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464192" behindDoc="0" locked="0" layoutInCell="1" allowOverlap="1" wp14:anchorId="14FCA88C" wp14:editId="0DC1C698">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465216" behindDoc="0" locked="0" layoutInCell="1" allowOverlap="1" wp14:anchorId="529CFB60" wp14:editId="5DEC7595">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2EEEB" id="Rechteck 3" o:spid="_x0000_s1026" style="position:absolute;margin-left:24.25pt;margin-top:74pt;width:43.6pt;height:15.1pt;z-index:25146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6F980DF5" w:rsidR="003A153E" w:rsidRDefault="008F77F1">
      <w:pPr>
        <w:pStyle w:val="Titelblatt1"/>
        <w:jc w:val="left"/>
      </w:pPr>
      <w:r>
        <w:rPr>
          <w:noProof/>
        </w:rPr>
        <w:drawing>
          <wp:anchor distT="0" distB="0" distL="114300" distR="114300" simplePos="0" relativeHeight="251942400" behindDoc="0" locked="0" layoutInCell="1" allowOverlap="1" wp14:anchorId="0BAB24B5" wp14:editId="60EB907A">
            <wp:simplePos x="0" y="0"/>
            <wp:positionH relativeFrom="margin">
              <wp:align>left</wp:align>
            </wp:positionH>
            <wp:positionV relativeFrom="page">
              <wp:posOffset>3970020</wp:posOffset>
            </wp:positionV>
            <wp:extent cx="6129655" cy="3581400"/>
            <wp:effectExtent l="0" t="0" r="4445" b="0"/>
            <wp:wrapTopAndBottom/>
            <wp:docPr id="1959747511" name="Picture 85" descr="A white box with a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47511" name="Picture 85" descr="A white box with a handle&#10;&#10;AI-generated content may be incorrect."/>
                    <pic:cNvPicPr/>
                  </pic:nvPicPr>
                  <pic:blipFill rotWithShape="1">
                    <a:blip r:embed="rId9">
                      <a:extLst>
                        <a:ext uri="{28A0092B-C50C-407E-A947-70E740481C1C}">
                          <a14:useLocalDpi xmlns:a14="http://schemas.microsoft.com/office/drawing/2010/main" val="0"/>
                        </a:ext>
                      </a:extLst>
                    </a:blip>
                    <a:srcRect l="9718"/>
                    <a:stretch>
                      <a:fillRect/>
                    </a:stretch>
                  </pic:blipFill>
                  <pic:spPr bwMode="auto">
                    <a:xfrm>
                      <a:off x="0" y="0"/>
                      <a:ext cx="6129655" cy="3581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Friedrich-Alexander-Universität Erlangen-Nürnberg</w:t>
      </w:r>
      <w:r>
        <w:br/>
        <w:t>Lehrstuhl für Fertigungsautomatisierung und Produktionssystematik</w:t>
      </w:r>
      <w:r>
        <w:br/>
        <w:t>Prof. Dr.-Ing. Jörg Franke</w:t>
      </w:r>
    </w:p>
    <w:p w14:paraId="32C9F5B7" w14:textId="60BDE21B" w:rsidR="003A153E" w:rsidRDefault="003A153E">
      <w:pPr>
        <w:pStyle w:val="Titelblatt1"/>
        <w:tabs>
          <w:tab w:val="left" w:pos="9214"/>
        </w:tabs>
        <w:ind w:right="-167"/>
        <w:jc w:val="both"/>
      </w:pPr>
    </w:p>
    <w:p w14:paraId="57D4D0E2" w14:textId="28BF42E4" w:rsidR="003A153E" w:rsidRDefault="00000000">
      <w:r>
        <w:rPr>
          <w:noProof/>
        </w:rPr>
        <mc:AlternateContent>
          <mc:Choice Requires="wps">
            <w:drawing>
              <wp:anchor distT="0" distB="0" distL="114300" distR="114300" simplePos="0" relativeHeight="251466240" behindDoc="0" locked="0" layoutInCell="1" allowOverlap="1" wp14:anchorId="09090030" wp14:editId="5367B017">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466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v:textbox>
                <w10:wrap anchory="page"/>
              </v:rect>
            </w:pict>
          </mc:Fallback>
        </mc:AlternateContent>
      </w:r>
    </w:p>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35D96C42" w:rsidR="003A153E" w:rsidRDefault="003A153E">
      <w:pPr>
        <w:pStyle w:val="Titelblatt3"/>
        <w:tabs>
          <w:tab w:val="clear" w:pos="2520"/>
          <w:tab w:val="left" w:pos="1800"/>
        </w:tabs>
        <w:rPr>
          <w:sz w:val="22"/>
          <w:szCs w:val="24"/>
        </w:rPr>
      </w:pPr>
    </w:p>
    <w:p w14:paraId="17E4FAAD" w14:textId="19D3849B"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4F4B0378" w:rsidR="003A153E" w:rsidRDefault="003A153E">
      <w:pPr>
        <w:pStyle w:val="Titelblatt3"/>
        <w:tabs>
          <w:tab w:val="clear" w:pos="2520"/>
          <w:tab w:val="left" w:pos="1800"/>
        </w:tabs>
        <w:ind w:left="709" w:hanging="709"/>
        <w:rPr>
          <w:sz w:val="22"/>
          <w:szCs w:val="24"/>
        </w:rPr>
      </w:pPr>
    </w:p>
    <w:p w14:paraId="3BB438CE" w14:textId="2E36ED24" w:rsidR="003A153E" w:rsidRPr="00F60E3E" w:rsidRDefault="00000000" w:rsidP="00F60E3E">
      <w:pPr>
        <w:pStyle w:val="Titelblatt3"/>
        <w:tabs>
          <w:tab w:val="clear" w:pos="2520"/>
          <w:tab w:val="left" w:pos="1843"/>
        </w:tabs>
        <w:rPr>
          <w:sz w:val="22"/>
          <w:szCs w:val="24"/>
        </w:rPr>
        <w:sectPr w:rsidR="003A153E" w:rsidRPr="00F60E3E">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462144" behindDoc="0" locked="0" layoutInCell="1" allowOverlap="1" wp14:anchorId="21EB3B56" wp14:editId="6551CA10">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82BF91E" id="Line 4" o:spid="_x0000_s1026" style="position:absolute;flip:x;z-index:2514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617684"/>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53753126" w:rsidR="003A153E" w:rsidRDefault="000A0836" w:rsidP="000A0836">
      <w:pPr>
        <w:sectPr w:rsidR="003A153E">
          <w:headerReference w:type="default" r:id="rId16"/>
          <w:footerReference w:type="default" r:id="rId17"/>
          <w:pgSz w:w="11907" w:h="16840"/>
          <w:pgMar w:top="1418" w:right="1418" w:bottom="1701" w:left="1418" w:header="720" w:footer="720" w:gutter="0"/>
          <w:pgNumType w:start="3"/>
          <w:cols w:space="720"/>
        </w:sectPr>
      </w:pPr>
      <w:r w:rsidRPr="000A0836">
        <w:rPr>
          <w:lang w:val="en-IN"/>
        </w:rPr>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617685"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56B98C34" w14:textId="70AD8D0A" w:rsidR="00C429BC"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617684" w:history="1">
            <w:r w:rsidR="00C429BC" w:rsidRPr="00FE0370">
              <w:rPr>
                <w:rStyle w:val="Hyperlink"/>
                <w:noProof/>
              </w:rPr>
              <w:t>ABSTRACT</w:t>
            </w:r>
            <w:r w:rsidR="00C429BC">
              <w:rPr>
                <w:noProof/>
                <w:webHidden/>
              </w:rPr>
              <w:tab/>
            </w:r>
            <w:r w:rsidR="00C429BC">
              <w:rPr>
                <w:noProof/>
                <w:webHidden/>
              </w:rPr>
              <w:fldChar w:fldCharType="begin"/>
            </w:r>
            <w:r w:rsidR="00C429BC">
              <w:rPr>
                <w:noProof/>
                <w:webHidden/>
              </w:rPr>
              <w:instrText xml:space="preserve"> PAGEREF _Toc207617684 \h </w:instrText>
            </w:r>
            <w:r w:rsidR="00C429BC">
              <w:rPr>
                <w:noProof/>
                <w:webHidden/>
              </w:rPr>
            </w:r>
            <w:r w:rsidR="00C429BC">
              <w:rPr>
                <w:noProof/>
                <w:webHidden/>
              </w:rPr>
              <w:fldChar w:fldCharType="separate"/>
            </w:r>
            <w:r w:rsidR="00C429BC">
              <w:rPr>
                <w:noProof/>
                <w:webHidden/>
              </w:rPr>
              <w:t>4</w:t>
            </w:r>
            <w:r w:rsidR="00C429BC">
              <w:rPr>
                <w:noProof/>
                <w:webHidden/>
              </w:rPr>
              <w:fldChar w:fldCharType="end"/>
            </w:r>
          </w:hyperlink>
        </w:p>
        <w:p w14:paraId="27448E5E" w14:textId="5EA2A9C9"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85" w:history="1">
            <w:r w:rsidRPr="00FE0370">
              <w:rPr>
                <w:rStyle w:val="Hyperlink"/>
                <w:noProof/>
              </w:rPr>
              <w:t>Table Of Contents</w:t>
            </w:r>
            <w:r>
              <w:rPr>
                <w:noProof/>
                <w:webHidden/>
              </w:rPr>
              <w:tab/>
            </w:r>
            <w:r>
              <w:rPr>
                <w:noProof/>
                <w:webHidden/>
              </w:rPr>
              <w:fldChar w:fldCharType="begin"/>
            </w:r>
            <w:r>
              <w:rPr>
                <w:noProof/>
                <w:webHidden/>
              </w:rPr>
              <w:instrText xml:space="preserve"> PAGEREF _Toc207617685 \h </w:instrText>
            </w:r>
            <w:r>
              <w:rPr>
                <w:noProof/>
                <w:webHidden/>
              </w:rPr>
            </w:r>
            <w:r>
              <w:rPr>
                <w:noProof/>
                <w:webHidden/>
              </w:rPr>
              <w:fldChar w:fldCharType="separate"/>
            </w:r>
            <w:r>
              <w:rPr>
                <w:noProof/>
                <w:webHidden/>
              </w:rPr>
              <w:t>I</w:t>
            </w:r>
            <w:r>
              <w:rPr>
                <w:noProof/>
                <w:webHidden/>
              </w:rPr>
              <w:fldChar w:fldCharType="end"/>
            </w:r>
          </w:hyperlink>
        </w:p>
        <w:p w14:paraId="0C168012" w14:textId="59B04914"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86" w:history="1">
            <w:r w:rsidRPr="00FE037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Introduction and objectives</w:t>
            </w:r>
            <w:r>
              <w:rPr>
                <w:noProof/>
                <w:webHidden/>
              </w:rPr>
              <w:tab/>
            </w:r>
            <w:r>
              <w:rPr>
                <w:noProof/>
                <w:webHidden/>
              </w:rPr>
              <w:fldChar w:fldCharType="begin"/>
            </w:r>
            <w:r>
              <w:rPr>
                <w:noProof/>
                <w:webHidden/>
              </w:rPr>
              <w:instrText xml:space="preserve"> PAGEREF _Toc207617686 \h </w:instrText>
            </w:r>
            <w:r>
              <w:rPr>
                <w:noProof/>
                <w:webHidden/>
              </w:rPr>
            </w:r>
            <w:r>
              <w:rPr>
                <w:noProof/>
                <w:webHidden/>
              </w:rPr>
              <w:fldChar w:fldCharType="separate"/>
            </w:r>
            <w:r>
              <w:rPr>
                <w:noProof/>
                <w:webHidden/>
              </w:rPr>
              <w:t>8</w:t>
            </w:r>
            <w:r>
              <w:rPr>
                <w:noProof/>
                <w:webHidden/>
              </w:rPr>
              <w:fldChar w:fldCharType="end"/>
            </w:r>
          </w:hyperlink>
        </w:p>
        <w:p w14:paraId="563BF6CC" w14:textId="553F81F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7" w:history="1">
            <w:r w:rsidRPr="00FE037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Motivation</w:t>
            </w:r>
            <w:r>
              <w:rPr>
                <w:noProof/>
                <w:webHidden/>
              </w:rPr>
              <w:tab/>
            </w:r>
            <w:r>
              <w:rPr>
                <w:noProof/>
                <w:webHidden/>
              </w:rPr>
              <w:fldChar w:fldCharType="begin"/>
            </w:r>
            <w:r>
              <w:rPr>
                <w:noProof/>
                <w:webHidden/>
              </w:rPr>
              <w:instrText xml:space="preserve"> PAGEREF _Toc207617687 \h </w:instrText>
            </w:r>
            <w:r>
              <w:rPr>
                <w:noProof/>
                <w:webHidden/>
              </w:rPr>
            </w:r>
            <w:r>
              <w:rPr>
                <w:noProof/>
                <w:webHidden/>
              </w:rPr>
              <w:fldChar w:fldCharType="separate"/>
            </w:r>
            <w:r>
              <w:rPr>
                <w:noProof/>
                <w:webHidden/>
              </w:rPr>
              <w:t>8</w:t>
            </w:r>
            <w:r>
              <w:rPr>
                <w:noProof/>
                <w:webHidden/>
              </w:rPr>
              <w:fldChar w:fldCharType="end"/>
            </w:r>
          </w:hyperlink>
        </w:p>
        <w:p w14:paraId="5577DC28" w14:textId="10DA4EA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8" w:history="1">
            <w:r w:rsidRPr="00FE037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Vision</w:t>
            </w:r>
            <w:r>
              <w:rPr>
                <w:noProof/>
                <w:webHidden/>
              </w:rPr>
              <w:tab/>
            </w:r>
            <w:r>
              <w:rPr>
                <w:noProof/>
                <w:webHidden/>
              </w:rPr>
              <w:fldChar w:fldCharType="begin"/>
            </w:r>
            <w:r>
              <w:rPr>
                <w:noProof/>
                <w:webHidden/>
              </w:rPr>
              <w:instrText xml:space="preserve"> PAGEREF _Toc207617688 \h </w:instrText>
            </w:r>
            <w:r>
              <w:rPr>
                <w:noProof/>
                <w:webHidden/>
              </w:rPr>
            </w:r>
            <w:r>
              <w:rPr>
                <w:noProof/>
                <w:webHidden/>
              </w:rPr>
              <w:fldChar w:fldCharType="separate"/>
            </w:r>
            <w:r>
              <w:rPr>
                <w:noProof/>
                <w:webHidden/>
              </w:rPr>
              <w:t>10</w:t>
            </w:r>
            <w:r>
              <w:rPr>
                <w:noProof/>
                <w:webHidden/>
              </w:rPr>
              <w:fldChar w:fldCharType="end"/>
            </w:r>
          </w:hyperlink>
        </w:p>
        <w:p w14:paraId="7245C185" w14:textId="23CEA44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9" w:history="1">
            <w:r w:rsidRPr="00FE037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Problem Statement</w:t>
            </w:r>
            <w:r>
              <w:rPr>
                <w:noProof/>
                <w:webHidden/>
              </w:rPr>
              <w:tab/>
            </w:r>
            <w:r>
              <w:rPr>
                <w:noProof/>
                <w:webHidden/>
              </w:rPr>
              <w:fldChar w:fldCharType="begin"/>
            </w:r>
            <w:r>
              <w:rPr>
                <w:noProof/>
                <w:webHidden/>
              </w:rPr>
              <w:instrText xml:space="preserve"> PAGEREF _Toc207617689 \h </w:instrText>
            </w:r>
            <w:r>
              <w:rPr>
                <w:noProof/>
                <w:webHidden/>
              </w:rPr>
            </w:r>
            <w:r>
              <w:rPr>
                <w:noProof/>
                <w:webHidden/>
              </w:rPr>
              <w:fldChar w:fldCharType="separate"/>
            </w:r>
            <w:r>
              <w:rPr>
                <w:noProof/>
                <w:webHidden/>
              </w:rPr>
              <w:t>10</w:t>
            </w:r>
            <w:r>
              <w:rPr>
                <w:noProof/>
                <w:webHidden/>
              </w:rPr>
              <w:fldChar w:fldCharType="end"/>
            </w:r>
          </w:hyperlink>
        </w:p>
        <w:p w14:paraId="791E0718" w14:textId="6D46ABE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0" w:history="1">
            <w:r w:rsidRPr="00FE037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ructure of the thesis</w:t>
            </w:r>
            <w:r>
              <w:rPr>
                <w:noProof/>
                <w:webHidden/>
              </w:rPr>
              <w:tab/>
            </w:r>
            <w:r>
              <w:rPr>
                <w:noProof/>
                <w:webHidden/>
              </w:rPr>
              <w:fldChar w:fldCharType="begin"/>
            </w:r>
            <w:r>
              <w:rPr>
                <w:noProof/>
                <w:webHidden/>
              </w:rPr>
              <w:instrText xml:space="preserve"> PAGEREF _Toc207617690 \h </w:instrText>
            </w:r>
            <w:r>
              <w:rPr>
                <w:noProof/>
                <w:webHidden/>
              </w:rPr>
            </w:r>
            <w:r>
              <w:rPr>
                <w:noProof/>
                <w:webHidden/>
              </w:rPr>
              <w:fldChar w:fldCharType="separate"/>
            </w:r>
            <w:r>
              <w:rPr>
                <w:noProof/>
                <w:webHidden/>
              </w:rPr>
              <w:t>10</w:t>
            </w:r>
            <w:r>
              <w:rPr>
                <w:noProof/>
                <w:webHidden/>
              </w:rPr>
              <w:fldChar w:fldCharType="end"/>
            </w:r>
          </w:hyperlink>
        </w:p>
        <w:p w14:paraId="1003269F" w14:textId="3097C238"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91" w:history="1">
            <w:r w:rsidRPr="00FE037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617691 \h </w:instrText>
            </w:r>
            <w:r>
              <w:rPr>
                <w:noProof/>
                <w:webHidden/>
              </w:rPr>
            </w:r>
            <w:r>
              <w:rPr>
                <w:noProof/>
                <w:webHidden/>
              </w:rPr>
              <w:fldChar w:fldCharType="separate"/>
            </w:r>
            <w:r>
              <w:rPr>
                <w:noProof/>
                <w:webHidden/>
              </w:rPr>
              <w:t>11</w:t>
            </w:r>
            <w:r>
              <w:rPr>
                <w:noProof/>
                <w:webHidden/>
              </w:rPr>
              <w:fldChar w:fldCharType="end"/>
            </w:r>
          </w:hyperlink>
        </w:p>
        <w:p w14:paraId="63ED61D3" w14:textId="0566F705"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2" w:history="1">
            <w:r w:rsidRPr="00FE037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Motor Types and Construction Principles</w:t>
            </w:r>
            <w:r>
              <w:rPr>
                <w:noProof/>
                <w:webHidden/>
              </w:rPr>
              <w:tab/>
            </w:r>
            <w:r>
              <w:rPr>
                <w:noProof/>
                <w:webHidden/>
              </w:rPr>
              <w:fldChar w:fldCharType="begin"/>
            </w:r>
            <w:r>
              <w:rPr>
                <w:noProof/>
                <w:webHidden/>
              </w:rPr>
              <w:instrText xml:space="preserve"> PAGEREF _Toc207617692 \h </w:instrText>
            </w:r>
            <w:r>
              <w:rPr>
                <w:noProof/>
                <w:webHidden/>
              </w:rPr>
            </w:r>
            <w:r>
              <w:rPr>
                <w:noProof/>
                <w:webHidden/>
              </w:rPr>
              <w:fldChar w:fldCharType="separate"/>
            </w:r>
            <w:r>
              <w:rPr>
                <w:noProof/>
                <w:webHidden/>
              </w:rPr>
              <w:t>11</w:t>
            </w:r>
            <w:r>
              <w:rPr>
                <w:noProof/>
                <w:webHidden/>
              </w:rPr>
              <w:fldChar w:fldCharType="end"/>
            </w:r>
          </w:hyperlink>
        </w:p>
        <w:p w14:paraId="24CEC11B" w14:textId="7BDD86C8"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3" w:history="1">
            <w:r w:rsidRPr="00FE0370">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DC Motors</w:t>
            </w:r>
            <w:r>
              <w:rPr>
                <w:noProof/>
                <w:webHidden/>
              </w:rPr>
              <w:tab/>
            </w:r>
            <w:r>
              <w:rPr>
                <w:noProof/>
                <w:webHidden/>
              </w:rPr>
              <w:fldChar w:fldCharType="begin"/>
            </w:r>
            <w:r>
              <w:rPr>
                <w:noProof/>
                <w:webHidden/>
              </w:rPr>
              <w:instrText xml:space="preserve"> PAGEREF _Toc207617693 \h </w:instrText>
            </w:r>
            <w:r>
              <w:rPr>
                <w:noProof/>
                <w:webHidden/>
              </w:rPr>
            </w:r>
            <w:r>
              <w:rPr>
                <w:noProof/>
                <w:webHidden/>
              </w:rPr>
              <w:fldChar w:fldCharType="separate"/>
            </w:r>
            <w:r>
              <w:rPr>
                <w:noProof/>
                <w:webHidden/>
              </w:rPr>
              <w:t>11</w:t>
            </w:r>
            <w:r>
              <w:rPr>
                <w:noProof/>
                <w:webHidden/>
              </w:rPr>
              <w:fldChar w:fldCharType="end"/>
            </w:r>
          </w:hyperlink>
        </w:p>
        <w:p w14:paraId="2AD30067" w14:textId="2139BA76"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4" w:history="1">
            <w:r w:rsidRPr="00FE037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AC Motors</w:t>
            </w:r>
            <w:r>
              <w:rPr>
                <w:noProof/>
                <w:webHidden/>
              </w:rPr>
              <w:tab/>
            </w:r>
            <w:r>
              <w:rPr>
                <w:noProof/>
                <w:webHidden/>
              </w:rPr>
              <w:fldChar w:fldCharType="begin"/>
            </w:r>
            <w:r>
              <w:rPr>
                <w:noProof/>
                <w:webHidden/>
              </w:rPr>
              <w:instrText xml:space="preserve"> PAGEREF _Toc207617694 \h </w:instrText>
            </w:r>
            <w:r>
              <w:rPr>
                <w:noProof/>
                <w:webHidden/>
              </w:rPr>
            </w:r>
            <w:r>
              <w:rPr>
                <w:noProof/>
                <w:webHidden/>
              </w:rPr>
              <w:fldChar w:fldCharType="separate"/>
            </w:r>
            <w:r>
              <w:rPr>
                <w:noProof/>
                <w:webHidden/>
              </w:rPr>
              <w:t>12</w:t>
            </w:r>
            <w:r>
              <w:rPr>
                <w:noProof/>
                <w:webHidden/>
              </w:rPr>
              <w:fldChar w:fldCharType="end"/>
            </w:r>
          </w:hyperlink>
        </w:p>
        <w:p w14:paraId="7BC32FDA" w14:textId="75D57D4A"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5" w:history="1">
            <w:r w:rsidRPr="00FE0370">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ynchronous Motors</w:t>
            </w:r>
            <w:r>
              <w:rPr>
                <w:noProof/>
                <w:webHidden/>
              </w:rPr>
              <w:tab/>
            </w:r>
            <w:r>
              <w:rPr>
                <w:noProof/>
                <w:webHidden/>
              </w:rPr>
              <w:fldChar w:fldCharType="begin"/>
            </w:r>
            <w:r>
              <w:rPr>
                <w:noProof/>
                <w:webHidden/>
              </w:rPr>
              <w:instrText xml:space="preserve"> PAGEREF _Toc207617695 \h </w:instrText>
            </w:r>
            <w:r>
              <w:rPr>
                <w:noProof/>
                <w:webHidden/>
              </w:rPr>
            </w:r>
            <w:r>
              <w:rPr>
                <w:noProof/>
                <w:webHidden/>
              </w:rPr>
              <w:fldChar w:fldCharType="separate"/>
            </w:r>
            <w:r>
              <w:rPr>
                <w:noProof/>
                <w:webHidden/>
              </w:rPr>
              <w:t>13</w:t>
            </w:r>
            <w:r>
              <w:rPr>
                <w:noProof/>
                <w:webHidden/>
              </w:rPr>
              <w:fldChar w:fldCharType="end"/>
            </w:r>
          </w:hyperlink>
        </w:p>
        <w:p w14:paraId="0A0FC67E" w14:textId="681A80A8"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6" w:history="1">
            <w:r w:rsidRPr="00FE0370">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Asynchronous Motors</w:t>
            </w:r>
            <w:r>
              <w:rPr>
                <w:noProof/>
                <w:webHidden/>
              </w:rPr>
              <w:tab/>
            </w:r>
            <w:r>
              <w:rPr>
                <w:noProof/>
                <w:webHidden/>
              </w:rPr>
              <w:fldChar w:fldCharType="begin"/>
            </w:r>
            <w:r>
              <w:rPr>
                <w:noProof/>
                <w:webHidden/>
              </w:rPr>
              <w:instrText xml:space="preserve"> PAGEREF _Toc207617696 \h </w:instrText>
            </w:r>
            <w:r>
              <w:rPr>
                <w:noProof/>
                <w:webHidden/>
              </w:rPr>
            </w:r>
            <w:r>
              <w:rPr>
                <w:noProof/>
                <w:webHidden/>
              </w:rPr>
              <w:fldChar w:fldCharType="separate"/>
            </w:r>
            <w:r>
              <w:rPr>
                <w:noProof/>
                <w:webHidden/>
              </w:rPr>
              <w:t>13</w:t>
            </w:r>
            <w:r>
              <w:rPr>
                <w:noProof/>
                <w:webHidden/>
              </w:rPr>
              <w:fldChar w:fldCharType="end"/>
            </w:r>
          </w:hyperlink>
        </w:p>
        <w:p w14:paraId="1A3E92D6" w14:textId="6B30BF2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7" w:history="1">
            <w:r w:rsidRPr="00FE037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Rotor Assembly</w:t>
            </w:r>
            <w:r>
              <w:rPr>
                <w:noProof/>
                <w:webHidden/>
              </w:rPr>
              <w:tab/>
            </w:r>
            <w:r>
              <w:rPr>
                <w:noProof/>
                <w:webHidden/>
              </w:rPr>
              <w:fldChar w:fldCharType="begin"/>
            </w:r>
            <w:r>
              <w:rPr>
                <w:noProof/>
                <w:webHidden/>
              </w:rPr>
              <w:instrText xml:space="preserve"> PAGEREF _Toc207617697 \h </w:instrText>
            </w:r>
            <w:r>
              <w:rPr>
                <w:noProof/>
                <w:webHidden/>
              </w:rPr>
            </w:r>
            <w:r>
              <w:rPr>
                <w:noProof/>
                <w:webHidden/>
              </w:rPr>
              <w:fldChar w:fldCharType="separate"/>
            </w:r>
            <w:r>
              <w:rPr>
                <w:noProof/>
                <w:webHidden/>
              </w:rPr>
              <w:t>14</w:t>
            </w:r>
            <w:r>
              <w:rPr>
                <w:noProof/>
                <w:webHidden/>
              </w:rPr>
              <w:fldChar w:fldCharType="end"/>
            </w:r>
          </w:hyperlink>
        </w:p>
        <w:p w14:paraId="6D93E505" w14:textId="7DC0F82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8" w:history="1">
            <w:r w:rsidRPr="00FE037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ator Assembly</w:t>
            </w:r>
            <w:r>
              <w:rPr>
                <w:noProof/>
                <w:webHidden/>
              </w:rPr>
              <w:tab/>
            </w:r>
            <w:r>
              <w:rPr>
                <w:noProof/>
                <w:webHidden/>
              </w:rPr>
              <w:fldChar w:fldCharType="begin"/>
            </w:r>
            <w:r>
              <w:rPr>
                <w:noProof/>
                <w:webHidden/>
              </w:rPr>
              <w:instrText xml:space="preserve"> PAGEREF _Toc207617698 \h </w:instrText>
            </w:r>
            <w:r>
              <w:rPr>
                <w:noProof/>
                <w:webHidden/>
              </w:rPr>
            </w:r>
            <w:r>
              <w:rPr>
                <w:noProof/>
                <w:webHidden/>
              </w:rPr>
              <w:fldChar w:fldCharType="separate"/>
            </w:r>
            <w:r>
              <w:rPr>
                <w:noProof/>
                <w:webHidden/>
              </w:rPr>
              <w:t>15</w:t>
            </w:r>
            <w:r>
              <w:rPr>
                <w:noProof/>
                <w:webHidden/>
              </w:rPr>
              <w:fldChar w:fldCharType="end"/>
            </w:r>
          </w:hyperlink>
        </w:p>
        <w:p w14:paraId="5DC5E361" w14:textId="71DEAC0E"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9" w:history="1">
            <w:r w:rsidRPr="00FE0370">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lot liner function and Importance</w:t>
            </w:r>
            <w:r>
              <w:rPr>
                <w:noProof/>
                <w:webHidden/>
              </w:rPr>
              <w:tab/>
            </w:r>
            <w:r>
              <w:rPr>
                <w:noProof/>
                <w:webHidden/>
              </w:rPr>
              <w:fldChar w:fldCharType="begin"/>
            </w:r>
            <w:r>
              <w:rPr>
                <w:noProof/>
                <w:webHidden/>
              </w:rPr>
              <w:instrText xml:space="preserve"> PAGEREF _Toc207617699 \h </w:instrText>
            </w:r>
            <w:r>
              <w:rPr>
                <w:noProof/>
                <w:webHidden/>
              </w:rPr>
            </w:r>
            <w:r>
              <w:rPr>
                <w:noProof/>
                <w:webHidden/>
              </w:rPr>
              <w:fldChar w:fldCharType="separate"/>
            </w:r>
            <w:r>
              <w:rPr>
                <w:noProof/>
                <w:webHidden/>
              </w:rPr>
              <w:t>17</w:t>
            </w:r>
            <w:r>
              <w:rPr>
                <w:noProof/>
                <w:webHidden/>
              </w:rPr>
              <w:fldChar w:fldCharType="end"/>
            </w:r>
          </w:hyperlink>
        </w:p>
        <w:p w14:paraId="0BB0F61B" w14:textId="4D9C8F52"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00" w:history="1">
            <w:r w:rsidRPr="00FE037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Robotic Systems for Insertion Tasks</w:t>
            </w:r>
            <w:r>
              <w:rPr>
                <w:noProof/>
                <w:webHidden/>
              </w:rPr>
              <w:tab/>
            </w:r>
            <w:r>
              <w:rPr>
                <w:noProof/>
                <w:webHidden/>
              </w:rPr>
              <w:fldChar w:fldCharType="begin"/>
            </w:r>
            <w:r>
              <w:rPr>
                <w:noProof/>
                <w:webHidden/>
              </w:rPr>
              <w:instrText xml:space="preserve"> PAGEREF _Toc207617700 \h </w:instrText>
            </w:r>
            <w:r>
              <w:rPr>
                <w:noProof/>
                <w:webHidden/>
              </w:rPr>
            </w:r>
            <w:r>
              <w:rPr>
                <w:noProof/>
                <w:webHidden/>
              </w:rPr>
              <w:fldChar w:fldCharType="separate"/>
            </w:r>
            <w:r>
              <w:rPr>
                <w:noProof/>
                <w:webHidden/>
              </w:rPr>
              <w:t>19</w:t>
            </w:r>
            <w:r>
              <w:rPr>
                <w:noProof/>
                <w:webHidden/>
              </w:rPr>
              <w:fldChar w:fldCharType="end"/>
            </w:r>
          </w:hyperlink>
        </w:p>
        <w:p w14:paraId="1EDE1292" w14:textId="645F970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1" w:history="1">
            <w:r w:rsidRPr="00FE0370">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uitable Robot Types</w:t>
            </w:r>
            <w:r>
              <w:rPr>
                <w:noProof/>
                <w:webHidden/>
              </w:rPr>
              <w:tab/>
            </w:r>
            <w:r>
              <w:rPr>
                <w:noProof/>
                <w:webHidden/>
              </w:rPr>
              <w:fldChar w:fldCharType="begin"/>
            </w:r>
            <w:r>
              <w:rPr>
                <w:noProof/>
                <w:webHidden/>
              </w:rPr>
              <w:instrText xml:space="preserve"> PAGEREF _Toc207617701 \h </w:instrText>
            </w:r>
            <w:r>
              <w:rPr>
                <w:noProof/>
                <w:webHidden/>
              </w:rPr>
            </w:r>
            <w:r>
              <w:rPr>
                <w:noProof/>
                <w:webHidden/>
              </w:rPr>
              <w:fldChar w:fldCharType="separate"/>
            </w:r>
            <w:r>
              <w:rPr>
                <w:noProof/>
                <w:webHidden/>
              </w:rPr>
              <w:t>19</w:t>
            </w:r>
            <w:r>
              <w:rPr>
                <w:noProof/>
                <w:webHidden/>
              </w:rPr>
              <w:fldChar w:fldCharType="end"/>
            </w:r>
          </w:hyperlink>
        </w:p>
        <w:p w14:paraId="487B3DAF" w14:textId="76C0D9FF"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2" w:history="1">
            <w:r w:rsidRPr="00FE0370">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617702 \h </w:instrText>
            </w:r>
            <w:r>
              <w:rPr>
                <w:noProof/>
                <w:webHidden/>
              </w:rPr>
            </w:r>
            <w:r>
              <w:rPr>
                <w:noProof/>
                <w:webHidden/>
              </w:rPr>
              <w:fldChar w:fldCharType="separate"/>
            </w:r>
            <w:r>
              <w:rPr>
                <w:noProof/>
                <w:webHidden/>
              </w:rPr>
              <w:t>21</w:t>
            </w:r>
            <w:r>
              <w:rPr>
                <w:noProof/>
                <w:webHidden/>
              </w:rPr>
              <w:fldChar w:fldCharType="end"/>
            </w:r>
          </w:hyperlink>
        </w:p>
        <w:p w14:paraId="3AFA49D3" w14:textId="18884A2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3" w:history="1">
            <w:r w:rsidRPr="00FE0370">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End Effector Requirements</w:t>
            </w:r>
            <w:r>
              <w:rPr>
                <w:noProof/>
                <w:webHidden/>
              </w:rPr>
              <w:tab/>
            </w:r>
            <w:r>
              <w:rPr>
                <w:noProof/>
                <w:webHidden/>
              </w:rPr>
              <w:fldChar w:fldCharType="begin"/>
            </w:r>
            <w:r>
              <w:rPr>
                <w:noProof/>
                <w:webHidden/>
              </w:rPr>
              <w:instrText xml:space="preserve"> PAGEREF _Toc207617703 \h </w:instrText>
            </w:r>
            <w:r>
              <w:rPr>
                <w:noProof/>
                <w:webHidden/>
              </w:rPr>
            </w:r>
            <w:r>
              <w:rPr>
                <w:noProof/>
                <w:webHidden/>
              </w:rPr>
              <w:fldChar w:fldCharType="separate"/>
            </w:r>
            <w:r>
              <w:rPr>
                <w:noProof/>
                <w:webHidden/>
              </w:rPr>
              <w:t>22</w:t>
            </w:r>
            <w:r>
              <w:rPr>
                <w:noProof/>
                <w:webHidden/>
              </w:rPr>
              <w:fldChar w:fldCharType="end"/>
            </w:r>
          </w:hyperlink>
        </w:p>
        <w:p w14:paraId="2EEF0908" w14:textId="5FEABE7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4" w:history="1">
            <w:r w:rsidRPr="00FE0370">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617704 \h </w:instrText>
            </w:r>
            <w:r>
              <w:rPr>
                <w:noProof/>
                <w:webHidden/>
              </w:rPr>
            </w:r>
            <w:r>
              <w:rPr>
                <w:noProof/>
                <w:webHidden/>
              </w:rPr>
              <w:fldChar w:fldCharType="separate"/>
            </w:r>
            <w:r>
              <w:rPr>
                <w:noProof/>
                <w:webHidden/>
              </w:rPr>
              <w:t>22</w:t>
            </w:r>
            <w:r>
              <w:rPr>
                <w:noProof/>
                <w:webHidden/>
              </w:rPr>
              <w:fldChar w:fldCharType="end"/>
            </w:r>
          </w:hyperlink>
        </w:p>
        <w:p w14:paraId="233A4888" w14:textId="69EB52D4"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5" w:history="1">
            <w:r w:rsidRPr="00FE0370">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617705 \h </w:instrText>
            </w:r>
            <w:r>
              <w:rPr>
                <w:noProof/>
                <w:webHidden/>
              </w:rPr>
            </w:r>
            <w:r>
              <w:rPr>
                <w:noProof/>
                <w:webHidden/>
              </w:rPr>
              <w:fldChar w:fldCharType="separate"/>
            </w:r>
            <w:r>
              <w:rPr>
                <w:noProof/>
                <w:webHidden/>
              </w:rPr>
              <w:t>23</w:t>
            </w:r>
            <w:r>
              <w:rPr>
                <w:noProof/>
                <w:webHidden/>
              </w:rPr>
              <w:fldChar w:fldCharType="end"/>
            </w:r>
          </w:hyperlink>
        </w:p>
        <w:p w14:paraId="0DFD4DF8" w14:textId="305D661D"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6" w:history="1">
            <w:r w:rsidRPr="00FE0370">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le of Actuators in Precision Insertion Tasks</w:t>
            </w:r>
            <w:r>
              <w:rPr>
                <w:noProof/>
                <w:webHidden/>
              </w:rPr>
              <w:tab/>
            </w:r>
            <w:r>
              <w:rPr>
                <w:noProof/>
                <w:webHidden/>
              </w:rPr>
              <w:fldChar w:fldCharType="begin"/>
            </w:r>
            <w:r>
              <w:rPr>
                <w:noProof/>
                <w:webHidden/>
              </w:rPr>
              <w:instrText xml:space="preserve"> PAGEREF _Toc207617706 \h </w:instrText>
            </w:r>
            <w:r>
              <w:rPr>
                <w:noProof/>
                <w:webHidden/>
              </w:rPr>
            </w:r>
            <w:r>
              <w:rPr>
                <w:noProof/>
                <w:webHidden/>
              </w:rPr>
              <w:fldChar w:fldCharType="separate"/>
            </w:r>
            <w:r>
              <w:rPr>
                <w:noProof/>
                <w:webHidden/>
              </w:rPr>
              <w:t>24</w:t>
            </w:r>
            <w:r>
              <w:rPr>
                <w:noProof/>
                <w:webHidden/>
              </w:rPr>
              <w:fldChar w:fldCharType="end"/>
            </w:r>
          </w:hyperlink>
        </w:p>
        <w:p w14:paraId="49A4DE49" w14:textId="06524A13"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7" w:history="1">
            <w:r w:rsidRPr="00FE0370">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Overview of Sensors in Automation</w:t>
            </w:r>
            <w:r>
              <w:rPr>
                <w:noProof/>
                <w:webHidden/>
              </w:rPr>
              <w:tab/>
            </w:r>
            <w:r>
              <w:rPr>
                <w:noProof/>
                <w:webHidden/>
              </w:rPr>
              <w:fldChar w:fldCharType="begin"/>
            </w:r>
            <w:r>
              <w:rPr>
                <w:noProof/>
                <w:webHidden/>
              </w:rPr>
              <w:instrText xml:space="preserve"> PAGEREF _Toc207617707 \h </w:instrText>
            </w:r>
            <w:r>
              <w:rPr>
                <w:noProof/>
                <w:webHidden/>
              </w:rPr>
            </w:r>
            <w:r>
              <w:rPr>
                <w:noProof/>
                <w:webHidden/>
              </w:rPr>
              <w:fldChar w:fldCharType="separate"/>
            </w:r>
            <w:r>
              <w:rPr>
                <w:noProof/>
                <w:webHidden/>
              </w:rPr>
              <w:t>24</w:t>
            </w:r>
            <w:r>
              <w:rPr>
                <w:noProof/>
                <w:webHidden/>
              </w:rPr>
              <w:fldChar w:fldCharType="end"/>
            </w:r>
          </w:hyperlink>
        </w:p>
        <w:p w14:paraId="54F08364" w14:textId="2D6DDDE7"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8" w:history="1">
            <w:r w:rsidRPr="00FE0370">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617708 \h </w:instrText>
            </w:r>
            <w:r>
              <w:rPr>
                <w:noProof/>
                <w:webHidden/>
              </w:rPr>
            </w:r>
            <w:r>
              <w:rPr>
                <w:noProof/>
                <w:webHidden/>
              </w:rPr>
              <w:fldChar w:fldCharType="separate"/>
            </w:r>
            <w:r>
              <w:rPr>
                <w:noProof/>
                <w:webHidden/>
              </w:rPr>
              <w:t>26</w:t>
            </w:r>
            <w:r>
              <w:rPr>
                <w:noProof/>
                <w:webHidden/>
              </w:rPr>
              <w:fldChar w:fldCharType="end"/>
            </w:r>
          </w:hyperlink>
        </w:p>
        <w:p w14:paraId="29ED6A3F" w14:textId="2CE0394E"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9" w:history="1">
            <w:r w:rsidRPr="00FE0370">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afety and Human Robot Interaction</w:t>
            </w:r>
            <w:r>
              <w:rPr>
                <w:noProof/>
                <w:webHidden/>
              </w:rPr>
              <w:tab/>
            </w:r>
            <w:r>
              <w:rPr>
                <w:noProof/>
                <w:webHidden/>
              </w:rPr>
              <w:fldChar w:fldCharType="begin"/>
            </w:r>
            <w:r>
              <w:rPr>
                <w:noProof/>
                <w:webHidden/>
              </w:rPr>
              <w:instrText xml:space="preserve"> PAGEREF _Toc207617709 \h </w:instrText>
            </w:r>
            <w:r>
              <w:rPr>
                <w:noProof/>
                <w:webHidden/>
              </w:rPr>
            </w:r>
            <w:r>
              <w:rPr>
                <w:noProof/>
                <w:webHidden/>
              </w:rPr>
              <w:fldChar w:fldCharType="separate"/>
            </w:r>
            <w:r>
              <w:rPr>
                <w:noProof/>
                <w:webHidden/>
              </w:rPr>
              <w:t>27</w:t>
            </w:r>
            <w:r>
              <w:rPr>
                <w:noProof/>
                <w:webHidden/>
              </w:rPr>
              <w:fldChar w:fldCharType="end"/>
            </w:r>
          </w:hyperlink>
        </w:p>
        <w:p w14:paraId="1411C157" w14:textId="5FAAABE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0" w:history="1">
            <w:r w:rsidRPr="00FE0370">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617710 \h </w:instrText>
            </w:r>
            <w:r>
              <w:rPr>
                <w:noProof/>
                <w:webHidden/>
              </w:rPr>
            </w:r>
            <w:r>
              <w:rPr>
                <w:noProof/>
                <w:webHidden/>
              </w:rPr>
              <w:fldChar w:fldCharType="separate"/>
            </w:r>
            <w:r>
              <w:rPr>
                <w:noProof/>
                <w:webHidden/>
              </w:rPr>
              <w:t>28</w:t>
            </w:r>
            <w:r>
              <w:rPr>
                <w:noProof/>
                <w:webHidden/>
              </w:rPr>
              <w:fldChar w:fldCharType="end"/>
            </w:r>
          </w:hyperlink>
        </w:p>
        <w:p w14:paraId="0832E0E7" w14:textId="5785C643"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1" w:history="1">
            <w:r w:rsidRPr="00FE0370">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617711 \h </w:instrText>
            </w:r>
            <w:r>
              <w:rPr>
                <w:noProof/>
                <w:webHidden/>
              </w:rPr>
            </w:r>
            <w:r>
              <w:rPr>
                <w:noProof/>
                <w:webHidden/>
              </w:rPr>
              <w:fldChar w:fldCharType="separate"/>
            </w:r>
            <w:r>
              <w:rPr>
                <w:noProof/>
                <w:webHidden/>
              </w:rPr>
              <w:t>29</w:t>
            </w:r>
            <w:r>
              <w:rPr>
                <w:noProof/>
                <w:webHidden/>
              </w:rPr>
              <w:fldChar w:fldCharType="end"/>
            </w:r>
          </w:hyperlink>
        </w:p>
        <w:p w14:paraId="22EABD89" w14:textId="0D957ED6"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2" w:history="1">
            <w:r w:rsidRPr="00FE0370">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Implementation of UR Script</w:t>
            </w:r>
            <w:r>
              <w:rPr>
                <w:noProof/>
                <w:webHidden/>
              </w:rPr>
              <w:tab/>
            </w:r>
            <w:r>
              <w:rPr>
                <w:noProof/>
                <w:webHidden/>
              </w:rPr>
              <w:fldChar w:fldCharType="begin"/>
            </w:r>
            <w:r>
              <w:rPr>
                <w:noProof/>
                <w:webHidden/>
              </w:rPr>
              <w:instrText xml:space="preserve"> PAGEREF _Toc207617712 \h </w:instrText>
            </w:r>
            <w:r>
              <w:rPr>
                <w:noProof/>
                <w:webHidden/>
              </w:rPr>
            </w:r>
            <w:r>
              <w:rPr>
                <w:noProof/>
                <w:webHidden/>
              </w:rPr>
              <w:fldChar w:fldCharType="separate"/>
            </w:r>
            <w:r>
              <w:rPr>
                <w:noProof/>
                <w:webHidden/>
              </w:rPr>
              <w:t>30</w:t>
            </w:r>
            <w:r>
              <w:rPr>
                <w:noProof/>
                <w:webHidden/>
              </w:rPr>
              <w:fldChar w:fldCharType="end"/>
            </w:r>
          </w:hyperlink>
        </w:p>
        <w:p w14:paraId="2275EC6A" w14:textId="284208EF"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3" w:history="1">
            <w:r w:rsidRPr="00FE0370">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using ROS</w:t>
            </w:r>
            <w:r>
              <w:rPr>
                <w:noProof/>
                <w:webHidden/>
              </w:rPr>
              <w:tab/>
            </w:r>
            <w:r>
              <w:rPr>
                <w:noProof/>
                <w:webHidden/>
              </w:rPr>
              <w:fldChar w:fldCharType="begin"/>
            </w:r>
            <w:r>
              <w:rPr>
                <w:noProof/>
                <w:webHidden/>
              </w:rPr>
              <w:instrText xml:space="preserve"> PAGEREF _Toc207617713 \h </w:instrText>
            </w:r>
            <w:r>
              <w:rPr>
                <w:noProof/>
                <w:webHidden/>
              </w:rPr>
            </w:r>
            <w:r>
              <w:rPr>
                <w:noProof/>
                <w:webHidden/>
              </w:rPr>
              <w:fldChar w:fldCharType="separate"/>
            </w:r>
            <w:r>
              <w:rPr>
                <w:noProof/>
                <w:webHidden/>
              </w:rPr>
              <w:t>31</w:t>
            </w:r>
            <w:r>
              <w:rPr>
                <w:noProof/>
                <w:webHidden/>
              </w:rPr>
              <w:fldChar w:fldCharType="end"/>
            </w:r>
          </w:hyperlink>
        </w:p>
        <w:p w14:paraId="20FB6877" w14:textId="061E7479"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4" w:history="1">
            <w:r w:rsidRPr="00FE0370">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ystem Integration for Adaptive Robotic Control</w:t>
            </w:r>
            <w:r>
              <w:rPr>
                <w:noProof/>
                <w:webHidden/>
              </w:rPr>
              <w:tab/>
            </w:r>
            <w:r>
              <w:rPr>
                <w:noProof/>
                <w:webHidden/>
              </w:rPr>
              <w:fldChar w:fldCharType="begin"/>
            </w:r>
            <w:r>
              <w:rPr>
                <w:noProof/>
                <w:webHidden/>
              </w:rPr>
              <w:instrText xml:space="preserve"> PAGEREF _Toc207617714 \h </w:instrText>
            </w:r>
            <w:r>
              <w:rPr>
                <w:noProof/>
                <w:webHidden/>
              </w:rPr>
            </w:r>
            <w:r>
              <w:rPr>
                <w:noProof/>
                <w:webHidden/>
              </w:rPr>
              <w:fldChar w:fldCharType="separate"/>
            </w:r>
            <w:r>
              <w:rPr>
                <w:noProof/>
                <w:webHidden/>
              </w:rPr>
              <w:t>32</w:t>
            </w:r>
            <w:r>
              <w:rPr>
                <w:noProof/>
                <w:webHidden/>
              </w:rPr>
              <w:fldChar w:fldCharType="end"/>
            </w:r>
          </w:hyperlink>
        </w:p>
        <w:p w14:paraId="67E35B6B" w14:textId="5D28B841"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15" w:history="1">
            <w:r w:rsidRPr="00FE0370">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Methodology</w:t>
            </w:r>
            <w:r>
              <w:rPr>
                <w:noProof/>
                <w:webHidden/>
              </w:rPr>
              <w:tab/>
            </w:r>
            <w:r>
              <w:rPr>
                <w:noProof/>
                <w:webHidden/>
              </w:rPr>
              <w:fldChar w:fldCharType="begin"/>
            </w:r>
            <w:r>
              <w:rPr>
                <w:noProof/>
                <w:webHidden/>
              </w:rPr>
              <w:instrText xml:space="preserve"> PAGEREF _Toc207617715 \h </w:instrText>
            </w:r>
            <w:r>
              <w:rPr>
                <w:noProof/>
                <w:webHidden/>
              </w:rPr>
            </w:r>
            <w:r>
              <w:rPr>
                <w:noProof/>
                <w:webHidden/>
              </w:rPr>
              <w:fldChar w:fldCharType="separate"/>
            </w:r>
            <w:r>
              <w:rPr>
                <w:noProof/>
                <w:webHidden/>
              </w:rPr>
              <w:t>34</w:t>
            </w:r>
            <w:r>
              <w:rPr>
                <w:noProof/>
                <w:webHidden/>
              </w:rPr>
              <w:fldChar w:fldCharType="end"/>
            </w:r>
          </w:hyperlink>
        </w:p>
        <w:p w14:paraId="18370EEF" w14:textId="4D5EDAD7"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6" w:history="1">
            <w:r w:rsidRPr="00FE0370">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esearch Approach and Iterative Process</w:t>
            </w:r>
            <w:r>
              <w:rPr>
                <w:noProof/>
                <w:webHidden/>
              </w:rPr>
              <w:tab/>
            </w:r>
            <w:r>
              <w:rPr>
                <w:noProof/>
                <w:webHidden/>
              </w:rPr>
              <w:fldChar w:fldCharType="begin"/>
            </w:r>
            <w:r>
              <w:rPr>
                <w:noProof/>
                <w:webHidden/>
              </w:rPr>
              <w:instrText xml:space="preserve"> PAGEREF _Toc207617716 \h </w:instrText>
            </w:r>
            <w:r>
              <w:rPr>
                <w:noProof/>
                <w:webHidden/>
              </w:rPr>
            </w:r>
            <w:r>
              <w:rPr>
                <w:noProof/>
                <w:webHidden/>
              </w:rPr>
              <w:fldChar w:fldCharType="separate"/>
            </w:r>
            <w:r>
              <w:rPr>
                <w:noProof/>
                <w:webHidden/>
              </w:rPr>
              <w:t>34</w:t>
            </w:r>
            <w:r>
              <w:rPr>
                <w:noProof/>
                <w:webHidden/>
              </w:rPr>
              <w:fldChar w:fldCharType="end"/>
            </w:r>
          </w:hyperlink>
        </w:p>
        <w:p w14:paraId="1344B25B" w14:textId="1A334D8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7" w:history="1">
            <w:r w:rsidRPr="00FE0370">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617717 \h </w:instrText>
            </w:r>
            <w:r>
              <w:rPr>
                <w:noProof/>
                <w:webHidden/>
              </w:rPr>
            </w:r>
            <w:r>
              <w:rPr>
                <w:noProof/>
                <w:webHidden/>
              </w:rPr>
              <w:fldChar w:fldCharType="separate"/>
            </w:r>
            <w:r>
              <w:rPr>
                <w:noProof/>
                <w:webHidden/>
              </w:rPr>
              <w:t>35</w:t>
            </w:r>
            <w:r>
              <w:rPr>
                <w:noProof/>
                <w:webHidden/>
              </w:rPr>
              <w:fldChar w:fldCharType="end"/>
            </w:r>
          </w:hyperlink>
        </w:p>
        <w:p w14:paraId="4D7B0421" w14:textId="623ACFF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8" w:history="1">
            <w:r w:rsidRPr="00FE0370">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Testing Strategy and Evaluation Criteria</w:t>
            </w:r>
            <w:r>
              <w:rPr>
                <w:noProof/>
                <w:webHidden/>
              </w:rPr>
              <w:tab/>
            </w:r>
            <w:r>
              <w:rPr>
                <w:noProof/>
                <w:webHidden/>
              </w:rPr>
              <w:fldChar w:fldCharType="begin"/>
            </w:r>
            <w:r>
              <w:rPr>
                <w:noProof/>
                <w:webHidden/>
              </w:rPr>
              <w:instrText xml:space="preserve"> PAGEREF _Toc207617718 \h </w:instrText>
            </w:r>
            <w:r>
              <w:rPr>
                <w:noProof/>
                <w:webHidden/>
              </w:rPr>
            </w:r>
            <w:r>
              <w:rPr>
                <w:noProof/>
                <w:webHidden/>
              </w:rPr>
              <w:fldChar w:fldCharType="separate"/>
            </w:r>
            <w:r>
              <w:rPr>
                <w:noProof/>
                <w:webHidden/>
              </w:rPr>
              <w:t>35</w:t>
            </w:r>
            <w:r>
              <w:rPr>
                <w:noProof/>
                <w:webHidden/>
              </w:rPr>
              <w:fldChar w:fldCharType="end"/>
            </w:r>
          </w:hyperlink>
        </w:p>
        <w:p w14:paraId="035A533D" w14:textId="05014D98"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19" w:history="1">
            <w:r w:rsidRPr="00FE0370">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617719 \h </w:instrText>
            </w:r>
            <w:r>
              <w:rPr>
                <w:noProof/>
                <w:webHidden/>
              </w:rPr>
            </w:r>
            <w:r>
              <w:rPr>
                <w:noProof/>
                <w:webHidden/>
              </w:rPr>
              <w:fldChar w:fldCharType="separate"/>
            </w:r>
            <w:r>
              <w:rPr>
                <w:noProof/>
                <w:webHidden/>
              </w:rPr>
              <w:t>37</w:t>
            </w:r>
            <w:r>
              <w:rPr>
                <w:noProof/>
                <w:webHidden/>
              </w:rPr>
              <w:fldChar w:fldCharType="end"/>
            </w:r>
          </w:hyperlink>
        </w:p>
        <w:p w14:paraId="3B37F831" w14:textId="11758BCE"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0" w:history="1">
            <w:r w:rsidRPr="00FE0370">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Common Challenges in the Insertion Process</w:t>
            </w:r>
            <w:r>
              <w:rPr>
                <w:noProof/>
                <w:webHidden/>
              </w:rPr>
              <w:tab/>
            </w:r>
            <w:r>
              <w:rPr>
                <w:noProof/>
                <w:webHidden/>
              </w:rPr>
              <w:fldChar w:fldCharType="begin"/>
            </w:r>
            <w:r>
              <w:rPr>
                <w:noProof/>
                <w:webHidden/>
              </w:rPr>
              <w:instrText xml:space="preserve"> PAGEREF _Toc207617720 \h </w:instrText>
            </w:r>
            <w:r>
              <w:rPr>
                <w:noProof/>
                <w:webHidden/>
              </w:rPr>
            </w:r>
            <w:r>
              <w:rPr>
                <w:noProof/>
                <w:webHidden/>
              </w:rPr>
              <w:fldChar w:fldCharType="separate"/>
            </w:r>
            <w:r>
              <w:rPr>
                <w:noProof/>
                <w:webHidden/>
              </w:rPr>
              <w:t>37</w:t>
            </w:r>
            <w:r>
              <w:rPr>
                <w:noProof/>
                <w:webHidden/>
              </w:rPr>
              <w:fldChar w:fldCharType="end"/>
            </w:r>
          </w:hyperlink>
        </w:p>
        <w:p w14:paraId="6D395002" w14:textId="2592E3F1"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1" w:history="1">
            <w:r w:rsidRPr="00FE0370">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Large Scale vs Small Scale Production Strategies</w:t>
            </w:r>
            <w:r>
              <w:rPr>
                <w:noProof/>
                <w:webHidden/>
              </w:rPr>
              <w:tab/>
            </w:r>
            <w:r>
              <w:rPr>
                <w:noProof/>
                <w:webHidden/>
              </w:rPr>
              <w:fldChar w:fldCharType="begin"/>
            </w:r>
            <w:r>
              <w:rPr>
                <w:noProof/>
                <w:webHidden/>
              </w:rPr>
              <w:instrText xml:space="preserve"> PAGEREF _Toc207617721 \h </w:instrText>
            </w:r>
            <w:r>
              <w:rPr>
                <w:noProof/>
                <w:webHidden/>
              </w:rPr>
            </w:r>
            <w:r>
              <w:rPr>
                <w:noProof/>
                <w:webHidden/>
              </w:rPr>
              <w:fldChar w:fldCharType="separate"/>
            </w:r>
            <w:r>
              <w:rPr>
                <w:noProof/>
                <w:webHidden/>
              </w:rPr>
              <w:t>38</w:t>
            </w:r>
            <w:r>
              <w:rPr>
                <w:noProof/>
                <w:webHidden/>
              </w:rPr>
              <w:fldChar w:fldCharType="end"/>
            </w:r>
          </w:hyperlink>
        </w:p>
        <w:p w14:paraId="4ABF3F42" w14:textId="0B02B77A"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2" w:history="1">
            <w:r w:rsidRPr="00FE037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Automation Principles</w:t>
            </w:r>
            <w:r>
              <w:rPr>
                <w:noProof/>
                <w:webHidden/>
              </w:rPr>
              <w:tab/>
            </w:r>
            <w:r>
              <w:rPr>
                <w:noProof/>
                <w:webHidden/>
              </w:rPr>
              <w:fldChar w:fldCharType="begin"/>
            </w:r>
            <w:r>
              <w:rPr>
                <w:noProof/>
                <w:webHidden/>
              </w:rPr>
              <w:instrText xml:space="preserve"> PAGEREF _Toc207617722 \h </w:instrText>
            </w:r>
            <w:r>
              <w:rPr>
                <w:noProof/>
                <w:webHidden/>
              </w:rPr>
            </w:r>
            <w:r>
              <w:rPr>
                <w:noProof/>
                <w:webHidden/>
              </w:rPr>
              <w:fldChar w:fldCharType="separate"/>
            </w:r>
            <w:r>
              <w:rPr>
                <w:noProof/>
                <w:webHidden/>
              </w:rPr>
              <w:t>39</w:t>
            </w:r>
            <w:r>
              <w:rPr>
                <w:noProof/>
                <w:webHidden/>
              </w:rPr>
              <w:fldChar w:fldCharType="end"/>
            </w:r>
          </w:hyperlink>
        </w:p>
        <w:p w14:paraId="25EA9B6C" w14:textId="3C6FD2DA"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3" w:history="1">
            <w:r w:rsidRPr="00FE0370">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Design for flexible automation</w:t>
            </w:r>
            <w:r>
              <w:rPr>
                <w:noProof/>
                <w:webHidden/>
              </w:rPr>
              <w:tab/>
            </w:r>
            <w:r>
              <w:rPr>
                <w:noProof/>
                <w:webHidden/>
              </w:rPr>
              <w:fldChar w:fldCharType="begin"/>
            </w:r>
            <w:r>
              <w:rPr>
                <w:noProof/>
                <w:webHidden/>
              </w:rPr>
              <w:instrText xml:space="preserve"> PAGEREF _Toc207617723 \h </w:instrText>
            </w:r>
            <w:r>
              <w:rPr>
                <w:noProof/>
                <w:webHidden/>
              </w:rPr>
            </w:r>
            <w:r>
              <w:rPr>
                <w:noProof/>
                <w:webHidden/>
              </w:rPr>
              <w:fldChar w:fldCharType="separate"/>
            </w:r>
            <w:r>
              <w:rPr>
                <w:noProof/>
                <w:webHidden/>
              </w:rPr>
              <w:t>39</w:t>
            </w:r>
            <w:r>
              <w:rPr>
                <w:noProof/>
                <w:webHidden/>
              </w:rPr>
              <w:fldChar w:fldCharType="end"/>
            </w:r>
          </w:hyperlink>
        </w:p>
        <w:p w14:paraId="34594CE9" w14:textId="6D22A9D2"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4" w:history="1">
            <w:r w:rsidRPr="00FE0370">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Variety in Stator Design for Slot Liner insertion</w:t>
            </w:r>
            <w:r>
              <w:rPr>
                <w:noProof/>
                <w:webHidden/>
              </w:rPr>
              <w:tab/>
            </w:r>
            <w:r>
              <w:rPr>
                <w:noProof/>
                <w:webHidden/>
              </w:rPr>
              <w:fldChar w:fldCharType="begin"/>
            </w:r>
            <w:r>
              <w:rPr>
                <w:noProof/>
                <w:webHidden/>
              </w:rPr>
              <w:instrText xml:space="preserve"> PAGEREF _Toc207617724 \h </w:instrText>
            </w:r>
            <w:r>
              <w:rPr>
                <w:noProof/>
                <w:webHidden/>
              </w:rPr>
            </w:r>
            <w:r>
              <w:rPr>
                <w:noProof/>
                <w:webHidden/>
              </w:rPr>
              <w:fldChar w:fldCharType="separate"/>
            </w:r>
            <w:r>
              <w:rPr>
                <w:noProof/>
                <w:webHidden/>
              </w:rPr>
              <w:t>40</w:t>
            </w:r>
            <w:r>
              <w:rPr>
                <w:noProof/>
                <w:webHidden/>
              </w:rPr>
              <w:fldChar w:fldCharType="end"/>
            </w:r>
          </w:hyperlink>
        </w:p>
        <w:p w14:paraId="60E855D8" w14:textId="6F473CCB"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5" w:history="1">
            <w:r w:rsidRPr="00FE0370">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Influence on Insertion tooling and strategies</w:t>
            </w:r>
            <w:r>
              <w:rPr>
                <w:noProof/>
                <w:webHidden/>
              </w:rPr>
              <w:tab/>
            </w:r>
            <w:r>
              <w:rPr>
                <w:noProof/>
                <w:webHidden/>
              </w:rPr>
              <w:fldChar w:fldCharType="begin"/>
            </w:r>
            <w:r>
              <w:rPr>
                <w:noProof/>
                <w:webHidden/>
              </w:rPr>
              <w:instrText xml:space="preserve"> PAGEREF _Toc207617725 \h </w:instrText>
            </w:r>
            <w:r>
              <w:rPr>
                <w:noProof/>
                <w:webHidden/>
              </w:rPr>
            </w:r>
            <w:r>
              <w:rPr>
                <w:noProof/>
                <w:webHidden/>
              </w:rPr>
              <w:fldChar w:fldCharType="separate"/>
            </w:r>
            <w:r>
              <w:rPr>
                <w:noProof/>
                <w:webHidden/>
              </w:rPr>
              <w:t>41</w:t>
            </w:r>
            <w:r>
              <w:rPr>
                <w:noProof/>
                <w:webHidden/>
              </w:rPr>
              <w:fldChar w:fldCharType="end"/>
            </w:r>
          </w:hyperlink>
        </w:p>
        <w:p w14:paraId="4C321915" w14:textId="26A5D081"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26" w:history="1">
            <w:r w:rsidRPr="00FE0370">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Hardware setup for flexible slot liner insertion</w:t>
            </w:r>
            <w:r>
              <w:rPr>
                <w:noProof/>
                <w:webHidden/>
              </w:rPr>
              <w:tab/>
            </w:r>
            <w:r>
              <w:rPr>
                <w:noProof/>
                <w:webHidden/>
              </w:rPr>
              <w:fldChar w:fldCharType="begin"/>
            </w:r>
            <w:r>
              <w:rPr>
                <w:noProof/>
                <w:webHidden/>
              </w:rPr>
              <w:instrText xml:space="preserve"> PAGEREF _Toc207617726 \h </w:instrText>
            </w:r>
            <w:r>
              <w:rPr>
                <w:noProof/>
                <w:webHidden/>
              </w:rPr>
            </w:r>
            <w:r>
              <w:rPr>
                <w:noProof/>
                <w:webHidden/>
              </w:rPr>
              <w:fldChar w:fldCharType="separate"/>
            </w:r>
            <w:r>
              <w:rPr>
                <w:noProof/>
                <w:webHidden/>
              </w:rPr>
              <w:t>43</w:t>
            </w:r>
            <w:r>
              <w:rPr>
                <w:noProof/>
                <w:webHidden/>
              </w:rPr>
              <w:fldChar w:fldCharType="end"/>
            </w:r>
          </w:hyperlink>
        </w:p>
        <w:p w14:paraId="38F91DC3" w14:textId="2EB1F97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7" w:history="1">
            <w:r w:rsidRPr="00FE0370">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botic Module</w:t>
            </w:r>
            <w:r>
              <w:rPr>
                <w:noProof/>
                <w:webHidden/>
              </w:rPr>
              <w:tab/>
            </w:r>
            <w:r>
              <w:rPr>
                <w:noProof/>
                <w:webHidden/>
              </w:rPr>
              <w:fldChar w:fldCharType="begin"/>
            </w:r>
            <w:r>
              <w:rPr>
                <w:noProof/>
                <w:webHidden/>
              </w:rPr>
              <w:instrText xml:space="preserve"> PAGEREF _Toc207617727 \h </w:instrText>
            </w:r>
            <w:r>
              <w:rPr>
                <w:noProof/>
                <w:webHidden/>
              </w:rPr>
            </w:r>
            <w:r>
              <w:rPr>
                <w:noProof/>
                <w:webHidden/>
              </w:rPr>
              <w:fldChar w:fldCharType="separate"/>
            </w:r>
            <w:r>
              <w:rPr>
                <w:noProof/>
                <w:webHidden/>
              </w:rPr>
              <w:t>43</w:t>
            </w:r>
            <w:r>
              <w:rPr>
                <w:noProof/>
                <w:webHidden/>
              </w:rPr>
              <w:fldChar w:fldCharType="end"/>
            </w:r>
          </w:hyperlink>
        </w:p>
        <w:p w14:paraId="47F7813B" w14:textId="5E5537EF"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8" w:history="1">
            <w:r w:rsidRPr="00FE0370">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UR10e Co-bot</w:t>
            </w:r>
            <w:r>
              <w:rPr>
                <w:noProof/>
                <w:webHidden/>
              </w:rPr>
              <w:tab/>
            </w:r>
            <w:r>
              <w:rPr>
                <w:noProof/>
                <w:webHidden/>
              </w:rPr>
              <w:fldChar w:fldCharType="begin"/>
            </w:r>
            <w:r>
              <w:rPr>
                <w:noProof/>
                <w:webHidden/>
              </w:rPr>
              <w:instrText xml:space="preserve"> PAGEREF _Toc207617728 \h </w:instrText>
            </w:r>
            <w:r>
              <w:rPr>
                <w:noProof/>
                <w:webHidden/>
              </w:rPr>
            </w:r>
            <w:r>
              <w:rPr>
                <w:noProof/>
                <w:webHidden/>
              </w:rPr>
              <w:fldChar w:fldCharType="separate"/>
            </w:r>
            <w:r>
              <w:rPr>
                <w:noProof/>
                <w:webHidden/>
              </w:rPr>
              <w:t>44</w:t>
            </w:r>
            <w:r>
              <w:rPr>
                <w:noProof/>
                <w:webHidden/>
              </w:rPr>
              <w:fldChar w:fldCharType="end"/>
            </w:r>
          </w:hyperlink>
        </w:p>
        <w:p w14:paraId="7D258188" w14:textId="3C089499"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9" w:history="1">
            <w:r w:rsidRPr="00FE0370">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RG2 Gripper</w:t>
            </w:r>
            <w:r>
              <w:rPr>
                <w:noProof/>
                <w:webHidden/>
              </w:rPr>
              <w:tab/>
            </w:r>
            <w:r>
              <w:rPr>
                <w:noProof/>
                <w:webHidden/>
              </w:rPr>
              <w:fldChar w:fldCharType="begin"/>
            </w:r>
            <w:r>
              <w:rPr>
                <w:noProof/>
                <w:webHidden/>
              </w:rPr>
              <w:instrText xml:space="preserve"> PAGEREF _Toc207617729 \h </w:instrText>
            </w:r>
            <w:r>
              <w:rPr>
                <w:noProof/>
                <w:webHidden/>
              </w:rPr>
            </w:r>
            <w:r>
              <w:rPr>
                <w:noProof/>
                <w:webHidden/>
              </w:rPr>
              <w:fldChar w:fldCharType="separate"/>
            </w:r>
            <w:r>
              <w:rPr>
                <w:noProof/>
                <w:webHidden/>
              </w:rPr>
              <w:t>45</w:t>
            </w:r>
            <w:r>
              <w:rPr>
                <w:noProof/>
                <w:webHidden/>
              </w:rPr>
              <w:fldChar w:fldCharType="end"/>
            </w:r>
          </w:hyperlink>
        </w:p>
        <w:p w14:paraId="22E73B17" w14:textId="2A16C660"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0" w:history="1">
            <w:r w:rsidRPr="00FE0370">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HEX Force-Torque Sensor</w:t>
            </w:r>
            <w:r>
              <w:rPr>
                <w:noProof/>
                <w:webHidden/>
              </w:rPr>
              <w:tab/>
            </w:r>
            <w:r>
              <w:rPr>
                <w:noProof/>
                <w:webHidden/>
              </w:rPr>
              <w:fldChar w:fldCharType="begin"/>
            </w:r>
            <w:r>
              <w:rPr>
                <w:noProof/>
                <w:webHidden/>
              </w:rPr>
              <w:instrText xml:space="preserve"> PAGEREF _Toc207617730 \h </w:instrText>
            </w:r>
            <w:r>
              <w:rPr>
                <w:noProof/>
                <w:webHidden/>
              </w:rPr>
            </w:r>
            <w:r>
              <w:rPr>
                <w:noProof/>
                <w:webHidden/>
              </w:rPr>
              <w:fldChar w:fldCharType="separate"/>
            </w:r>
            <w:r>
              <w:rPr>
                <w:noProof/>
                <w:webHidden/>
              </w:rPr>
              <w:t>46</w:t>
            </w:r>
            <w:r>
              <w:rPr>
                <w:noProof/>
                <w:webHidden/>
              </w:rPr>
              <w:fldChar w:fldCharType="end"/>
            </w:r>
          </w:hyperlink>
        </w:p>
        <w:p w14:paraId="1BD29E6D" w14:textId="1155AA9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1" w:history="1">
            <w:r w:rsidRPr="00FE037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tating Clamp for Stator Alignment</w:t>
            </w:r>
            <w:r>
              <w:rPr>
                <w:noProof/>
                <w:webHidden/>
              </w:rPr>
              <w:tab/>
            </w:r>
            <w:r>
              <w:rPr>
                <w:noProof/>
                <w:webHidden/>
              </w:rPr>
              <w:fldChar w:fldCharType="begin"/>
            </w:r>
            <w:r>
              <w:rPr>
                <w:noProof/>
                <w:webHidden/>
              </w:rPr>
              <w:instrText xml:space="preserve"> PAGEREF _Toc207617731 \h </w:instrText>
            </w:r>
            <w:r>
              <w:rPr>
                <w:noProof/>
                <w:webHidden/>
              </w:rPr>
            </w:r>
            <w:r>
              <w:rPr>
                <w:noProof/>
                <w:webHidden/>
              </w:rPr>
              <w:fldChar w:fldCharType="separate"/>
            </w:r>
            <w:r>
              <w:rPr>
                <w:noProof/>
                <w:webHidden/>
              </w:rPr>
              <w:t>46</w:t>
            </w:r>
            <w:r>
              <w:rPr>
                <w:noProof/>
                <w:webHidden/>
              </w:rPr>
              <w:fldChar w:fldCharType="end"/>
            </w:r>
          </w:hyperlink>
        </w:p>
        <w:p w14:paraId="7A14707E" w14:textId="507446A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2" w:history="1">
            <w:r w:rsidRPr="00FE0370">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Tool and Slot Liner Placement Platform</w:t>
            </w:r>
            <w:r>
              <w:rPr>
                <w:noProof/>
                <w:webHidden/>
              </w:rPr>
              <w:tab/>
            </w:r>
            <w:r>
              <w:rPr>
                <w:noProof/>
                <w:webHidden/>
              </w:rPr>
              <w:fldChar w:fldCharType="begin"/>
            </w:r>
            <w:r>
              <w:rPr>
                <w:noProof/>
                <w:webHidden/>
              </w:rPr>
              <w:instrText xml:space="preserve"> PAGEREF _Toc207617732 \h </w:instrText>
            </w:r>
            <w:r>
              <w:rPr>
                <w:noProof/>
                <w:webHidden/>
              </w:rPr>
            </w:r>
            <w:r>
              <w:rPr>
                <w:noProof/>
                <w:webHidden/>
              </w:rPr>
              <w:fldChar w:fldCharType="separate"/>
            </w:r>
            <w:r>
              <w:rPr>
                <w:noProof/>
                <w:webHidden/>
              </w:rPr>
              <w:t>47</w:t>
            </w:r>
            <w:r>
              <w:rPr>
                <w:noProof/>
                <w:webHidden/>
              </w:rPr>
              <w:fldChar w:fldCharType="end"/>
            </w:r>
          </w:hyperlink>
        </w:p>
        <w:p w14:paraId="7D2C9B1D" w14:textId="699F2B1C"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33" w:history="1">
            <w:r w:rsidRPr="00FE037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617733 \h </w:instrText>
            </w:r>
            <w:r>
              <w:rPr>
                <w:noProof/>
                <w:webHidden/>
              </w:rPr>
            </w:r>
            <w:r>
              <w:rPr>
                <w:noProof/>
                <w:webHidden/>
              </w:rPr>
              <w:fldChar w:fldCharType="separate"/>
            </w:r>
            <w:r>
              <w:rPr>
                <w:noProof/>
                <w:webHidden/>
              </w:rPr>
              <w:t>50</w:t>
            </w:r>
            <w:r>
              <w:rPr>
                <w:noProof/>
                <w:webHidden/>
              </w:rPr>
              <w:fldChar w:fldCharType="end"/>
            </w:r>
          </w:hyperlink>
        </w:p>
        <w:p w14:paraId="3347A5CA" w14:textId="7EB598A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4" w:history="1">
            <w:r w:rsidRPr="00FE0370">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election of Required adjustable parameters</w:t>
            </w:r>
            <w:r>
              <w:rPr>
                <w:noProof/>
                <w:webHidden/>
              </w:rPr>
              <w:tab/>
            </w:r>
            <w:r>
              <w:rPr>
                <w:noProof/>
                <w:webHidden/>
              </w:rPr>
              <w:fldChar w:fldCharType="begin"/>
            </w:r>
            <w:r>
              <w:rPr>
                <w:noProof/>
                <w:webHidden/>
              </w:rPr>
              <w:instrText xml:space="preserve"> PAGEREF _Toc207617734 \h </w:instrText>
            </w:r>
            <w:r>
              <w:rPr>
                <w:noProof/>
                <w:webHidden/>
              </w:rPr>
            </w:r>
            <w:r>
              <w:rPr>
                <w:noProof/>
                <w:webHidden/>
              </w:rPr>
              <w:fldChar w:fldCharType="separate"/>
            </w:r>
            <w:r>
              <w:rPr>
                <w:noProof/>
                <w:webHidden/>
              </w:rPr>
              <w:t>50</w:t>
            </w:r>
            <w:r>
              <w:rPr>
                <w:noProof/>
                <w:webHidden/>
              </w:rPr>
              <w:fldChar w:fldCharType="end"/>
            </w:r>
          </w:hyperlink>
        </w:p>
        <w:p w14:paraId="5EB012C5" w14:textId="7A3FDC2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5" w:history="1">
            <w:r w:rsidRPr="00FE0370">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undamental Tool design</w:t>
            </w:r>
            <w:r>
              <w:rPr>
                <w:noProof/>
                <w:webHidden/>
              </w:rPr>
              <w:tab/>
            </w:r>
            <w:r>
              <w:rPr>
                <w:noProof/>
                <w:webHidden/>
              </w:rPr>
              <w:fldChar w:fldCharType="begin"/>
            </w:r>
            <w:r>
              <w:rPr>
                <w:noProof/>
                <w:webHidden/>
              </w:rPr>
              <w:instrText xml:space="preserve"> PAGEREF _Toc207617735 \h </w:instrText>
            </w:r>
            <w:r>
              <w:rPr>
                <w:noProof/>
                <w:webHidden/>
              </w:rPr>
            </w:r>
            <w:r>
              <w:rPr>
                <w:noProof/>
                <w:webHidden/>
              </w:rPr>
              <w:fldChar w:fldCharType="separate"/>
            </w:r>
            <w:r>
              <w:rPr>
                <w:noProof/>
                <w:webHidden/>
              </w:rPr>
              <w:t>51</w:t>
            </w:r>
            <w:r>
              <w:rPr>
                <w:noProof/>
                <w:webHidden/>
              </w:rPr>
              <w:fldChar w:fldCharType="end"/>
            </w:r>
          </w:hyperlink>
        </w:p>
        <w:p w14:paraId="23CCE7FC" w14:textId="191C5EC7"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6" w:history="1">
            <w:r w:rsidRPr="00FE0370">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617736 \h </w:instrText>
            </w:r>
            <w:r>
              <w:rPr>
                <w:noProof/>
                <w:webHidden/>
              </w:rPr>
            </w:r>
            <w:r>
              <w:rPr>
                <w:noProof/>
                <w:webHidden/>
              </w:rPr>
              <w:fldChar w:fldCharType="separate"/>
            </w:r>
            <w:r>
              <w:rPr>
                <w:noProof/>
                <w:webHidden/>
              </w:rPr>
              <w:t>52</w:t>
            </w:r>
            <w:r>
              <w:rPr>
                <w:noProof/>
                <w:webHidden/>
              </w:rPr>
              <w:fldChar w:fldCharType="end"/>
            </w:r>
          </w:hyperlink>
        </w:p>
        <w:p w14:paraId="06EC6EEA" w14:textId="1861C410"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7" w:history="1">
            <w:r w:rsidRPr="00FE0370">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617737 \h </w:instrText>
            </w:r>
            <w:r>
              <w:rPr>
                <w:noProof/>
                <w:webHidden/>
              </w:rPr>
            </w:r>
            <w:r>
              <w:rPr>
                <w:noProof/>
                <w:webHidden/>
              </w:rPr>
              <w:fldChar w:fldCharType="separate"/>
            </w:r>
            <w:r>
              <w:rPr>
                <w:noProof/>
                <w:webHidden/>
              </w:rPr>
              <w:t>55</w:t>
            </w:r>
            <w:r>
              <w:rPr>
                <w:noProof/>
                <w:webHidden/>
              </w:rPr>
              <w:fldChar w:fldCharType="end"/>
            </w:r>
          </w:hyperlink>
        </w:p>
        <w:p w14:paraId="3767BB9C" w14:textId="3D8CCCD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8" w:history="1">
            <w:r w:rsidRPr="00FE0370">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nal Tool design</w:t>
            </w:r>
            <w:r>
              <w:rPr>
                <w:noProof/>
                <w:webHidden/>
              </w:rPr>
              <w:tab/>
            </w:r>
            <w:r>
              <w:rPr>
                <w:noProof/>
                <w:webHidden/>
              </w:rPr>
              <w:fldChar w:fldCharType="begin"/>
            </w:r>
            <w:r>
              <w:rPr>
                <w:noProof/>
                <w:webHidden/>
              </w:rPr>
              <w:instrText xml:space="preserve"> PAGEREF _Toc207617738 \h </w:instrText>
            </w:r>
            <w:r>
              <w:rPr>
                <w:noProof/>
                <w:webHidden/>
              </w:rPr>
            </w:r>
            <w:r>
              <w:rPr>
                <w:noProof/>
                <w:webHidden/>
              </w:rPr>
              <w:fldChar w:fldCharType="separate"/>
            </w:r>
            <w:r>
              <w:rPr>
                <w:noProof/>
                <w:webHidden/>
              </w:rPr>
              <w:t>56</w:t>
            </w:r>
            <w:r>
              <w:rPr>
                <w:noProof/>
                <w:webHidden/>
              </w:rPr>
              <w:fldChar w:fldCharType="end"/>
            </w:r>
          </w:hyperlink>
        </w:p>
        <w:p w14:paraId="219516C8" w14:textId="469D6E3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9" w:history="1">
            <w:r w:rsidRPr="00FE0370">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617739 \h </w:instrText>
            </w:r>
            <w:r>
              <w:rPr>
                <w:noProof/>
                <w:webHidden/>
              </w:rPr>
            </w:r>
            <w:r>
              <w:rPr>
                <w:noProof/>
                <w:webHidden/>
              </w:rPr>
              <w:fldChar w:fldCharType="separate"/>
            </w:r>
            <w:r>
              <w:rPr>
                <w:noProof/>
                <w:webHidden/>
              </w:rPr>
              <w:t>58</w:t>
            </w:r>
            <w:r>
              <w:rPr>
                <w:noProof/>
                <w:webHidden/>
              </w:rPr>
              <w:fldChar w:fldCharType="end"/>
            </w:r>
          </w:hyperlink>
        </w:p>
        <w:p w14:paraId="6F97B897" w14:textId="66834BF2"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40" w:history="1">
            <w:r w:rsidRPr="00FE0370">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Parametric Slot Liner Insertion Pipeline</w:t>
            </w:r>
            <w:r>
              <w:rPr>
                <w:noProof/>
                <w:webHidden/>
              </w:rPr>
              <w:tab/>
            </w:r>
            <w:r>
              <w:rPr>
                <w:noProof/>
                <w:webHidden/>
              </w:rPr>
              <w:fldChar w:fldCharType="begin"/>
            </w:r>
            <w:r>
              <w:rPr>
                <w:noProof/>
                <w:webHidden/>
              </w:rPr>
              <w:instrText xml:space="preserve"> PAGEREF _Toc207617740 \h </w:instrText>
            </w:r>
            <w:r>
              <w:rPr>
                <w:noProof/>
                <w:webHidden/>
              </w:rPr>
            </w:r>
            <w:r>
              <w:rPr>
                <w:noProof/>
                <w:webHidden/>
              </w:rPr>
              <w:fldChar w:fldCharType="separate"/>
            </w:r>
            <w:r>
              <w:rPr>
                <w:noProof/>
                <w:webHidden/>
              </w:rPr>
              <w:t>60</w:t>
            </w:r>
            <w:r>
              <w:rPr>
                <w:noProof/>
                <w:webHidden/>
              </w:rPr>
              <w:fldChar w:fldCharType="end"/>
            </w:r>
          </w:hyperlink>
        </w:p>
        <w:p w14:paraId="2A917311" w14:textId="2B6FF3F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1" w:history="1">
            <w:r w:rsidRPr="00FE0370">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unnel Vertical Alignment</w:t>
            </w:r>
            <w:r>
              <w:rPr>
                <w:noProof/>
                <w:webHidden/>
              </w:rPr>
              <w:tab/>
            </w:r>
            <w:r>
              <w:rPr>
                <w:noProof/>
                <w:webHidden/>
              </w:rPr>
              <w:fldChar w:fldCharType="begin"/>
            </w:r>
            <w:r>
              <w:rPr>
                <w:noProof/>
                <w:webHidden/>
              </w:rPr>
              <w:instrText xml:space="preserve"> PAGEREF _Toc207617741 \h </w:instrText>
            </w:r>
            <w:r>
              <w:rPr>
                <w:noProof/>
                <w:webHidden/>
              </w:rPr>
            </w:r>
            <w:r>
              <w:rPr>
                <w:noProof/>
                <w:webHidden/>
              </w:rPr>
              <w:fldChar w:fldCharType="separate"/>
            </w:r>
            <w:r>
              <w:rPr>
                <w:noProof/>
                <w:webHidden/>
              </w:rPr>
              <w:t>60</w:t>
            </w:r>
            <w:r>
              <w:rPr>
                <w:noProof/>
                <w:webHidden/>
              </w:rPr>
              <w:fldChar w:fldCharType="end"/>
            </w:r>
          </w:hyperlink>
        </w:p>
        <w:p w14:paraId="28F8108B" w14:textId="0FD427B9"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2" w:history="1">
            <w:r w:rsidRPr="00FE0370">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Funnel Horizontal alignment</w:t>
            </w:r>
            <w:r>
              <w:rPr>
                <w:noProof/>
                <w:webHidden/>
              </w:rPr>
              <w:tab/>
            </w:r>
            <w:r>
              <w:rPr>
                <w:noProof/>
                <w:webHidden/>
              </w:rPr>
              <w:fldChar w:fldCharType="begin"/>
            </w:r>
            <w:r>
              <w:rPr>
                <w:noProof/>
                <w:webHidden/>
              </w:rPr>
              <w:instrText xml:space="preserve"> PAGEREF _Toc207617742 \h </w:instrText>
            </w:r>
            <w:r>
              <w:rPr>
                <w:noProof/>
                <w:webHidden/>
              </w:rPr>
            </w:r>
            <w:r>
              <w:rPr>
                <w:noProof/>
                <w:webHidden/>
              </w:rPr>
              <w:fldChar w:fldCharType="separate"/>
            </w:r>
            <w:r>
              <w:rPr>
                <w:noProof/>
                <w:webHidden/>
              </w:rPr>
              <w:t>61</w:t>
            </w:r>
            <w:r>
              <w:rPr>
                <w:noProof/>
                <w:webHidden/>
              </w:rPr>
              <w:fldChar w:fldCharType="end"/>
            </w:r>
          </w:hyperlink>
        </w:p>
        <w:p w14:paraId="4F9F7545" w14:textId="22CB544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3" w:history="1">
            <w:r w:rsidRPr="00FE0370">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617743 \h </w:instrText>
            </w:r>
            <w:r>
              <w:rPr>
                <w:noProof/>
                <w:webHidden/>
              </w:rPr>
            </w:r>
            <w:r>
              <w:rPr>
                <w:noProof/>
                <w:webHidden/>
              </w:rPr>
              <w:fldChar w:fldCharType="separate"/>
            </w:r>
            <w:r>
              <w:rPr>
                <w:noProof/>
                <w:webHidden/>
              </w:rPr>
              <w:t>61</w:t>
            </w:r>
            <w:r>
              <w:rPr>
                <w:noProof/>
                <w:webHidden/>
              </w:rPr>
              <w:fldChar w:fldCharType="end"/>
            </w:r>
          </w:hyperlink>
        </w:p>
        <w:p w14:paraId="3362AA90" w14:textId="72306687"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4" w:history="1">
            <w:r w:rsidRPr="00FE0370">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nal Liner Insertion</w:t>
            </w:r>
            <w:r>
              <w:rPr>
                <w:noProof/>
                <w:webHidden/>
              </w:rPr>
              <w:tab/>
            </w:r>
            <w:r>
              <w:rPr>
                <w:noProof/>
                <w:webHidden/>
              </w:rPr>
              <w:fldChar w:fldCharType="begin"/>
            </w:r>
            <w:r>
              <w:rPr>
                <w:noProof/>
                <w:webHidden/>
              </w:rPr>
              <w:instrText xml:space="preserve"> PAGEREF _Toc207617744 \h </w:instrText>
            </w:r>
            <w:r>
              <w:rPr>
                <w:noProof/>
                <w:webHidden/>
              </w:rPr>
            </w:r>
            <w:r>
              <w:rPr>
                <w:noProof/>
                <w:webHidden/>
              </w:rPr>
              <w:fldChar w:fldCharType="separate"/>
            </w:r>
            <w:r>
              <w:rPr>
                <w:noProof/>
                <w:webHidden/>
              </w:rPr>
              <w:t>62</w:t>
            </w:r>
            <w:r>
              <w:rPr>
                <w:noProof/>
                <w:webHidden/>
              </w:rPr>
              <w:fldChar w:fldCharType="end"/>
            </w:r>
          </w:hyperlink>
        </w:p>
        <w:p w14:paraId="6B362FA0" w14:textId="60D457A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5" w:history="1">
            <w:r w:rsidRPr="00FE0370">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UR Script Based Insertion Control</w:t>
            </w:r>
            <w:r>
              <w:rPr>
                <w:noProof/>
                <w:webHidden/>
              </w:rPr>
              <w:tab/>
            </w:r>
            <w:r>
              <w:rPr>
                <w:noProof/>
                <w:webHidden/>
              </w:rPr>
              <w:fldChar w:fldCharType="begin"/>
            </w:r>
            <w:r>
              <w:rPr>
                <w:noProof/>
                <w:webHidden/>
              </w:rPr>
              <w:instrText xml:space="preserve"> PAGEREF _Toc207617745 \h </w:instrText>
            </w:r>
            <w:r>
              <w:rPr>
                <w:noProof/>
                <w:webHidden/>
              </w:rPr>
            </w:r>
            <w:r>
              <w:rPr>
                <w:noProof/>
                <w:webHidden/>
              </w:rPr>
              <w:fldChar w:fldCharType="separate"/>
            </w:r>
            <w:r>
              <w:rPr>
                <w:noProof/>
                <w:webHidden/>
              </w:rPr>
              <w:t>63</w:t>
            </w:r>
            <w:r>
              <w:rPr>
                <w:noProof/>
                <w:webHidden/>
              </w:rPr>
              <w:fldChar w:fldCharType="end"/>
            </w:r>
          </w:hyperlink>
        </w:p>
        <w:p w14:paraId="18CDFABF" w14:textId="64E67294"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46" w:history="1">
            <w:r w:rsidRPr="00FE0370">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617746 \h </w:instrText>
            </w:r>
            <w:r>
              <w:rPr>
                <w:noProof/>
                <w:webHidden/>
              </w:rPr>
            </w:r>
            <w:r>
              <w:rPr>
                <w:noProof/>
                <w:webHidden/>
              </w:rPr>
              <w:fldChar w:fldCharType="separate"/>
            </w:r>
            <w:r>
              <w:rPr>
                <w:noProof/>
                <w:webHidden/>
              </w:rPr>
              <w:t>65</w:t>
            </w:r>
            <w:r>
              <w:rPr>
                <w:noProof/>
                <w:webHidden/>
              </w:rPr>
              <w:fldChar w:fldCharType="end"/>
            </w:r>
          </w:hyperlink>
        </w:p>
        <w:p w14:paraId="31194156" w14:textId="1326774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7" w:history="1">
            <w:r w:rsidRPr="00FE0370">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Testing results</w:t>
            </w:r>
            <w:r>
              <w:rPr>
                <w:noProof/>
                <w:webHidden/>
              </w:rPr>
              <w:tab/>
            </w:r>
            <w:r>
              <w:rPr>
                <w:noProof/>
                <w:webHidden/>
              </w:rPr>
              <w:fldChar w:fldCharType="begin"/>
            </w:r>
            <w:r>
              <w:rPr>
                <w:noProof/>
                <w:webHidden/>
              </w:rPr>
              <w:instrText xml:space="preserve"> PAGEREF _Toc207617747 \h </w:instrText>
            </w:r>
            <w:r>
              <w:rPr>
                <w:noProof/>
                <w:webHidden/>
              </w:rPr>
            </w:r>
            <w:r>
              <w:rPr>
                <w:noProof/>
                <w:webHidden/>
              </w:rPr>
              <w:fldChar w:fldCharType="separate"/>
            </w:r>
            <w:r>
              <w:rPr>
                <w:noProof/>
                <w:webHidden/>
              </w:rPr>
              <w:t>66</w:t>
            </w:r>
            <w:r>
              <w:rPr>
                <w:noProof/>
                <w:webHidden/>
              </w:rPr>
              <w:fldChar w:fldCharType="end"/>
            </w:r>
          </w:hyperlink>
        </w:p>
        <w:p w14:paraId="30EC52D0" w14:textId="47727E22"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8" w:history="1">
            <w:r w:rsidRPr="00FE0370">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ator A</w:t>
            </w:r>
            <w:r>
              <w:rPr>
                <w:noProof/>
                <w:webHidden/>
              </w:rPr>
              <w:tab/>
            </w:r>
            <w:r>
              <w:rPr>
                <w:noProof/>
                <w:webHidden/>
              </w:rPr>
              <w:fldChar w:fldCharType="begin"/>
            </w:r>
            <w:r>
              <w:rPr>
                <w:noProof/>
                <w:webHidden/>
              </w:rPr>
              <w:instrText xml:space="preserve"> PAGEREF _Toc207617748 \h </w:instrText>
            </w:r>
            <w:r>
              <w:rPr>
                <w:noProof/>
                <w:webHidden/>
              </w:rPr>
            </w:r>
            <w:r>
              <w:rPr>
                <w:noProof/>
                <w:webHidden/>
              </w:rPr>
              <w:fldChar w:fldCharType="separate"/>
            </w:r>
            <w:r>
              <w:rPr>
                <w:noProof/>
                <w:webHidden/>
              </w:rPr>
              <w:t>67</w:t>
            </w:r>
            <w:r>
              <w:rPr>
                <w:noProof/>
                <w:webHidden/>
              </w:rPr>
              <w:fldChar w:fldCharType="end"/>
            </w:r>
          </w:hyperlink>
        </w:p>
        <w:p w14:paraId="7531D5D8" w14:textId="3E58AB7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9" w:history="1">
            <w:r w:rsidRPr="00FE0370">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tator B</w:t>
            </w:r>
            <w:r>
              <w:rPr>
                <w:noProof/>
                <w:webHidden/>
              </w:rPr>
              <w:tab/>
            </w:r>
            <w:r>
              <w:rPr>
                <w:noProof/>
                <w:webHidden/>
              </w:rPr>
              <w:fldChar w:fldCharType="begin"/>
            </w:r>
            <w:r>
              <w:rPr>
                <w:noProof/>
                <w:webHidden/>
              </w:rPr>
              <w:instrText xml:space="preserve"> PAGEREF _Toc207617749 \h </w:instrText>
            </w:r>
            <w:r>
              <w:rPr>
                <w:noProof/>
                <w:webHidden/>
              </w:rPr>
            </w:r>
            <w:r>
              <w:rPr>
                <w:noProof/>
                <w:webHidden/>
              </w:rPr>
              <w:fldChar w:fldCharType="separate"/>
            </w:r>
            <w:r>
              <w:rPr>
                <w:noProof/>
                <w:webHidden/>
              </w:rPr>
              <w:t>68</w:t>
            </w:r>
            <w:r>
              <w:rPr>
                <w:noProof/>
                <w:webHidden/>
              </w:rPr>
              <w:fldChar w:fldCharType="end"/>
            </w:r>
          </w:hyperlink>
        </w:p>
        <w:p w14:paraId="13E5A8F9" w14:textId="22F85F0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50" w:history="1">
            <w:r w:rsidRPr="00FE0370">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tator C</w:t>
            </w:r>
            <w:r>
              <w:rPr>
                <w:noProof/>
                <w:webHidden/>
              </w:rPr>
              <w:tab/>
            </w:r>
            <w:r>
              <w:rPr>
                <w:noProof/>
                <w:webHidden/>
              </w:rPr>
              <w:fldChar w:fldCharType="begin"/>
            </w:r>
            <w:r>
              <w:rPr>
                <w:noProof/>
                <w:webHidden/>
              </w:rPr>
              <w:instrText xml:space="preserve"> PAGEREF _Toc207617750 \h </w:instrText>
            </w:r>
            <w:r>
              <w:rPr>
                <w:noProof/>
                <w:webHidden/>
              </w:rPr>
            </w:r>
            <w:r>
              <w:rPr>
                <w:noProof/>
                <w:webHidden/>
              </w:rPr>
              <w:fldChar w:fldCharType="separate"/>
            </w:r>
            <w:r>
              <w:rPr>
                <w:noProof/>
                <w:webHidden/>
              </w:rPr>
              <w:t>69</w:t>
            </w:r>
            <w:r>
              <w:rPr>
                <w:noProof/>
                <w:webHidden/>
              </w:rPr>
              <w:fldChar w:fldCharType="end"/>
            </w:r>
          </w:hyperlink>
        </w:p>
        <w:p w14:paraId="6C900257" w14:textId="3399E477"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1" w:history="1">
            <w:r w:rsidRPr="00FE0370">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Result Discussion</w:t>
            </w:r>
            <w:r>
              <w:rPr>
                <w:noProof/>
                <w:webHidden/>
              </w:rPr>
              <w:tab/>
            </w:r>
            <w:r>
              <w:rPr>
                <w:noProof/>
                <w:webHidden/>
              </w:rPr>
              <w:fldChar w:fldCharType="begin"/>
            </w:r>
            <w:r>
              <w:rPr>
                <w:noProof/>
                <w:webHidden/>
              </w:rPr>
              <w:instrText xml:space="preserve"> PAGEREF _Toc207617751 \h </w:instrText>
            </w:r>
            <w:r>
              <w:rPr>
                <w:noProof/>
                <w:webHidden/>
              </w:rPr>
            </w:r>
            <w:r>
              <w:rPr>
                <w:noProof/>
                <w:webHidden/>
              </w:rPr>
              <w:fldChar w:fldCharType="separate"/>
            </w:r>
            <w:r>
              <w:rPr>
                <w:noProof/>
                <w:webHidden/>
              </w:rPr>
              <w:t>71</w:t>
            </w:r>
            <w:r>
              <w:rPr>
                <w:noProof/>
                <w:webHidden/>
              </w:rPr>
              <w:fldChar w:fldCharType="end"/>
            </w:r>
          </w:hyperlink>
        </w:p>
        <w:p w14:paraId="6BB6B20C" w14:textId="3D603D5A"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2" w:history="1">
            <w:r w:rsidRPr="00FE0370">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Outlook</w:t>
            </w:r>
            <w:r>
              <w:rPr>
                <w:noProof/>
                <w:webHidden/>
              </w:rPr>
              <w:tab/>
            </w:r>
            <w:r>
              <w:rPr>
                <w:noProof/>
                <w:webHidden/>
              </w:rPr>
              <w:fldChar w:fldCharType="begin"/>
            </w:r>
            <w:r>
              <w:rPr>
                <w:noProof/>
                <w:webHidden/>
              </w:rPr>
              <w:instrText xml:space="preserve"> PAGEREF _Toc207617752 \h </w:instrText>
            </w:r>
            <w:r>
              <w:rPr>
                <w:noProof/>
                <w:webHidden/>
              </w:rPr>
            </w:r>
            <w:r>
              <w:rPr>
                <w:noProof/>
                <w:webHidden/>
              </w:rPr>
              <w:fldChar w:fldCharType="separate"/>
            </w:r>
            <w:r>
              <w:rPr>
                <w:noProof/>
                <w:webHidden/>
              </w:rPr>
              <w:t>73</w:t>
            </w:r>
            <w:r>
              <w:rPr>
                <w:noProof/>
                <w:webHidden/>
              </w:rPr>
              <w:fldChar w:fldCharType="end"/>
            </w:r>
          </w:hyperlink>
        </w:p>
        <w:p w14:paraId="5AD96CAB" w14:textId="1F0F256C"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3" w:history="1">
            <w:r w:rsidRPr="00FE0370">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Bibliography</w:t>
            </w:r>
            <w:r>
              <w:rPr>
                <w:noProof/>
                <w:webHidden/>
              </w:rPr>
              <w:tab/>
            </w:r>
            <w:r>
              <w:rPr>
                <w:noProof/>
                <w:webHidden/>
              </w:rPr>
              <w:fldChar w:fldCharType="begin"/>
            </w:r>
            <w:r>
              <w:rPr>
                <w:noProof/>
                <w:webHidden/>
              </w:rPr>
              <w:instrText xml:space="preserve"> PAGEREF _Toc207617753 \h </w:instrText>
            </w:r>
            <w:r>
              <w:rPr>
                <w:noProof/>
                <w:webHidden/>
              </w:rPr>
            </w:r>
            <w:r>
              <w:rPr>
                <w:noProof/>
                <w:webHidden/>
              </w:rPr>
              <w:fldChar w:fldCharType="separate"/>
            </w:r>
            <w:r>
              <w:rPr>
                <w:noProof/>
                <w:webHidden/>
              </w:rPr>
              <w:t>76</w:t>
            </w:r>
            <w:r>
              <w:rPr>
                <w:noProof/>
                <w:webHidden/>
              </w:rPr>
              <w:fldChar w:fldCharType="end"/>
            </w:r>
          </w:hyperlink>
        </w:p>
        <w:p w14:paraId="507CE4B1" w14:textId="622AD521"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568C0A8F" w14:textId="77777777" w:rsidR="005C221C" w:rsidRDefault="00000000" w:rsidP="005C221C">
      <w:pPr>
        <w:pStyle w:val="Verzeichnisse"/>
        <w:rPr>
          <w:noProof/>
        </w:rPr>
      </w:pPr>
      <w:r>
        <w:br w:type="page" w:clear="all"/>
      </w:r>
      <w:bookmarkEnd w:id="4"/>
      <w:r w:rsidR="000A0836" w:rsidRPr="00C3128B">
        <w:lastRenderedPageBreak/>
        <w:t>Table of Figures</w:t>
      </w:r>
      <w:r w:rsidR="005C221C">
        <w:fldChar w:fldCharType="begin"/>
      </w:r>
      <w:r w:rsidR="005C221C">
        <w:instrText xml:space="preserve"> TOC \h \z \c "Figure" </w:instrText>
      </w:r>
      <w:r w:rsidR="005C221C">
        <w:fldChar w:fldCharType="separate"/>
      </w:r>
    </w:p>
    <w:p w14:paraId="557E024A" w14:textId="1C8C263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8" w:history="1">
        <w:r w:rsidRPr="00CA460C">
          <w:rPr>
            <w:rStyle w:val="Hyperlink"/>
            <w:noProof/>
          </w:rPr>
          <w:t>Figure 1</w:t>
        </w:r>
        <w:r w:rsidRPr="00CA460C">
          <w:rPr>
            <w:rStyle w:val="Hyperlink"/>
            <w:noProof/>
          </w:rPr>
          <w:noBreakHyphen/>
          <w:t>1: Global CO2 emissions from 1970 to 2020 [2]</w:t>
        </w:r>
        <w:r>
          <w:rPr>
            <w:noProof/>
            <w:webHidden/>
          </w:rPr>
          <w:tab/>
        </w:r>
        <w:r>
          <w:rPr>
            <w:noProof/>
            <w:webHidden/>
          </w:rPr>
          <w:fldChar w:fldCharType="begin"/>
        </w:r>
        <w:r>
          <w:rPr>
            <w:noProof/>
            <w:webHidden/>
          </w:rPr>
          <w:instrText xml:space="preserve"> PAGEREF _Toc207565888 \h </w:instrText>
        </w:r>
        <w:r>
          <w:rPr>
            <w:noProof/>
            <w:webHidden/>
          </w:rPr>
        </w:r>
        <w:r>
          <w:rPr>
            <w:noProof/>
            <w:webHidden/>
          </w:rPr>
          <w:fldChar w:fldCharType="separate"/>
        </w:r>
        <w:r w:rsidR="00ED3664">
          <w:rPr>
            <w:noProof/>
            <w:webHidden/>
          </w:rPr>
          <w:t>9</w:t>
        </w:r>
        <w:r>
          <w:rPr>
            <w:noProof/>
            <w:webHidden/>
          </w:rPr>
          <w:fldChar w:fldCharType="end"/>
        </w:r>
      </w:hyperlink>
    </w:p>
    <w:p w14:paraId="5E2AB1C3" w14:textId="53BB686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9" w:history="1">
        <w:r w:rsidRPr="00CA460C">
          <w:rPr>
            <w:rStyle w:val="Hyperlink"/>
            <w:noProof/>
          </w:rPr>
          <w:t>Figure 2</w:t>
        </w:r>
        <w:r w:rsidRPr="00CA460C">
          <w:rPr>
            <w:rStyle w:val="Hyperlink"/>
            <w:noProof/>
          </w:rPr>
          <w:noBreakHyphen/>
          <w:t>1: Brushed vs. brushless DC motor internal structures [8]</w:t>
        </w:r>
        <w:r>
          <w:rPr>
            <w:noProof/>
            <w:webHidden/>
          </w:rPr>
          <w:tab/>
        </w:r>
        <w:r>
          <w:rPr>
            <w:noProof/>
            <w:webHidden/>
          </w:rPr>
          <w:fldChar w:fldCharType="begin"/>
        </w:r>
        <w:r>
          <w:rPr>
            <w:noProof/>
            <w:webHidden/>
          </w:rPr>
          <w:instrText xml:space="preserve"> PAGEREF _Toc207565889 \h </w:instrText>
        </w:r>
        <w:r>
          <w:rPr>
            <w:noProof/>
            <w:webHidden/>
          </w:rPr>
        </w:r>
        <w:r>
          <w:rPr>
            <w:noProof/>
            <w:webHidden/>
          </w:rPr>
          <w:fldChar w:fldCharType="separate"/>
        </w:r>
        <w:r w:rsidR="00ED3664">
          <w:rPr>
            <w:noProof/>
            <w:webHidden/>
          </w:rPr>
          <w:t>12</w:t>
        </w:r>
        <w:r>
          <w:rPr>
            <w:noProof/>
            <w:webHidden/>
          </w:rPr>
          <w:fldChar w:fldCharType="end"/>
        </w:r>
      </w:hyperlink>
    </w:p>
    <w:p w14:paraId="26F280B9" w14:textId="4D8C47F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0" w:history="1">
        <w:r w:rsidRPr="00CA460C">
          <w:rPr>
            <w:rStyle w:val="Hyperlink"/>
            <w:noProof/>
          </w:rPr>
          <w:t>Figure 2</w:t>
        </w:r>
        <w:r w:rsidRPr="00CA460C">
          <w:rPr>
            <w:rStyle w:val="Hyperlink"/>
            <w:noProof/>
          </w:rPr>
          <w:noBreakHyphen/>
          <w:t>2: Illustration of  Induction motor, Interior Permanent Magnet motor and Surface mounted Permanent Magnetic motor [9]</w:t>
        </w:r>
        <w:r>
          <w:rPr>
            <w:noProof/>
            <w:webHidden/>
          </w:rPr>
          <w:tab/>
        </w:r>
        <w:r>
          <w:rPr>
            <w:noProof/>
            <w:webHidden/>
          </w:rPr>
          <w:fldChar w:fldCharType="begin"/>
        </w:r>
        <w:r>
          <w:rPr>
            <w:noProof/>
            <w:webHidden/>
          </w:rPr>
          <w:instrText xml:space="preserve"> PAGEREF _Toc207565890 \h </w:instrText>
        </w:r>
        <w:r>
          <w:rPr>
            <w:noProof/>
            <w:webHidden/>
          </w:rPr>
        </w:r>
        <w:r>
          <w:rPr>
            <w:noProof/>
            <w:webHidden/>
          </w:rPr>
          <w:fldChar w:fldCharType="separate"/>
        </w:r>
        <w:r w:rsidR="00ED3664">
          <w:rPr>
            <w:noProof/>
            <w:webHidden/>
          </w:rPr>
          <w:t>13</w:t>
        </w:r>
        <w:r>
          <w:rPr>
            <w:noProof/>
            <w:webHidden/>
          </w:rPr>
          <w:fldChar w:fldCharType="end"/>
        </w:r>
      </w:hyperlink>
    </w:p>
    <w:p w14:paraId="40410EDA" w14:textId="6ADD20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1" w:history="1">
        <w:r w:rsidRPr="00CA460C">
          <w:rPr>
            <w:rStyle w:val="Hyperlink"/>
            <w:noProof/>
          </w:rPr>
          <w:t>Figure 2</w:t>
        </w:r>
        <w:r w:rsidRPr="00CA460C">
          <w:rPr>
            <w:rStyle w:val="Hyperlink"/>
            <w:noProof/>
          </w:rPr>
          <w:noBreakHyphen/>
          <w:t>3: Cross-sectional view of a squirrel cage motor and slip ring motor. [10]</w:t>
        </w:r>
        <w:r>
          <w:rPr>
            <w:noProof/>
            <w:webHidden/>
          </w:rPr>
          <w:tab/>
        </w:r>
        <w:r>
          <w:rPr>
            <w:noProof/>
            <w:webHidden/>
          </w:rPr>
          <w:fldChar w:fldCharType="begin"/>
        </w:r>
        <w:r>
          <w:rPr>
            <w:noProof/>
            <w:webHidden/>
          </w:rPr>
          <w:instrText xml:space="preserve"> PAGEREF _Toc207565891 \h </w:instrText>
        </w:r>
        <w:r>
          <w:rPr>
            <w:noProof/>
            <w:webHidden/>
          </w:rPr>
        </w:r>
        <w:r>
          <w:rPr>
            <w:noProof/>
            <w:webHidden/>
          </w:rPr>
          <w:fldChar w:fldCharType="separate"/>
        </w:r>
        <w:r w:rsidR="00ED3664">
          <w:rPr>
            <w:noProof/>
            <w:webHidden/>
          </w:rPr>
          <w:t>14</w:t>
        </w:r>
        <w:r>
          <w:rPr>
            <w:noProof/>
            <w:webHidden/>
          </w:rPr>
          <w:fldChar w:fldCharType="end"/>
        </w:r>
      </w:hyperlink>
    </w:p>
    <w:p w14:paraId="1AE38C47" w14:textId="2F29F29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2" w:history="1">
        <w:r w:rsidRPr="00CA460C">
          <w:rPr>
            <w:rStyle w:val="Hyperlink"/>
            <w:noProof/>
          </w:rPr>
          <w:t>Figure 2</w:t>
        </w:r>
        <w:r w:rsidRPr="00CA460C">
          <w:rPr>
            <w:rStyle w:val="Hyperlink"/>
            <w:noProof/>
          </w:rPr>
          <w:noBreakHyphen/>
          <w:t>4: Rotor structures of PMSMs: (a) Interior Permanent Magnet (b) Surface-mounted Permanent Magnets Synchronous motor [11]</w:t>
        </w:r>
        <w:r>
          <w:rPr>
            <w:noProof/>
            <w:webHidden/>
          </w:rPr>
          <w:tab/>
        </w:r>
        <w:r>
          <w:rPr>
            <w:noProof/>
            <w:webHidden/>
          </w:rPr>
          <w:fldChar w:fldCharType="begin"/>
        </w:r>
        <w:r>
          <w:rPr>
            <w:noProof/>
            <w:webHidden/>
          </w:rPr>
          <w:instrText xml:space="preserve"> PAGEREF _Toc207565892 \h </w:instrText>
        </w:r>
        <w:r>
          <w:rPr>
            <w:noProof/>
            <w:webHidden/>
          </w:rPr>
        </w:r>
        <w:r>
          <w:rPr>
            <w:noProof/>
            <w:webHidden/>
          </w:rPr>
          <w:fldChar w:fldCharType="separate"/>
        </w:r>
        <w:r w:rsidR="00ED3664">
          <w:rPr>
            <w:noProof/>
            <w:webHidden/>
          </w:rPr>
          <w:t>15</w:t>
        </w:r>
        <w:r>
          <w:rPr>
            <w:noProof/>
            <w:webHidden/>
          </w:rPr>
          <w:fldChar w:fldCharType="end"/>
        </w:r>
      </w:hyperlink>
    </w:p>
    <w:p w14:paraId="2689336C" w14:textId="24686E97"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3" w:history="1">
        <w:r w:rsidRPr="00CA460C">
          <w:rPr>
            <w:rStyle w:val="Hyperlink"/>
            <w:noProof/>
          </w:rPr>
          <w:t>Figure 2</w:t>
        </w:r>
        <w:r w:rsidRPr="00CA460C">
          <w:rPr>
            <w:rStyle w:val="Hyperlink"/>
            <w:noProof/>
          </w:rPr>
          <w:noBreakHyphen/>
          <w:t>5: Overview of insulating and supporting components in an electric motor stator cross-section. [</w:t>
        </w:r>
        <w:r w:rsidR="00AF51E9">
          <w:rPr>
            <w:rStyle w:val="Hyperlink"/>
            <w:noProof/>
          </w:rPr>
          <w:t>12]</w:t>
        </w:r>
        <w:r>
          <w:rPr>
            <w:noProof/>
            <w:webHidden/>
          </w:rPr>
          <w:tab/>
        </w:r>
        <w:r>
          <w:rPr>
            <w:noProof/>
            <w:webHidden/>
          </w:rPr>
          <w:fldChar w:fldCharType="begin"/>
        </w:r>
        <w:r>
          <w:rPr>
            <w:noProof/>
            <w:webHidden/>
          </w:rPr>
          <w:instrText xml:space="preserve"> PAGEREF _Toc207565893 \h </w:instrText>
        </w:r>
        <w:r>
          <w:rPr>
            <w:noProof/>
            <w:webHidden/>
          </w:rPr>
        </w:r>
        <w:r>
          <w:rPr>
            <w:noProof/>
            <w:webHidden/>
          </w:rPr>
          <w:fldChar w:fldCharType="separate"/>
        </w:r>
        <w:r w:rsidR="00ED3664">
          <w:rPr>
            <w:noProof/>
            <w:webHidden/>
          </w:rPr>
          <w:t>15</w:t>
        </w:r>
        <w:r>
          <w:rPr>
            <w:noProof/>
            <w:webHidden/>
          </w:rPr>
          <w:fldChar w:fldCharType="end"/>
        </w:r>
      </w:hyperlink>
    </w:p>
    <w:p w14:paraId="78866F7A" w14:textId="112753A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4" w:history="1">
        <w:r w:rsidRPr="00CA460C">
          <w:rPr>
            <w:rStyle w:val="Hyperlink"/>
            <w:noProof/>
          </w:rPr>
          <w:t>Figure 2</w:t>
        </w:r>
        <w:r w:rsidRPr="00CA460C">
          <w:rPr>
            <w:rStyle w:val="Hyperlink"/>
            <w:noProof/>
          </w:rPr>
          <w:noBreakHyphen/>
          <w:t>6: Production process of a stator with insertion winding [13]</w:t>
        </w:r>
        <w:r>
          <w:rPr>
            <w:noProof/>
            <w:webHidden/>
          </w:rPr>
          <w:tab/>
        </w:r>
        <w:r>
          <w:rPr>
            <w:noProof/>
            <w:webHidden/>
          </w:rPr>
          <w:fldChar w:fldCharType="begin"/>
        </w:r>
        <w:r>
          <w:rPr>
            <w:noProof/>
            <w:webHidden/>
          </w:rPr>
          <w:instrText xml:space="preserve"> PAGEREF _Toc207565894 \h </w:instrText>
        </w:r>
        <w:r>
          <w:rPr>
            <w:noProof/>
            <w:webHidden/>
          </w:rPr>
        </w:r>
        <w:r>
          <w:rPr>
            <w:noProof/>
            <w:webHidden/>
          </w:rPr>
          <w:fldChar w:fldCharType="separate"/>
        </w:r>
        <w:r w:rsidR="00ED3664">
          <w:rPr>
            <w:noProof/>
            <w:webHidden/>
          </w:rPr>
          <w:t>16</w:t>
        </w:r>
        <w:r>
          <w:rPr>
            <w:noProof/>
            <w:webHidden/>
          </w:rPr>
          <w:fldChar w:fldCharType="end"/>
        </w:r>
      </w:hyperlink>
    </w:p>
    <w:p w14:paraId="586F92D4" w14:textId="5BD229F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5" w:history="1">
        <w:r w:rsidRPr="00CA460C">
          <w:rPr>
            <w:rStyle w:val="Hyperlink"/>
            <w:noProof/>
          </w:rPr>
          <w:t>Figure 2</w:t>
        </w:r>
        <w:r w:rsidRPr="00CA460C">
          <w:rPr>
            <w:rStyle w:val="Hyperlink"/>
            <w:noProof/>
          </w:rPr>
          <w:noBreakHyphen/>
          <w:t>7: Stator slot in (a) detail model (motor-cad) and the (b) actual stator slot [15]</w:t>
        </w:r>
        <w:r>
          <w:rPr>
            <w:noProof/>
            <w:webHidden/>
          </w:rPr>
          <w:tab/>
        </w:r>
        <w:r>
          <w:rPr>
            <w:noProof/>
            <w:webHidden/>
          </w:rPr>
          <w:fldChar w:fldCharType="begin"/>
        </w:r>
        <w:r>
          <w:rPr>
            <w:noProof/>
            <w:webHidden/>
          </w:rPr>
          <w:instrText xml:space="preserve"> PAGEREF _Toc207565895 \h </w:instrText>
        </w:r>
        <w:r>
          <w:rPr>
            <w:noProof/>
            <w:webHidden/>
          </w:rPr>
        </w:r>
        <w:r>
          <w:rPr>
            <w:noProof/>
            <w:webHidden/>
          </w:rPr>
          <w:fldChar w:fldCharType="separate"/>
        </w:r>
        <w:r w:rsidR="00ED3664">
          <w:rPr>
            <w:noProof/>
            <w:webHidden/>
          </w:rPr>
          <w:t>17</w:t>
        </w:r>
        <w:r>
          <w:rPr>
            <w:noProof/>
            <w:webHidden/>
          </w:rPr>
          <w:fldChar w:fldCharType="end"/>
        </w:r>
      </w:hyperlink>
    </w:p>
    <w:p w14:paraId="4B60C46E" w14:textId="5D9CD65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6" w:history="1">
        <w:r w:rsidRPr="00CA460C">
          <w:rPr>
            <w:rStyle w:val="Hyperlink"/>
            <w:noProof/>
          </w:rPr>
          <w:t>Figure 3</w:t>
        </w:r>
        <w:r w:rsidRPr="00CA460C">
          <w:rPr>
            <w:rStyle w:val="Hyperlink"/>
            <w:noProof/>
          </w:rPr>
          <w:noBreakHyphen/>
          <w:t>1: Examples of common industrial robot configurations</w:t>
        </w:r>
        <w:r>
          <w:rPr>
            <w:noProof/>
            <w:webHidden/>
          </w:rPr>
          <w:tab/>
        </w:r>
        <w:r>
          <w:rPr>
            <w:noProof/>
            <w:webHidden/>
          </w:rPr>
          <w:fldChar w:fldCharType="begin"/>
        </w:r>
        <w:r>
          <w:rPr>
            <w:noProof/>
            <w:webHidden/>
          </w:rPr>
          <w:instrText xml:space="preserve"> PAGEREF _Toc207565896 \h </w:instrText>
        </w:r>
        <w:r>
          <w:rPr>
            <w:noProof/>
            <w:webHidden/>
          </w:rPr>
        </w:r>
        <w:r>
          <w:rPr>
            <w:noProof/>
            <w:webHidden/>
          </w:rPr>
          <w:fldChar w:fldCharType="separate"/>
        </w:r>
        <w:r w:rsidR="00ED3664">
          <w:rPr>
            <w:noProof/>
            <w:webHidden/>
          </w:rPr>
          <w:t>20</w:t>
        </w:r>
        <w:r>
          <w:rPr>
            <w:noProof/>
            <w:webHidden/>
          </w:rPr>
          <w:fldChar w:fldCharType="end"/>
        </w:r>
      </w:hyperlink>
    </w:p>
    <w:p w14:paraId="5A5C7BA3" w14:textId="6A49758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7" w:history="1">
        <w:r w:rsidRPr="00CA460C">
          <w:rPr>
            <w:rStyle w:val="Hyperlink"/>
            <w:noProof/>
          </w:rPr>
          <w:t>Figure 3</w:t>
        </w:r>
        <w:r w:rsidRPr="00CA460C">
          <w:rPr>
            <w:rStyle w:val="Hyperlink"/>
            <w:noProof/>
          </w:rPr>
          <w:noBreakHyphen/>
          <w:t>2: Different Cobot configurations provided by Universal Robots.[22]</w:t>
        </w:r>
        <w:r>
          <w:rPr>
            <w:noProof/>
            <w:webHidden/>
          </w:rPr>
          <w:tab/>
        </w:r>
        <w:r>
          <w:rPr>
            <w:noProof/>
            <w:webHidden/>
          </w:rPr>
          <w:fldChar w:fldCharType="begin"/>
        </w:r>
        <w:r>
          <w:rPr>
            <w:noProof/>
            <w:webHidden/>
          </w:rPr>
          <w:instrText xml:space="preserve"> PAGEREF _Toc207565897 \h </w:instrText>
        </w:r>
        <w:r>
          <w:rPr>
            <w:noProof/>
            <w:webHidden/>
          </w:rPr>
        </w:r>
        <w:r>
          <w:rPr>
            <w:noProof/>
            <w:webHidden/>
          </w:rPr>
          <w:fldChar w:fldCharType="separate"/>
        </w:r>
        <w:r w:rsidR="00ED3664">
          <w:rPr>
            <w:noProof/>
            <w:webHidden/>
          </w:rPr>
          <w:t>20</w:t>
        </w:r>
        <w:r>
          <w:rPr>
            <w:noProof/>
            <w:webHidden/>
          </w:rPr>
          <w:fldChar w:fldCharType="end"/>
        </w:r>
      </w:hyperlink>
    </w:p>
    <w:p w14:paraId="29000797" w14:textId="71687A3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8" w:history="1">
        <w:r w:rsidRPr="00CA460C">
          <w:rPr>
            <w:rStyle w:val="Hyperlink"/>
            <w:noProof/>
          </w:rPr>
          <w:t>Figure 3</w:t>
        </w:r>
        <w:r w:rsidRPr="00CA460C">
          <w:rPr>
            <w:rStyle w:val="Hyperlink"/>
            <w:noProof/>
          </w:rPr>
          <w:noBreakHyphen/>
          <w:t>3: DH parameter calculation in a Universal Robot [24]</w:t>
        </w:r>
        <w:r>
          <w:rPr>
            <w:noProof/>
            <w:webHidden/>
          </w:rPr>
          <w:tab/>
        </w:r>
        <w:r>
          <w:rPr>
            <w:noProof/>
            <w:webHidden/>
          </w:rPr>
          <w:fldChar w:fldCharType="begin"/>
        </w:r>
        <w:r>
          <w:rPr>
            <w:noProof/>
            <w:webHidden/>
          </w:rPr>
          <w:instrText xml:space="preserve"> PAGEREF _Toc207565898 \h </w:instrText>
        </w:r>
        <w:r>
          <w:rPr>
            <w:noProof/>
            <w:webHidden/>
          </w:rPr>
        </w:r>
        <w:r>
          <w:rPr>
            <w:noProof/>
            <w:webHidden/>
          </w:rPr>
          <w:fldChar w:fldCharType="separate"/>
        </w:r>
        <w:r w:rsidR="00ED3664">
          <w:rPr>
            <w:noProof/>
            <w:webHidden/>
          </w:rPr>
          <w:t>21</w:t>
        </w:r>
        <w:r>
          <w:rPr>
            <w:noProof/>
            <w:webHidden/>
          </w:rPr>
          <w:fldChar w:fldCharType="end"/>
        </w:r>
      </w:hyperlink>
    </w:p>
    <w:p w14:paraId="012FEA80" w14:textId="388F8DD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9" w:history="1">
        <w:r w:rsidRPr="00CA460C">
          <w:rPr>
            <w:rStyle w:val="Hyperlink"/>
            <w:noProof/>
          </w:rPr>
          <w:t>Figure 3</w:t>
        </w:r>
        <w:r w:rsidRPr="00CA460C">
          <w:rPr>
            <w:rStyle w:val="Hyperlink"/>
            <w:noProof/>
          </w:rPr>
          <w:noBreakHyphen/>
          <w:t>4: Different Gripper configurations provided by OnRobot [31]</w:t>
        </w:r>
        <w:r>
          <w:rPr>
            <w:noProof/>
            <w:webHidden/>
          </w:rPr>
          <w:tab/>
        </w:r>
        <w:r>
          <w:rPr>
            <w:noProof/>
            <w:webHidden/>
          </w:rPr>
          <w:fldChar w:fldCharType="begin"/>
        </w:r>
        <w:r>
          <w:rPr>
            <w:noProof/>
            <w:webHidden/>
          </w:rPr>
          <w:instrText xml:space="preserve"> PAGEREF _Toc207565899 \h </w:instrText>
        </w:r>
        <w:r>
          <w:rPr>
            <w:noProof/>
            <w:webHidden/>
          </w:rPr>
        </w:r>
        <w:r>
          <w:rPr>
            <w:noProof/>
            <w:webHidden/>
          </w:rPr>
          <w:fldChar w:fldCharType="separate"/>
        </w:r>
        <w:r w:rsidR="00ED3664">
          <w:rPr>
            <w:noProof/>
            <w:webHidden/>
          </w:rPr>
          <w:t>23</w:t>
        </w:r>
        <w:r>
          <w:rPr>
            <w:noProof/>
            <w:webHidden/>
          </w:rPr>
          <w:fldChar w:fldCharType="end"/>
        </w:r>
      </w:hyperlink>
    </w:p>
    <w:p w14:paraId="2643DE48" w14:textId="4DE00D9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0" w:history="1">
        <w:r w:rsidRPr="00CA460C">
          <w:rPr>
            <w:rStyle w:val="Hyperlink"/>
            <w:noProof/>
          </w:rPr>
          <w:t>Figure 3</w:t>
        </w:r>
        <w:r w:rsidRPr="00CA460C">
          <w:rPr>
            <w:rStyle w:val="Hyperlink"/>
            <w:noProof/>
          </w:rPr>
          <w:noBreakHyphen/>
          <w:t>5: Various sensors used in automation</w:t>
        </w:r>
        <w:r>
          <w:rPr>
            <w:noProof/>
            <w:webHidden/>
          </w:rPr>
          <w:tab/>
        </w:r>
        <w:r>
          <w:rPr>
            <w:noProof/>
            <w:webHidden/>
          </w:rPr>
          <w:fldChar w:fldCharType="begin"/>
        </w:r>
        <w:r>
          <w:rPr>
            <w:noProof/>
            <w:webHidden/>
          </w:rPr>
          <w:instrText xml:space="preserve"> PAGEREF _Toc207565900 \h </w:instrText>
        </w:r>
        <w:r>
          <w:rPr>
            <w:noProof/>
            <w:webHidden/>
          </w:rPr>
        </w:r>
        <w:r>
          <w:rPr>
            <w:noProof/>
            <w:webHidden/>
          </w:rPr>
          <w:fldChar w:fldCharType="separate"/>
        </w:r>
        <w:r w:rsidR="00ED3664">
          <w:rPr>
            <w:noProof/>
            <w:webHidden/>
          </w:rPr>
          <w:t>25</w:t>
        </w:r>
        <w:r>
          <w:rPr>
            <w:noProof/>
            <w:webHidden/>
          </w:rPr>
          <w:fldChar w:fldCharType="end"/>
        </w:r>
      </w:hyperlink>
    </w:p>
    <w:p w14:paraId="14B34953" w14:textId="048BEA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1" w:history="1">
        <w:r w:rsidRPr="00CA460C">
          <w:rPr>
            <w:rStyle w:val="Hyperlink"/>
            <w:noProof/>
          </w:rPr>
          <w:t>Figure 3</w:t>
        </w:r>
        <w:r w:rsidRPr="00CA460C">
          <w:rPr>
            <w:rStyle w:val="Hyperlink"/>
            <w:noProof/>
          </w:rPr>
          <w:noBreakHyphen/>
          <w:t>6: Force Torque Sensor with gripper installed on a Robotic arm [38]</w:t>
        </w:r>
        <w:r>
          <w:rPr>
            <w:noProof/>
            <w:webHidden/>
          </w:rPr>
          <w:tab/>
        </w:r>
        <w:r>
          <w:rPr>
            <w:noProof/>
            <w:webHidden/>
          </w:rPr>
          <w:fldChar w:fldCharType="begin"/>
        </w:r>
        <w:r>
          <w:rPr>
            <w:noProof/>
            <w:webHidden/>
          </w:rPr>
          <w:instrText xml:space="preserve"> PAGEREF _Toc207565901 \h </w:instrText>
        </w:r>
        <w:r>
          <w:rPr>
            <w:noProof/>
            <w:webHidden/>
          </w:rPr>
        </w:r>
        <w:r>
          <w:rPr>
            <w:noProof/>
            <w:webHidden/>
          </w:rPr>
          <w:fldChar w:fldCharType="separate"/>
        </w:r>
        <w:r w:rsidR="00ED3664">
          <w:rPr>
            <w:noProof/>
            <w:webHidden/>
          </w:rPr>
          <w:t>26</w:t>
        </w:r>
        <w:r>
          <w:rPr>
            <w:noProof/>
            <w:webHidden/>
          </w:rPr>
          <w:fldChar w:fldCharType="end"/>
        </w:r>
      </w:hyperlink>
    </w:p>
    <w:p w14:paraId="3D10B9F9" w14:textId="72D93C6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2" w:history="1">
        <w:r w:rsidRPr="00CA460C">
          <w:rPr>
            <w:rStyle w:val="Hyperlink"/>
            <w:noProof/>
          </w:rPr>
          <w:t>Figure 3</w:t>
        </w:r>
        <w:r w:rsidRPr="00CA460C">
          <w:rPr>
            <w:rStyle w:val="Hyperlink"/>
            <w:noProof/>
          </w:rPr>
          <w:noBreakHyphen/>
          <w:t>7: Human–robot collaboration experiment [40]</w:t>
        </w:r>
        <w:r>
          <w:rPr>
            <w:noProof/>
            <w:webHidden/>
          </w:rPr>
          <w:tab/>
        </w:r>
        <w:r>
          <w:rPr>
            <w:noProof/>
            <w:webHidden/>
          </w:rPr>
          <w:fldChar w:fldCharType="begin"/>
        </w:r>
        <w:r>
          <w:rPr>
            <w:noProof/>
            <w:webHidden/>
          </w:rPr>
          <w:instrText xml:space="preserve"> PAGEREF _Toc207565902 \h </w:instrText>
        </w:r>
        <w:r>
          <w:rPr>
            <w:noProof/>
            <w:webHidden/>
          </w:rPr>
        </w:r>
        <w:r>
          <w:rPr>
            <w:noProof/>
            <w:webHidden/>
          </w:rPr>
          <w:fldChar w:fldCharType="separate"/>
        </w:r>
        <w:r w:rsidR="00ED3664">
          <w:rPr>
            <w:noProof/>
            <w:webHidden/>
          </w:rPr>
          <w:t>27</w:t>
        </w:r>
        <w:r>
          <w:rPr>
            <w:noProof/>
            <w:webHidden/>
          </w:rPr>
          <w:fldChar w:fldCharType="end"/>
        </w:r>
      </w:hyperlink>
    </w:p>
    <w:p w14:paraId="45BB6C39" w14:textId="1128013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3" w:history="1">
        <w:r w:rsidRPr="00CA460C">
          <w:rPr>
            <w:rStyle w:val="Hyperlink"/>
            <w:noProof/>
          </w:rPr>
          <w:t>Figure 3</w:t>
        </w:r>
        <w:r w:rsidRPr="00CA460C">
          <w:rPr>
            <w:rStyle w:val="Hyperlink"/>
            <w:noProof/>
          </w:rPr>
          <w:noBreakHyphen/>
          <w:t>8: UR Teach Pendant [43]</w:t>
        </w:r>
        <w:r>
          <w:rPr>
            <w:noProof/>
            <w:webHidden/>
          </w:rPr>
          <w:tab/>
        </w:r>
        <w:r>
          <w:rPr>
            <w:noProof/>
            <w:webHidden/>
          </w:rPr>
          <w:fldChar w:fldCharType="begin"/>
        </w:r>
        <w:r>
          <w:rPr>
            <w:noProof/>
            <w:webHidden/>
          </w:rPr>
          <w:instrText xml:space="preserve"> PAGEREF _Toc207565903 \h </w:instrText>
        </w:r>
        <w:r>
          <w:rPr>
            <w:noProof/>
            <w:webHidden/>
          </w:rPr>
        </w:r>
        <w:r>
          <w:rPr>
            <w:noProof/>
            <w:webHidden/>
          </w:rPr>
          <w:fldChar w:fldCharType="separate"/>
        </w:r>
        <w:r w:rsidR="00ED3664">
          <w:rPr>
            <w:noProof/>
            <w:webHidden/>
          </w:rPr>
          <w:t>29</w:t>
        </w:r>
        <w:r>
          <w:rPr>
            <w:noProof/>
            <w:webHidden/>
          </w:rPr>
          <w:fldChar w:fldCharType="end"/>
        </w:r>
      </w:hyperlink>
    </w:p>
    <w:p w14:paraId="423391EF" w14:textId="2ED8F2E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4" w:history="1">
        <w:r w:rsidRPr="00CA460C">
          <w:rPr>
            <w:rStyle w:val="Hyperlink"/>
            <w:noProof/>
          </w:rPr>
          <w:t>Figure 3</w:t>
        </w:r>
        <w:r w:rsidRPr="00CA460C">
          <w:rPr>
            <w:rStyle w:val="Hyperlink"/>
            <w:noProof/>
          </w:rPr>
          <w:noBreakHyphen/>
          <w:t>9: Example of a URScript program to initialize a camera, take a snapshot and retrieve a new target pose [45]</w:t>
        </w:r>
        <w:r>
          <w:rPr>
            <w:noProof/>
            <w:webHidden/>
          </w:rPr>
          <w:tab/>
        </w:r>
        <w:r>
          <w:rPr>
            <w:noProof/>
            <w:webHidden/>
          </w:rPr>
          <w:fldChar w:fldCharType="begin"/>
        </w:r>
        <w:r>
          <w:rPr>
            <w:noProof/>
            <w:webHidden/>
          </w:rPr>
          <w:instrText xml:space="preserve"> PAGEREF _Toc207565904 \h </w:instrText>
        </w:r>
        <w:r>
          <w:rPr>
            <w:noProof/>
            <w:webHidden/>
          </w:rPr>
        </w:r>
        <w:r>
          <w:rPr>
            <w:noProof/>
            <w:webHidden/>
          </w:rPr>
          <w:fldChar w:fldCharType="separate"/>
        </w:r>
        <w:r w:rsidR="00ED3664">
          <w:rPr>
            <w:noProof/>
            <w:webHidden/>
          </w:rPr>
          <w:t>30</w:t>
        </w:r>
        <w:r>
          <w:rPr>
            <w:noProof/>
            <w:webHidden/>
          </w:rPr>
          <w:fldChar w:fldCharType="end"/>
        </w:r>
      </w:hyperlink>
    </w:p>
    <w:p w14:paraId="4F7265C0" w14:textId="1D08C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5" w:history="1">
        <w:r w:rsidRPr="00CA460C">
          <w:rPr>
            <w:rStyle w:val="Hyperlink"/>
            <w:noProof/>
          </w:rPr>
          <w:t>Figure 3</w:t>
        </w:r>
        <w:r w:rsidRPr="00CA460C">
          <w:rPr>
            <w:rStyle w:val="Hyperlink"/>
            <w:noProof/>
          </w:rPr>
          <w:noBreakHyphen/>
          <w:t>10: A typical ROS network configuration [46]</w:t>
        </w:r>
        <w:r>
          <w:rPr>
            <w:noProof/>
            <w:webHidden/>
          </w:rPr>
          <w:tab/>
        </w:r>
        <w:r>
          <w:rPr>
            <w:noProof/>
            <w:webHidden/>
          </w:rPr>
          <w:fldChar w:fldCharType="begin"/>
        </w:r>
        <w:r>
          <w:rPr>
            <w:noProof/>
            <w:webHidden/>
          </w:rPr>
          <w:instrText xml:space="preserve"> PAGEREF _Toc207565905 \h </w:instrText>
        </w:r>
        <w:r>
          <w:rPr>
            <w:noProof/>
            <w:webHidden/>
          </w:rPr>
        </w:r>
        <w:r>
          <w:rPr>
            <w:noProof/>
            <w:webHidden/>
          </w:rPr>
          <w:fldChar w:fldCharType="separate"/>
        </w:r>
        <w:r w:rsidR="00ED3664">
          <w:rPr>
            <w:noProof/>
            <w:webHidden/>
          </w:rPr>
          <w:t>31</w:t>
        </w:r>
        <w:r>
          <w:rPr>
            <w:noProof/>
            <w:webHidden/>
          </w:rPr>
          <w:fldChar w:fldCharType="end"/>
        </w:r>
      </w:hyperlink>
    </w:p>
    <w:p w14:paraId="72B64E1D" w14:textId="16989EF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6" w:history="1">
        <w:r w:rsidRPr="00CA460C">
          <w:rPr>
            <w:rStyle w:val="Hyperlink"/>
            <w:noProof/>
          </w:rPr>
          <w:t>Figure 4</w:t>
        </w:r>
        <w:r w:rsidRPr="00CA460C">
          <w:rPr>
            <w:rStyle w:val="Hyperlink"/>
            <w:noProof/>
          </w:rPr>
          <w:noBreakHyphen/>
          <w:t>1: Iterative research process [49]</w:t>
        </w:r>
        <w:r>
          <w:rPr>
            <w:noProof/>
            <w:webHidden/>
          </w:rPr>
          <w:tab/>
        </w:r>
        <w:r>
          <w:rPr>
            <w:noProof/>
            <w:webHidden/>
          </w:rPr>
          <w:fldChar w:fldCharType="begin"/>
        </w:r>
        <w:r>
          <w:rPr>
            <w:noProof/>
            <w:webHidden/>
          </w:rPr>
          <w:instrText xml:space="preserve"> PAGEREF _Toc207565906 \h </w:instrText>
        </w:r>
        <w:r>
          <w:rPr>
            <w:noProof/>
            <w:webHidden/>
          </w:rPr>
        </w:r>
        <w:r>
          <w:rPr>
            <w:noProof/>
            <w:webHidden/>
          </w:rPr>
          <w:fldChar w:fldCharType="separate"/>
        </w:r>
        <w:r w:rsidR="00ED3664">
          <w:rPr>
            <w:noProof/>
            <w:webHidden/>
          </w:rPr>
          <w:t>34</w:t>
        </w:r>
        <w:r>
          <w:rPr>
            <w:noProof/>
            <w:webHidden/>
          </w:rPr>
          <w:fldChar w:fldCharType="end"/>
        </w:r>
      </w:hyperlink>
    </w:p>
    <w:p w14:paraId="56DFA6CB" w14:textId="1FB8BFC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7" w:history="1">
        <w:r w:rsidRPr="00CA460C">
          <w:rPr>
            <w:rStyle w:val="Hyperlink"/>
            <w:noProof/>
          </w:rPr>
          <w:t>Figure 5</w:t>
        </w:r>
        <w:r w:rsidRPr="00CA460C">
          <w:rPr>
            <w:rStyle w:val="Hyperlink"/>
            <w:noProof/>
          </w:rPr>
          <w:noBreakHyphen/>
          <w:t>1: GMW CS-5E Horizontal Slot Cell Inserter [53]</w:t>
        </w:r>
        <w:r>
          <w:rPr>
            <w:noProof/>
            <w:webHidden/>
          </w:rPr>
          <w:tab/>
        </w:r>
        <w:r>
          <w:rPr>
            <w:noProof/>
            <w:webHidden/>
          </w:rPr>
          <w:fldChar w:fldCharType="begin"/>
        </w:r>
        <w:r>
          <w:rPr>
            <w:noProof/>
            <w:webHidden/>
          </w:rPr>
          <w:instrText xml:space="preserve"> PAGEREF _Toc207565907 \h </w:instrText>
        </w:r>
        <w:r>
          <w:rPr>
            <w:noProof/>
            <w:webHidden/>
          </w:rPr>
        </w:r>
        <w:r>
          <w:rPr>
            <w:noProof/>
            <w:webHidden/>
          </w:rPr>
          <w:fldChar w:fldCharType="separate"/>
        </w:r>
        <w:r w:rsidR="00ED3664">
          <w:rPr>
            <w:noProof/>
            <w:webHidden/>
          </w:rPr>
          <w:t>37</w:t>
        </w:r>
        <w:r>
          <w:rPr>
            <w:noProof/>
            <w:webHidden/>
          </w:rPr>
          <w:fldChar w:fldCharType="end"/>
        </w:r>
      </w:hyperlink>
    </w:p>
    <w:p w14:paraId="5D0EA81D" w14:textId="410E3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8" w:history="1">
        <w:r w:rsidRPr="00CA460C">
          <w:rPr>
            <w:rStyle w:val="Hyperlink"/>
            <w:noProof/>
          </w:rPr>
          <w:t>Figure 5</w:t>
        </w:r>
        <w:r w:rsidRPr="00CA460C">
          <w:rPr>
            <w:rStyle w:val="Hyperlink"/>
            <w:noProof/>
          </w:rPr>
          <w:noBreakHyphen/>
          <w:t>2:  Folding of slot liner ends to reinforce critical contact areas [54]</w:t>
        </w:r>
        <w:r>
          <w:rPr>
            <w:noProof/>
            <w:webHidden/>
          </w:rPr>
          <w:tab/>
        </w:r>
        <w:r>
          <w:rPr>
            <w:noProof/>
            <w:webHidden/>
          </w:rPr>
          <w:fldChar w:fldCharType="begin"/>
        </w:r>
        <w:r>
          <w:rPr>
            <w:noProof/>
            <w:webHidden/>
          </w:rPr>
          <w:instrText xml:space="preserve"> PAGEREF _Toc207565908 \h </w:instrText>
        </w:r>
        <w:r>
          <w:rPr>
            <w:noProof/>
            <w:webHidden/>
          </w:rPr>
        </w:r>
        <w:r>
          <w:rPr>
            <w:noProof/>
            <w:webHidden/>
          </w:rPr>
          <w:fldChar w:fldCharType="separate"/>
        </w:r>
        <w:r w:rsidR="00ED3664">
          <w:rPr>
            <w:noProof/>
            <w:webHidden/>
          </w:rPr>
          <w:t>38</w:t>
        </w:r>
        <w:r>
          <w:rPr>
            <w:noProof/>
            <w:webHidden/>
          </w:rPr>
          <w:fldChar w:fldCharType="end"/>
        </w:r>
      </w:hyperlink>
    </w:p>
    <w:p w14:paraId="16544FBB" w14:textId="73E95F4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9" w:history="1">
        <w:r w:rsidRPr="00CA460C">
          <w:rPr>
            <w:rStyle w:val="Hyperlink"/>
            <w:noProof/>
          </w:rPr>
          <w:t>Figure 5</w:t>
        </w:r>
        <w:r w:rsidRPr="00CA460C">
          <w:rPr>
            <w:rStyle w:val="Hyperlink"/>
            <w:noProof/>
          </w:rPr>
          <w:noBreakHyphen/>
          <w:t>3: Adjustable grooving module with two gear-coupled rotating shafts [55]</w:t>
        </w:r>
        <w:r>
          <w:rPr>
            <w:noProof/>
            <w:webHidden/>
          </w:rPr>
          <w:tab/>
        </w:r>
        <w:r>
          <w:rPr>
            <w:noProof/>
            <w:webHidden/>
          </w:rPr>
          <w:fldChar w:fldCharType="begin"/>
        </w:r>
        <w:r>
          <w:rPr>
            <w:noProof/>
            <w:webHidden/>
          </w:rPr>
          <w:instrText xml:space="preserve"> PAGEREF _Toc207565909 \h </w:instrText>
        </w:r>
        <w:r>
          <w:rPr>
            <w:noProof/>
            <w:webHidden/>
          </w:rPr>
        </w:r>
        <w:r>
          <w:rPr>
            <w:noProof/>
            <w:webHidden/>
          </w:rPr>
          <w:fldChar w:fldCharType="separate"/>
        </w:r>
        <w:r w:rsidR="00ED3664">
          <w:rPr>
            <w:noProof/>
            <w:webHidden/>
          </w:rPr>
          <w:t>38</w:t>
        </w:r>
        <w:r>
          <w:rPr>
            <w:noProof/>
            <w:webHidden/>
          </w:rPr>
          <w:fldChar w:fldCharType="end"/>
        </w:r>
      </w:hyperlink>
    </w:p>
    <w:p w14:paraId="3B8381B1" w14:textId="4748388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0" w:history="1">
        <w:r w:rsidRPr="00CA460C">
          <w:rPr>
            <w:rStyle w:val="Hyperlink"/>
            <w:noProof/>
          </w:rPr>
          <w:t>Figure 5</w:t>
        </w:r>
        <w:r w:rsidRPr="00CA460C">
          <w:rPr>
            <w:rStyle w:val="Hyperlink"/>
            <w:noProof/>
          </w:rPr>
          <w:noBreakHyphen/>
          <w:t>4: Four typical stator configurations [59]</w:t>
        </w:r>
        <w:r>
          <w:rPr>
            <w:noProof/>
            <w:webHidden/>
          </w:rPr>
          <w:tab/>
        </w:r>
        <w:r>
          <w:rPr>
            <w:noProof/>
            <w:webHidden/>
          </w:rPr>
          <w:fldChar w:fldCharType="begin"/>
        </w:r>
        <w:r>
          <w:rPr>
            <w:noProof/>
            <w:webHidden/>
          </w:rPr>
          <w:instrText xml:space="preserve"> PAGEREF _Toc207565910 \h </w:instrText>
        </w:r>
        <w:r>
          <w:rPr>
            <w:noProof/>
            <w:webHidden/>
          </w:rPr>
        </w:r>
        <w:r>
          <w:rPr>
            <w:noProof/>
            <w:webHidden/>
          </w:rPr>
          <w:fldChar w:fldCharType="separate"/>
        </w:r>
        <w:r w:rsidR="00ED3664">
          <w:rPr>
            <w:noProof/>
            <w:webHidden/>
          </w:rPr>
          <w:t>40</w:t>
        </w:r>
        <w:r>
          <w:rPr>
            <w:noProof/>
            <w:webHidden/>
          </w:rPr>
          <w:fldChar w:fldCharType="end"/>
        </w:r>
      </w:hyperlink>
    </w:p>
    <w:p w14:paraId="3F132517" w14:textId="03E0295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1" w:history="1">
        <w:r w:rsidRPr="00CA460C">
          <w:rPr>
            <w:rStyle w:val="Hyperlink"/>
            <w:noProof/>
          </w:rPr>
          <w:t>Figure 5</w:t>
        </w:r>
        <w:r w:rsidRPr="00CA460C">
          <w:rPr>
            <w:rStyle w:val="Hyperlink"/>
            <w:noProof/>
          </w:rPr>
          <w:noBreakHyphen/>
          <w:t>5: Cutaway view of a stator slot showing the arrangement of insulation materials and components [60]</w:t>
        </w:r>
        <w:r>
          <w:rPr>
            <w:noProof/>
            <w:webHidden/>
          </w:rPr>
          <w:tab/>
        </w:r>
        <w:r>
          <w:rPr>
            <w:noProof/>
            <w:webHidden/>
          </w:rPr>
          <w:fldChar w:fldCharType="begin"/>
        </w:r>
        <w:r>
          <w:rPr>
            <w:noProof/>
            <w:webHidden/>
          </w:rPr>
          <w:instrText xml:space="preserve"> PAGEREF _Toc207565911 \h </w:instrText>
        </w:r>
        <w:r>
          <w:rPr>
            <w:noProof/>
            <w:webHidden/>
          </w:rPr>
        </w:r>
        <w:r>
          <w:rPr>
            <w:noProof/>
            <w:webHidden/>
          </w:rPr>
          <w:fldChar w:fldCharType="separate"/>
        </w:r>
        <w:r w:rsidR="00ED3664">
          <w:rPr>
            <w:noProof/>
            <w:webHidden/>
          </w:rPr>
          <w:t>42</w:t>
        </w:r>
        <w:r>
          <w:rPr>
            <w:noProof/>
            <w:webHidden/>
          </w:rPr>
          <w:fldChar w:fldCharType="end"/>
        </w:r>
      </w:hyperlink>
    </w:p>
    <w:p w14:paraId="5C82A943" w14:textId="53DF7F0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2" w:history="1">
        <w:r w:rsidRPr="00CA460C">
          <w:rPr>
            <w:rStyle w:val="Hyperlink"/>
            <w:noProof/>
          </w:rPr>
          <w:t>Figure 6</w:t>
        </w:r>
        <w:r w:rsidRPr="00CA460C">
          <w:rPr>
            <w:rStyle w:val="Hyperlink"/>
            <w:noProof/>
          </w:rPr>
          <w:noBreakHyphen/>
          <w:t>1: OnRobot RG2 gripper with OnRobot HEX FT sensor mounted at the wrist</w:t>
        </w:r>
        <w:r>
          <w:rPr>
            <w:noProof/>
            <w:webHidden/>
          </w:rPr>
          <w:tab/>
        </w:r>
        <w:r>
          <w:rPr>
            <w:noProof/>
            <w:webHidden/>
          </w:rPr>
          <w:fldChar w:fldCharType="begin"/>
        </w:r>
        <w:r>
          <w:rPr>
            <w:noProof/>
            <w:webHidden/>
          </w:rPr>
          <w:instrText xml:space="preserve"> PAGEREF _Toc207565912 \h </w:instrText>
        </w:r>
        <w:r>
          <w:rPr>
            <w:noProof/>
            <w:webHidden/>
          </w:rPr>
        </w:r>
        <w:r>
          <w:rPr>
            <w:noProof/>
            <w:webHidden/>
          </w:rPr>
          <w:fldChar w:fldCharType="separate"/>
        </w:r>
        <w:r w:rsidR="00ED3664">
          <w:rPr>
            <w:noProof/>
            <w:webHidden/>
          </w:rPr>
          <w:t>43</w:t>
        </w:r>
        <w:r>
          <w:rPr>
            <w:noProof/>
            <w:webHidden/>
          </w:rPr>
          <w:fldChar w:fldCharType="end"/>
        </w:r>
      </w:hyperlink>
    </w:p>
    <w:p w14:paraId="1BA45B3D" w14:textId="48EF5B6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3" w:history="1">
        <w:r w:rsidRPr="00CA460C">
          <w:rPr>
            <w:rStyle w:val="Hyperlink"/>
            <w:noProof/>
          </w:rPr>
          <w:t>Figure 6</w:t>
        </w:r>
        <w:r w:rsidRPr="00CA460C">
          <w:rPr>
            <w:rStyle w:val="Hyperlink"/>
            <w:noProof/>
          </w:rPr>
          <w:noBreakHyphen/>
          <w:t>2:  UR10e collaborative robot. [63]</w:t>
        </w:r>
        <w:r>
          <w:rPr>
            <w:noProof/>
            <w:webHidden/>
          </w:rPr>
          <w:tab/>
        </w:r>
        <w:r>
          <w:rPr>
            <w:noProof/>
            <w:webHidden/>
          </w:rPr>
          <w:fldChar w:fldCharType="begin"/>
        </w:r>
        <w:r>
          <w:rPr>
            <w:noProof/>
            <w:webHidden/>
          </w:rPr>
          <w:instrText xml:space="preserve"> PAGEREF _Toc207565913 \h </w:instrText>
        </w:r>
        <w:r>
          <w:rPr>
            <w:noProof/>
            <w:webHidden/>
          </w:rPr>
        </w:r>
        <w:r>
          <w:rPr>
            <w:noProof/>
            <w:webHidden/>
          </w:rPr>
          <w:fldChar w:fldCharType="separate"/>
        </w:r>
        <w:r w:rsidR="00ED3664">
          <w:rPr>
            <w:noProof/>
            <w:webHidden/>
          </w:rPr>
          <w:t>44</w:t>
        </w:r>
        <w:r>
          <w:rPr>
            <w:noProof/>
            <w:webHidden/>
          </w:rPr>
          <w:fldChar w:fldCharType="end"/>
        </w:r>
      </w:hyperlink>
    </w:p>
    <w:p w14:paraId="0B4CFC38" w14:textId="0FFB9E4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4" w:history="1">
        <w:r w:rsidRPr="00CA460C">
          <w:rPr>
            <w:rStyle w:val="Hyperlink"/>
            <w:noProof/>
          </w:rPr>
          <w:t>Figure 6</w:t>
        </w:r>
        <w:r w:rsidRPr="00CA460C">
          <w:rPr>
            <w:rStyle w:val="Hyperlink"/>
            <w:noProof/>
          </w:rPr>
          <w:noBreakHyphen/>
          <w:t>3: The RG2 gripper [64]</w:t>
        </w:r>
        <w:r>
          <w:rPr>
            <w:noProof/>
            <w:webHidden/>
          </w:rPr>
          <w:tab/>
        </w:r>
        <w:r>
          <w:rPr>
            <w:noProof/>
            <w:webHidden/>
          </w:rPr>
          <w:fldChar w:fldCharType="begin"/>
        </w:r>
        <w:r>
          <w:rPr>
            <w:noProof/>
            <w:webHidden/>
          </w:rPr>
          <w:instrText xml:space="preserve"> PAGEREF _Toc207565914 \h </w:instrText>
        </w:r>
        <w:r>
          <w:rPr>
            <w:noProof/>
            <w:webHidden/>
          </w:rPr>
        </w:r>
        <w:r>
          <w:rPr>
            <w:noProof/>
            <w:webHidden/>
          </w:rPr>
          <w:fldChar w:fldCharType="separate"/>
        </w:r>
        <w:r w:rsidR="00ED3664">
          <w:rPr>
            <w:noProof/>
            <w:webHidden/>
          </w:rPr>
          <w:t>45</w:t>
        </w:r>
        <w:r>
          <w:rPr>
            <w:noProof/>
            <w:webHidden/>
          </w:rPr>
          <w:fldChar w:fldCharType="end"/>
        </w:r>
      </w:hyperlink>
    </w:p>
    <w:p w14:paraId="2374A7A5" w14:textId="410C437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5" w:history="1">
        <w:r w:rsidRPr="00CA460C">
          <w:rPr>
            <w:rStyle w:val="Hyperlink"/>
            <w:noProof/>
          </w:rPr>
          <w:t>Figure 6</w:t>
        </w:r>
        <w:r w:rsidRPr="00CA460C">
          <w:rPr>
            <w:rStyle w:val="Hyperlink"/>
            <w:noProof/>
          </w:rPr>
          <w:noBreakHyphen/>
          <w:t>4: OnRobot HEX 6-Axis Force/Torque sensor [65]</w:t>
        </w:r>
        <w:r>
          <w:rPr>
            <w:noProof/>
            <w:webHidden/>
          </w:rPr>
          <w:tab/>
        </w:r>
        <w:r>
          <w:rPr>
            <w:noProof/>
            <w:webHidden/>
          </w:rPr>
          <w:fldChar w:fldCharType="begin"/>
        </w:r>
        <w:r>
          <w:rPr>
            <w:noProof/>
            <w:webHidden/>
          </w:rPr>
          <w:instrText xml:space="preserve"> PAGEREF _Toc207565915 \h </w:instrText>
        </w:r>
        <w:r>
          <w:rPr>
            <w:noProof/>
            <w:webHidden/>
          </w:rPr>
        </w:r>
        <w:r>
          <w:rPr>
            <w:noProof/>
            <w:webHidden/>
          </w:rPr>
          <w:fldChar w:fldCharType="separate"/>
        </w:r>
        <w:r w:rsidR="00ED3664">
          <w:rPr>
            <w:noProof/>
            <w:webHidden/>
          </w:rPr>
          <w:t>46</w:t>
        </w:r>
        <w:r>
          <w:rPr>
            <w:noProof/>
            <w:webHidden/>
          </w:rPr>
          <w:fldChar w:fldCharType="end"/>
        </w:r>
      </w:hyperlink>
    </w:p>
    <w:p w14:paraId="4D501A5D" w14:textId="297328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6" w:history="1">
        <w:r w:rsidRPr="00CA460C">
          <w:rPr>
            <w:rStyle w:val="Hyperlink"/>
            <w:noProof/>
          </w:rPr>
          <w:t>Figure 6</w:t>
        </w:r>
        <w:r w:rsidRPr="00CA460C">
          <w:rPr>
            <w:rStyle w:val="Hyperlink"/>
            <w:noProof/>
          </w:rPr>
          <w:noBreakHyphen/>
          <w:t>5: Stator mounted on rotating clamp</w:t>
        </w:r>
        <w:r>
          <w:rPr>
            <w:noProof/>
            <w:webHidden/>
          </w:rPr>
          <w:tab/>
        </w:r>
        <w:r>
          <w:rPr>
            <w:noProof/>
            <w:webHidden/>
          </w:rPr>
          <w:fldChar w:fldCharType="begin"/>
        </w:r>
        <w:r>
          <w:rPr>
            <w:noProof/>
            <w:webHidden/>
          </w:rPr>
          <w:instrText xml:space="preserve"> PAGEREF _Toc207565916 \h </w:instrText>
        </w:r>
        <w:r>
          <w:rPr>
            <w:noProof/>
            <w:webHidden/>
          </w:rPr>
        </w:r>
        <w:r>
          <w:rPr>
            <w:noProof/>
            <w:webHidden/>
          </w:rPr>
          <w:fldChar w:fldCharType="separate"/>
        </w:r>
        <w:r w:rsidR="00ED3664">
          <w:rPr>
            <w:noProof/>
            <w:webHidden/>
          </w:rPr>
          <w:t>47</w:t>
        </w:r>
        <w:r>
          <w:rPr>
            <w:noProof/>
            <w:webHidden/>
          </w:rPr>
          <w:fldChar w:fldCharType="end"/>
        </w:r>
      </w:hyperlink>
    </w:p>
    <w:p w14:paraId="15104F2F" w14:textId="6AE65F9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7" w:history="1">
        <w:r w:rsidRPr="00CA460C">
          <w:rPr>
            <w:rStyle w:val="Hyperlink"/>
            <w:noProof/>
          </w:rPr>
          <w:t>Figure 6</w:t>
        </w:r>
        <w:r w:rsidRPr="00CA460C">
          <w:rPr>
            <w:rStyle w:val="Hyperlink"/>
            <w:noProof/>
          </w:rPr>
          <w:noBreakHyphen/>
          <w:t>6:  3D-printed platforms for slot liner and the insertion tool.</w:t>
        </w:r>
        <w:r>
          <w:rPr>
            <w:noProof/>
            <w:webHidden/>
          </w:rPr>
          <w:tab/>
        </w:r>
        <w:r>
          <w:rPr>
            <w:noProof/>
            <w:webHidden/>
          </w:rPr>
          <w:fldChar w:fldCharType="begin"/>
        </w:r>
        <w:r>
          <w:rPr>
            <w:noProof/>
            <w:webHidden/>
          </w:rPr>
          <w:instrText xml:space="preserve"> PAGEREF _Toc207565917 \h </w:instrText>
        </w:r>
        <w:r>
          <w:rPr>
            <w:noProof/>
            <w:webHidden/>
          </w:rPr>
        </w:r>
        <w:r>
          <w:rPr>
            <w:noProof/>
            <w:webHidden/>
          </w:rPr>
          <w:fldChar w:fldCharType="separate"/>
        </w:r>
        <w:r w:rsidR="00ED3664">
          <w:rPr>
            <w:noProof/>
            <w:webHidden/>
          </w:rPr>
          <w:t>48</w:t>
        </w:r>
        <w:r>
          <w:rPr>
            <w:noProof/>
            <w:webHidden/>
          </w:rPr>
          <w:fldChar w:fldCharType="end"/>
        </w:r>
      </w:hyperlink>
    </w:p>
    <w:p w14:paraId="2DBA790B" w14:textId="3F8F523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8" w:history="1">
        <w:r w:rsidRPr="00CA460C">
          <w:rPr>
            <w:rStyle w:val="Hyperlink"/>
            <w:noProof/>
          </w:rPr>
          <w:t>Figure 7</w:t>
        </w:r>
        <w:r w:rsidRPr="00CA460C">
          <w:rPr>
            <w:rStyle w:val="Hyperlink"/>
            <w:noProof/>
          </w:rPr>
          <w:noBreakHyphen/>
          <w:t>1: Key parameters of the funnel design</w:t>
        </w:r>
        <w:r>
          <w:rPr>
            <w:noProof/>
            <w:webHidden/>
          </w:rPr>
          <w:tab/>
        </w:r>
        <w:r>
          <w:rPr>
            <w:noProof/>
            <w:webHidden/>
          </w:rPr>
          <w:fldChar w:fldCharType="begin"/>
        </w:r>
        <w:r>
          <w:rPr>
            <w:noProof/>
            <w:webHidden/>
          </w:rPr>
          <w:instrText xml:space="preserve"> PAGEREF _Toc207565918 \h </w:instrText>
        </w:r>
        <w:r>
          <w:rPr>
            <w:noProof/>
            <w:webHidden/>
          </w:rPr>
        </w:r>
        <w:r>
          <w:rPr>
            <w:noProof/>
            <w:webHidden/>
          </w:rPr>
          <w:fldChar w:fldCharType="separate"/>
        </w:r>
        <w:r w:rsidR="00ED3664">
          <w:rPr>
            <w:noProof/>
            <w:webHidden/>
          </w:rPr>
          <w:t>51</w:t>
        </w:r>
        <w:r>
          <w:rPr>
            <w:noProof/>
            <w:webHidden/>
          </w:rPr>
          <w:fldChar w:fldCharType="end"/>
        </w:r>
      </w:hyperlink>
    </w:p>
    <w:p w14:paraId="65C272F6" w14:textId="0FC0191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9" w:history="1">
        <w:r w:rsidRPr="00CA460C">
          <w:rPr>
            <w:rStyle w:val="Hyperlink"/>
            <w:noProof/>
          </w:rPr>
          <w:t>Figure 7</w:t>
        </w:r>
        <w:r w:rsidRPr="00CA460C">
          <w:rPr>
            <w:rStyle w:val="Hyperlink"/>
            <w:noProof/>
          </w:rPr>
          <w:noBreakHyphen/>
          <w:t>2: Initial tool design concept</w:t>
        </w:r>
        <w:r>
          <w:rPr>
            <w:noProof/>
            <w:webHidden/>
          </w:rPr>
          <w:tab/>
        </w:r>
        <w:r>
          <w:rPr>
            <w:noProof/>
            <w:webHidden/>
          </w:rPr>
          <w:fldChar w:fldCharType="begin"/>
        </w:r>
        <w:r>
          <w:rPr>
            <w:noProof/>
            <w:webHidden/>
          </w:rPr>
          <w:instrText xml:space="preserve"> PAGEREF _Toc207565919 \h </w:instrText>
        </w:r>
        <w:r>
          <w:rPr>
            <w:noProof/>
            <w:webHidden/>
          </w:rPr>
        </w:r>
        <w:r>
          <w:rPr>
            <w:noProof/>
            <w:webHidden/>
          </w:rPr>
          <w:fldChar w:fldCharType="separate"/>
        </w:r>
        <w:r w:rsidR="00ED3664">
          <w:rPr>
            <w:noProof/>
            <w:webHidden/>
          </w:rPr>
          <w:t>52</w:t>
        </w:r>
        <w:r>
          <w:rPr>
            <w:noProof/>
            <w:webHidden/>
          </w:rPr>
          <w:fldChar w:fldCharType="end"/>
        </w:r>
      </w:hyperlink>
    </w:p>
    <w:p w14:paraId="6FC12AA5" w14:textId="036D6BC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0" w:history="1">
        <w:r w:rsidRPr="00CA460C">
          <w:rPr>
            <w:rStyle w:val="Hyperlink"/>
            <w:noProof/>
          </w:rPr>
          <w:t>Figure 7</w:t>
        </w:r>
        <w:r w:rsidRPr="00CA460C">
          <w:rPr>
            <w:rStyle w:val="Hyperlink"/>
            <w:noProof/>
          </w:rPr>
          <w:noBreakHyphen/>
          <w:t>3: Inner guiderail for vertical alignment</w:t>
        </w:r>
        <w:r>
          <w:rPr>
            <w:noProof/>
            <w:webHidden/>
          </w:rPr>
          <w:tab/>
        </w:r>
        <w:r>
          <w:rPr>
            <w:noProof/>
            <w:webHidden/>
          </w:rPr>
          <w:fldChar w:fldCharType="begin"/>
        </w:r>
        <w:r>
          <w:rPr>
            <w:noProof/>
            <w:webHidden/>
          </w:rPr>
          <w:instrText xml:space="preserve"> PAGEREF _Toc207565920 \h </w:instrText>
        </w:r>
        <w:r>
          <w:rPr>
            <w:noProof/>
            <w:webHidden/>
          </w:rPr>
        </w:r>
        <w:r>
          <w:rPr>
            <w:noProof/>
            <w:webHidden/>
          </w:rPr>
          <w:fldChar w:fldCharType="separate"/>
        </w:r>
        <w:r w:rsidR="00ED3664">
          <w:rPr>
            <w:noProof/>
            <w:webHidden/>
          </w:rPr>
          <w:t>53</w:t>
        </w:r>
        <w:r>
          <w:rPr>
            <w:noProof/>
            <w:webHidden/>
          </w:rPr>
          <w:fldChar w:fldCharType="end"/>
        </w:r>
      </w:hyperlink>
    </w:p>
    <w:p w14:paraId="608DEFA1" w14:textId="6EB3FE5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1" w:history="1">
        <w:r w:rsidRPr="00CA460C">
          <w:rPr>
            <w:rStyle w:val="Hyperlink"/>
            <w:noProof/>
          </w:rPr>
          <w:t>Figure 7</w:t>
        </w:r>
        <w:r w:rsidRPr="00CA460C">
          <w:rPr>
            <w:rStyle w:val="Hyperlink"/>
            <w:noProof/>
          </w:rPr>
          <w:noBreakHyphen/>
          <w:t>4: Three external guide rails for proper alignment with the stator</w:t>
        </w:r>
        <w:r>
          <w:rPr>
            <w:noProof/>
            <w:webHidden/>
          </w:rPr>
          <w:tab/>
        </w:r>
        <w:r>
          <w:rPr>
            <w:noProof/>
            <w:webHidden/>
          </w:rPr>
          <w:fldChar w:fldCharType="begin"/>
        </w:r>
        <w:r>
          <w:rPr>
            <w:noProof/>
            <w:webHidden/>
          </w:rPr>
          <w:instrText xml:space="preserve"> PAGEREF _Toc207565921 \h </w:instrText>
        </w:r>
        <w:r>
          <w:rPr>
            <w:noProof/>
            <w:webHidden/>
          </w:rPr>
        </w:r>
        <w:r>
          <w:rPr>
            <w:noProof/>
            <w:webHidden/>
          </w:rPr>
          <w:fldChar w:fldCharType="separate"/>
        </w:r>
        <w:r w:rsidR="00ED3664">
          <w:rPr>
            <w:noProof/>
            <w:webHidden/>
          </w:rPr>
          <w:t>54</w:t>
        </w:r>
        <w:r>
          <w:rPr>
            <w:noProof/>
            <w:webHidden/>
          </w:rPr>
          <w:fldChar w:fldCharType="end"/>
        </w:r>
      </w:hyperlink>
    </w:p>
    <w:p w14:paraId="402EDEB6" w14:textId="3D887F22"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2" w:history="1">
        <w:r w:rsidRPr="00CA460C">
          <w:rPr>
            <w:rStyle w:val="Hyperlink"/>
            <w:noProof/>
          </w:rPr>
          <w:t>Figure 7</w:t>
        </w:r>
        <w:r w:rsidRPr="00CA460C">
          <w:rPr>
            <w:rStyle w:val="Hyperlink"/>
            <w:noProof/>
          </w:rPr>
          <w:noBreakHyphen/>
          <w:t>5: Different views of the final funnel design.</w:t>
        </w:r>
        <w:r>
          <w:rPr>
            <w:noProof/>
            <w:webHidden/>
          </w:rPr>
          <w:tab/>
        </w:r>
        <w:r>
          <w:rPr>
            <w:noProof/>
            <w:webHidden/>
          </w:rPr>
          <w:fldChar w:fldCharType="begin"/>
        </w:r>
        <w:r>
          <w:rPr>
            <w:noProof/>
            <w:webHidden/>
          </w:rPr>
          <w:instrText xml:space="preserve"> PAGEREF _Toc207565922 \h </w:instrText>
        </w:r>
        <w:r>
          <w:rPr>
            <w:noProof/>
            <w:webHidden/>
          </w:rPr>
        </w:r>
        <w:r>
          <w:rPr>
            <w:noProof/>
            <w:webHidden/>
          </w:rPr>
          <w:fldChar w:fldCharType="separate"/>
        </w:r>
        <w:r w:rsidR="00ED3664">
          <w:rPr>
            <w:noProof/>
            <w:webHidden/>
          </w:rPr>
          <w:t>56</w:t>
        </w:r>
        <w:r>
          <w:rPr>
            <w:noProof/>
            <w:webHidden/>
          </w:rPr>
          <w:fldChar w:fldCharType="end"/>
        </w:r>
      </w:hyperlink>
    </w:p>
    <w:p w14:paraId="6122C32F" w14:textId="6DEA533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3" w:history="1">
        <w:r w:rsidRPr="00CA460C">
          <w:rPr>
            <w:rStyle w:val="Hyperlink"/>
            <w:noProof/>
          </w:rPr>
          <w:t>Figure 7</w:t>
        </w:r>
        <w:r w:rsidRPr="00CA460C">
          <w:rPr>
            <w:rStyle w:val="Hyperlink"/>
            <w:noProof/>
          </w:rPr>
          <w:noBreakHyphen/>
          <w:t>6: Single external guide-rail with grooves</w:t>
        </w:r>
        <w:r>
          <w:rPr>
            <w:noProof/>
            <w:webHidden/>
          </w:rPr>
          <w:tab/>
        </w:r>
        <w:r>
          <w:rPr>
            <w:noProof/>
            <w:webHidden/>
          </w:rPr>
          <w:fldChar w:fldCharType="begin"/>
        </w:r>
        <w:r>
          <w:rPr>
            <w:noProof/>
            <w:webHidden/>
          </w:rPr>
          <w:instrText xml:space="preserve"> PAGEREF _Toc207565923 \h </w:instrText>
        </w:r>
        <w:r>
          <w:rPr>
            <w:noProof/>
            <w:webHidden/>
          </w:rPr>
        </w:r>
        <w:r>
          <w:rPr>
            <w:noProof/>
            <w:webHidden/>
          </w:rPr>
          <w:fldChar w:fldCharType="separate"/>
        </w:r>
        <w:r w:rsidR="00ED3664">
          <w:rPr>
            <w:noProof/>
            <w:webHidden/>
          </w:rPr>
          <w:t>57</w:t>
        </w:r>
        <w:r>
          <w:rPr>
            <w:noProof/>
            <w:webHidden/>
          </w:rPr>
          <w:fldChar w:fldCharType="end"/>
        </w:r>
      </w:hyperlink>
    </w:p>
    <w:p w14:paraId="0DA6BE77" w14:textId="45C23D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4" w:history="1">
        <w:r w:rsidRPr="00CA460C">
          <w:rPr>
            <w:rStyle w:val="Hyperlink"/>
            <w:noProof/>
          </w:rPr>
          <w:t>Figure 7</w:t>
        </w:r>
        <w:r w:rsidRPr="00CA460C">
          <w:rPr>
            <w:rStyle w:val="Hyperlink"/>
            <w:noProof/>
          </w:rPr>
          <w:noBreakHyphen/>
          <w:t>7: Comparison of the previous and current designs</w:t>
        </w:r>
        <w:r>
          <w:rPr>
            <w:noProof/>
            <w:webHidden/>
          </w:rPr>
          <w:tab/>
        </w:r>
        <w:r>
          <w:rPr>
            <w:noProof/>
            <w:webHidden/>
          </w:rPr>
          <w:fldChar w:fldCharType="begin"/>
        </w:r>
        <w:r>
          <w:rPr>
            <w:noProof/>
            <w:webHidden/>
          </w:rPr>
          <w:instrText xml:space="preserve"> PAGEREF _Toc207565924 \h </w:instrText>
        </w:r>
        <w:r>
          <w:rPr>
            <w:noProof/>
            <w:webHidden/>
          </w:rPr>
        </w:r>
        <w:r>
          <w:rPr>
            <w:noProof/>
            <w:webHidden/>
          </w:rPr>
          <w:fldChar w:fldCharType="separate"/>
        </w:r>
        <w:r w:rsidR="00ED3664">
          <w:rPr>
            <w:noProof/>
            <w:webHidden/>
          </w:rPr>
          <w:t>58</w:t>
        </w:r>
        <w:r>
          <w:rPr>
            <w:noProof/>
            <w:webHidden/>
          </w:rPr>
          <w:fldChar w:fldCharType="end"/>
        </w:r>
      </w:hyperlink>
    </w:p>
    <w:p w14:paraId="50E58D48" w14:textId="54600F9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5" w:history="1">
        <w:r w:rsidRPr="00CA460C">
          <w:rPr>
            <w:rStyle w:val="Hyperlink"/>
            <w:noProof/>
          </w:rPr>
          <w:t>Figure 8</w:t>
        </w:r>
        <w:r w:rsidRPr="00CA460C">
          <w:rPr>
            <w:rStyle w:val="Hyperlink"/>
            <w:noProof/>
          </w:rPr>
          <w:noBreakHyphen/>
          <w:t>1: Slot Liner Insertion Pipeline</w:t>
        </w:r>
        <w:r>
          <w:rPr>
            <w:noProof/>
            <w:webHidden/>
          </w:rPr>
          <w:tab/>
        </w:r>
        <w:r>
          <w:rPr>
            <w:noProof/>
            <w:webHidden/>
          </w:rPr>
          <w:fldChar w:fldCharType="begin"/>
        </w:r>
        <w:r>
          <w:rPr>
            <w:noProof/>
            <w:webHidden/>
          </w:rPr>
          <w:instrText xml:space="preserve"> PAGEREF _Toc207565925 \h </w:instrText>
        </w:r>
        <w:r>
          <w:rPr>
            <w:noProof/>
            <w:webHidden/>
          </w:rPr>
        </w:r>
        <w:r>
          <w:rPr>
            <w:noProof/>
            <w:webHidden/>
          </w:rPr>
          <w:fldChar w:fldCharType="separate"/>
        </w:r>
        <w:r w:rsidR="00ED3664">
          <w:rPr>
            <w:noProof/>
            <w:webHidden/>
          </w:rPr>
          <w:t>62</w:t>
        </w:r>
        <w:r>
          <w:rPr>
            <w:noProof/>
            <w:webHidden/>
          </w:rPr>
          <w:fldChar w:fldCharType="end"/>
        </w:r>
      </w:hyperlink>
    </w:p>
    <w:p w14:paraId="1169E9E3" w14:textId="439DF16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6" w:history="1">
        <w:r w:rsidRPr="00CA460C">
          <w:rPr>
            <w:rStyle w:val="Hyperlink"/>
            <w:noProof/>
          </w:rPr>
          <w:t>Figure 8</w:t>
        </w:r>
        <w:r w:rsidRPr="00CA460C">
          <w:rPr>
            <w:rStyle w:val="Hyperlink"/>
            <w:noProof/>
          </w:rPr>
          <w:noBreakHyphen/>
          <w:t>2: Actual slot liner insertion process</w:t>
        </w:r>
        <w:r>
          <w:rPr>
            <w:noProof/>
            <w:webHidden/>
          </w:rPr>
          <w:tab/>
        </w:r>
        <w:r>
          <w:rPr>
            <w:noProof/>
            <w:webHidden/>
          </w:rPr>
          <w:fldChar w:fldCharType="begin"/>
        </w:r>
        <w:r>
          <w:rPr>
            <w:noProof/>
            <w:webHidden/>
          </w:rPr>
          <w:instrText xml:space="preserve"> PAGEREF _Toc207565926 \h </w:instrText>
        </w:r>
        <w:r>
          <w:rPr>
            <w:noProof/>
            <w:webHidden/>
          </w:rPr>
        </w:r>
        <w:r>
          <w:rPr>
            <w:noProof/>
            <w:webHidden/>
          </w:rPr>
          <w:fldChar w:fldCharType="separate"/>
        </w:r>
        <w:r w:rsidR="00ED3664">
          <w:rPr>
            <w:noProof/>
            <w:webHidden/>
          </w:rPr>
          <w:t>64</w:t>
        </w:r>
        <w:r>
          <w:rPr>
            <w:noProof/>
            <w:webHidden/>
          </w:rPr>
          <w:fldChar w:fldCharType="end"/>
        </w:r>
      </w:hyperlink>
    </w:p>
    <w:p w14:paraId="273E5E11" w14:textId="0FC7AC2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7" w:history="1">
        <w:r w:rsidRPr="00CA460C">
          <w:rPr>
            <w:rStyle w:val="Hyperlink"/>
            <w:noProof/>
          </w:rPr>
          <w:t>Figure 9</w:t>
        </w:r>
        <w:r w:rsidRPr="00CA460C">
          <w:rPr>
            <w:rStyle w:val="Hyperlink"/>
            <w:noProof/>
          </w:rPr>
          <w:noBreakHyphen/>
          <w:t>1: 3D models of the slot liner funnels used in testing</w:t>
        </w:r>
        <w:r>
          <w:rPr>
            <w:noProof/>
            <w:webHidden/>
          </w:rPr>
          <w:tab/>
        </w:r>
        <w:r>
          <w:rPr>
            <w:noProof/>
            <w:webHidden/>
          </w:rPr>
          <w:fldChar w:fldCharType="begin"/>
        </w:r>
        <w:r>
          <w:rPr>
            <w:noProof/>
            <w:webHidden/>
          </w:rPr>
          <w:instrText xml:space="preserve"> PAGEREF _Toc207565927 \h </w:instrText>
        </w:r>
        <w:r>
          <w:rPr>
            <w:noProof/>
            <w:webHidden/>
          </w:rPr>
        </w:r>
        <w:r>
          <w:rPr>
            <w:noProof/>
            <w:webHidden/>
          </w:rPr>
          <w:fldChar w:fldCharType="separate"/>
        </w:r>
        <w:r w:rsidR="00ED3664">
          <w:rPr>
            <w:noProof/>
            <w:webHidden/>
          </w:rPr>
          <w:t>65</w:t>
        </w:r>
        <w:r>
          <w:rPr>
            <w:noProof/>
            <w:webHidden/>
          </w:rPr>
          <w:fldChar w:fldCharType="end"/>
        </w:r>
      </w:hyperlink>
    </w:p>
    <w:p w14:paraId="1EAB7949" w14:textId="5EB1731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8" w:history="1">
        <w:r w:rsidRPr="00CA460C">
          <w:rPr>
            <w:rStyle w:val="Hyperlink"/>
            <w:noProof/>
          </w:rPr>
          <w:t>Figure 9</w:t>
        </w:r>
        <w:r w:rsidRPr="00CA460C">
          <w:rPr>
            <w:rStyle w:val="Hyperlink"/>
            <w:noProof/>
          </w:rPr>
          <w:noBreakHyphen/>
          <w:t>2: Preliminary and optimized trials for stator A,B and C.</w:t>
        </w:r>
        <w:r>
          <w:rPr>
            <w:noProof/>
            <w:webHidden/>
          </w:rPr>
          <w:tab/>
        </w:r>
        <w:r>
          <w:rPr>
            <w:noProof/>
            <w:webHidden/>
          </w:rPr>
          <w:fldChar w:fldCharType="begin"/>
        </w:r>
        <w:r>
          <w:rPr>
            <w:noProof/>
            <w:webHidden/>
          </w:rPr>
          <w:instrText xml:space="preserve"> PAGEREF _Toc207565928 \h </w:instrText>
        </w:r>
        <w:r>
          <w:rPr>
            <w:noProof/>
            <w:webHidden/>
          </w:rPr>
        </w:r>
        <w:r>
          <w:rPr>
            <w:noProof/>
            <w:webHidden/>
          </w:rPr>
          <w:fldChar w:fldCharType="separate"/>
        </w:r>
        <w:r w:rsidR="00ED3664">
          <w:rPr>
            <w:noProof/>
            <w:webHidden/>
          </w:rPr>
          <w:t>66</w:t>
        </w:r>
        <w:r>
          <w:rPr>
            <w:noProof/>
            <w:webHidden/>
          </w:rPr>
          <w:fldChar w:fldCharType="end"/>
        </w:r>
      </w:hyperlink>
    </w:p>
    <w:p w14:paraId="3358A775" w14:textId="0206C7E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9" w:history="1">
        <w:r w:rsidRPr="00CA460C">
          <w:rPr>
            <w:rStyle w:val="Hyperlink"/>
            <w:noProof/>
          </w:rPr>
          <w:t>Figure 9</w:t>
        </w:r>
        <w:r w:rsidRPr="00CA460C">
          <w:rPr>
            <w:rStyle w:val="Hyperlink"/>
            <w:noProof/>
          </w:rPr>
          <w:noBreakHyphen/>
          <w:t>3: Error Frequency and causes in the preliminary trials for stator A</w:t>
        </w:r>
        <w:r>
          <w:rPr>
            <w:noProof/>
            <w:webHidden/>
          </w:rPr>
          <w:tab/>
        </w:r>
        <w:r>
          <w:rPr>
            <w:noProof/>
            <w:webHidden/>
          </w:rPr>
          <w:fldChar w:fldCharType="begin"/>
        </w:r>
        <w:r>
          <w:rPr>
            <w:noProof/>
            <w:webHidden/>
          </w:rPr>
          <w:instrText xml:space="preserve"> PAGEREF _Toc207565929 \h </w:instrText>
        </w:r>
        <w:r>
          <w:rPr>
            <w:noProof/>
            <w:webHidden/>
          </w:rPr>
        </w:r>
        <w:r>
          <w:rPr>
            <w:noProof/>
            <w:webHidden/>
          </w:rPr>
          <w:fldChar w:fldCharType="separate"/>
        </w:r>
        <w:r w:rsidR="00ED3664">
          <w:rPr>
            <w:noProof/>
            <w:webHidden/>
          </w:rPr>
          <w:t>67</w:t>
        </w:r>
        <w:r>
          <w:rPr>
            <w:noProof/>
            <w:webHidden/>
          </w:rPr>
          <w:fldChar w:fldCharType="end"/>
        </w:r>
      </w:hyperlink>
    </w:p>
    <w:p w14:paraId="6B1D0759" w14:textId="1F0650D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30" w:history="1">
        <w:r w:rsidRPr="00CA460C">
          <w:rPr>
            <w:rStyle w:val="Hyperlink"/>
            <w:noProof/>
          </w:rPr>
          <w:t>Figure 9</w:t>
        </w:r>
        <w:r w:rsidRPr="00CA460C">
          <w:rPr>
            <w:rStyle w:val="Hyperlink"/>
            <w:noProof/>
          </w:rPr>
          <w:noBreakHyphen/>
          <w:t>4: Error Frequency and causes in the preliminary trials for stator B</w:t>
        </w:r>
        <w:r>
          <w:rPr>
            <w:noProof/>
            <w:webHidden/>
          </w:rPr>
          <w:tab/>
        </w:r>
        <w:r>
          <w:rPr>
            <w:noProof/>
            <w:webHidden/>
          </w:rPr>
          <w:fldChar w:fldCharType="begin"/>
        </w:r>
        <w:r>
          <w:rPr>
            <w:noProof/>
            <w:webHidden/>
          </w:rPr>
          <w:instrText xml:space="preserve"> PAGEREF _Toc207565930 \h </w:instrText>
        </w:r>
        <w:r>
          <w:rPr>
            <w:noProof/>
            <w:webHidden/>
          </w:rPr>
        </w:r>
        <w:r>
          <w:rPr>
            <w:noProof/>
            <w:webHidden/>
          </w:rPr>
          <w:fldChar w:fldCharType="separate"/>
        </w:r>
        <w:r w:rsidR="00ED3664">
          <w:rPr>
            <w:noProof/>
            <w:webHidden/>
          </w:rPr>
          <w:t>68</w:t>
        </w:r>
        <w:r>
          <w:rPr>
            <w:noProof/>
            <w:webHidden/>
          </w:rPr>
          <w:fldChar w:fldCharType="end"/>
        </w:r>
      </w:hyperlink>
    </w:p>
    <w:p w14:paraId="506957A4" w14:textId="1AEECF1B" w:rsidR="00FF2F88" w:rsidRDefault="005C221C" w:rsidP="005C221C">
      <w:pPr>
        <w:pStyle w:val="Verzeichnisse"/>
      </w:pPr>
      <w:r>
        <w:fldChar w:fldCharType="end"/>
      </w:r>
    </w:p>
    <w:p w14:paraId="6694B4C0" w14:textId="6D690704" w:rsidR="00FF2F88" w:rsidRDefault="00FF2F88" w:rsidP="00017D1F">
      <w:pPr>
        <w:pStyle w:val="Verzeichnisse"/>
      </w:pPr>
    </w:p>
    <w:p w14:paraId="4B1C1481" w14:textId="77777777" w:rsidR="00FF2F88" w:rsidRDefault="00FF2F88">
      <w:pPr>
        <w:spacing w:before="0" w:after="0" w:line="240" w:lineRule="auto"/>
        <w:jc w:val="left"/>
        <w:rPr>
          <w:rFonts w:cs="Arial"/>
          <w:b/>
          <w:sz w:val="32"/>
        </w:rPr>
      </w:pPr>
      <w:r>
        <w:br w:type="page"/>
      </w:r>
    </w:p>
    <w:p w14:paraId="066B4976" w14:textId="77777777" w:rsidR="00FF2F88" w:rsidRDefault="00FF2F88" w:rsidP="00017D1F">
      <w:pPr>
        <w:pStyle w:val="Verzeichnisse"/>
      </w:pPr>
      <w:r>
        <w:lastRenderedPageBreak/>
        <w:t>List of Tables</w:t>
      </w:r>
    </w:p>
    <w:p w14:paraId="6A4F723B" w14:textId="39DF6AF1" w:rsidR="00FF2F88" w:rsidRDefault="00FF2F88">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r>
        <w:fldChar w:fldCharType="begin"/>
      </w:r>
      <w:r>
        <w:instrText xml:space="preserve"> TOC \h \z \c "Table" </w:instrText>
      </w:r>
      <w:r>
        <w:fldChar w:fldCharType="separate"/>
      </w:r>
      <w:hyperlink w:anchor="_Toc207488688" w:history="1">
        <w:r w:rsidRPr="003D0B6F">
          <w:rPr>
            <w:rStyle w:val="Hyperlink"/>
            <w:noProof/>
          </w:rPr>
          <w:t>Table 1: Confidence Interval of the Success and Error rates of the stators A, B and C</w:t>
        </w:r>
        <w:r>
          <w:rPr>
            <w:noProof/>
            <w:webHidden/>
          </w:rPr>
          <w:tab/>
        </w:r>
        <w:r>
          <w:rPr>
            <w:noProof/>
            <w:webHidden/>
          </w:rPr>
          <w:fldChar w:fldCharType="begin"/>
        </w:r>
        <w:r>
          <w:rPr>
            <w:noProof/>
            <w:webHidden/>
          </w:rPr>
          <w:instrText xml:space="preserve"> PAGEREF _Toc207488688 \h </w:instrText>
        </w:r>
        <w:r>
          <w:rPr>
            <w:noProof/>
            <w:webHidden/>
          </w:rPr>
        </w:r>
        <w:r>
          <w:rPr>
            <w:noProof/>
            <w:webHidden/>
          </w:rPr>
          <w:fldChar w:fldCharType="separate"/>
        </w:r>
        <w:r w:rsidR="00ED3664">
          <w:rPr>
            <w:noProof/>
            <w:webHidden/>
          </w:rPr>
          <w:t>71</w:t>
        </w:r>
        <w:r>
          <w:rPr>
            <w:noProof/>
            <w:webHidden/>
          </w:rPr>
          <w:fldChar w:fldCharType="end"/>
        </w:r>
      </w:hyperlink>
    </w:p>
    <w:p w14:paraId="66E3D6B8" w14:textId="04DE331B" w:rsidR="003A153E" w:rsidRDefault="00FF2F88" w:rsidP="00E37956">
      <w:pPr>
        <w:pStyle w:val="Verzeichnisse"/>
        <w:tabs>
          <w:tab w:val="left" w:pos="2694"/>
        </w:tabs>
      </w:pPr>
      <w:r>
        <w:fldChar w:fldCharType="end"/>
      </w: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6CC09287"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8"/>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617686"/>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617687"/>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3F5ECA6C"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zMFQyMzozMDo0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xml:space="preserve">. As shown in </w:t>
      </w:r>
      <w:r w:rsidR="00AD13AC">
        <w:rPr>
          <w:lang w:val="en-IN"/>
        </w:rPr>
        <w:fldChar w:fldCharType="begin"/>
      </w:r>
      <w:r w:rsidR="00AD13AC">
        <w:rPr>
          <w:lang w:val="en-IN"/>
        </w:rPr>
        <w:instrText xml:space="preserve"> REF _Ref207288103 \h </w:instrText>
      </w:r>
      <w:r w:rsidR="00AD13AC">
        <w:rPr>
          <w:lang w:val="en-IN"/>
        </w:rPr>
      </w:r>
      <w:r w:rsidR="00AD13AC">
        <w:rPr>
          <w:lang w:val="en-IN"/>
        </w:rPr>
        <w:fldChar w:fldCharType="separate"/>
      </w:r>
      <w:r w:rsidR="00ED3664">
        <w:t xml:space="preserve">Figure </w:t>
      </w:r>
      <w:r w:rsidR="00ED3664">
        <w:rPr>
          <w:noProof/>
        </w:rPr>
        <w:t>1</w:t>
      </w:r>
      <w:r w:rsidR="00ED3664">
        <w:noBreakHyphen/>
      </w:r>
      <w:r w:rsidR="00ED3664">
        <w:rPr>
          <w:noProof/>
        </w:rPr>
        <w:t>1</w:t>
      </w:r>
      <w:r w:rsidR="00AD13AC">
        <w:rPr>
          <w:lang w:val="en-IN"/>
        </w:rPr>
        <w:fldChar w:fldCharType="end"/>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t>
      </w:r>
      <w:r w:rsidR="00305C6D">
        <w:rPr>
          <w:noProof/>
          <w:lang w:val="en-IN"/>
        </w:rPr>
        <mc:AlternateContent>
          <mc:Choice Requires="wpg">
            <w:drawing>
              <wp:anchor distT="0" distB="0" distL="114300" distR="114300" simplePos="0" relativeHeight="251613696" behindDoc="0" locked="0" layoutInCell="1" allowOverlap="1" wp14:anchorId="7E244F8B" wp14:editId="4BDB4FD3">
                <wp:simplePos x="0" y="0"/>
                <wp:positionH relativeFrom="margin">
                  <wp:posOffset>29210</wp:posOffset>
                </wp:positionH>
                <wp:positionV relativeFrom="page">
                  <wp:posOffset>1584960</wp:posOffset>
                </wp:positionV>
                <wp:extent cx="5727700" cy="6350635"/>
                <wp:effectExtent l="0" t="0" r="6350" b="0"/>
                <wp:wrapTopAndBottom/>
                <wp:docPr id="178270649" name="Group 66"/>
                <wp:cNvGraphicFramePr/>
                <a:graphic xmlns:a="http://schemas.openxmlformats.org/drawingml/2006/main">
                  <a:graphicData uri="http://schemas.microsoft.com/office/word/2010/wordprocessingGroup">
                    <wpg:wgp>
                      <wpg:cNvGrpSpPr/>
                      <wpg:grpSpPr>
                        <a:xfrm>
                          <a:off x="0" y="0"/>
                          <a:ext cx="5727700" cy="6350635"/>
                          <a:chOff x="0" y="0"/>
                          <a:chExt cx="5727700" cy="6350635"/>
                        </a:xfrm>
                      </wpg:grpSpPr>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5705475"/>
                          </a:xfrm>
                          <a:prstGeom prst="rect">
                            <a:avLst/>
                          </a:prstGeom>
                        </pic:spPr>
                      </pic:pic>
                      <wps:wsp>
                        <wps:cNvPr id="565373818" name="Text Box 1"/>
                        <wps:cNvSpPr txBox="1"/>
                        <wps:spPr>
                          <a:xfrm>
                            <a:off x="1187450" y="5759450"/>
                            <a:ext cx="3949700" cy="591185"/>
                          </a:xfrm>
                          <a:prstGeom prst="rect">
                            <a:avLst/>
                          </a:prstGeom>
                          <a:solidFill>
                            <a:prstClr val="white"/>
                          </a:solidFill>
                          <a:ln>
                            <a:noFill/>
                          </a:ln>
                        </wps:spPr>
                        <wps:txbx>
                          <w:txbxContent>
                            <w:p w14:paraId="3002781E" w14:textId="5F29827E" w:rsidR="00C45AB3" w:rsidRPr="00871480" w:rsidRDefault="00C45AB3" w:rsidP="00C45AB3">
                              <w:pPr>
                                <w:pStyle w:val="Caption"/>
                              </w:pPr>
                              <w:bookmarkStart w:id="7" w:name="_Ref207288103"/>
                              <w:bookmarkStart w:id="8" w:name="_Toc206070717"/>
                              <w:bookmarkStart w:id="9" w:name="_Toc207565888"/>
                              <w:r>
                                <w:t xml:space="preserve">Figure </w:t>
                              </w:r>
                              <w:fldSimple w:instr=" STYLEREF 1 \s ">
                                <w:r w:rsidR="00ED3664">
                                  <w:rPr>
                                    <w:noProof/>
                                  </w:rPr>
                                  <w:t>1</w:t>
                                </w:r>
                              </w:fldSimple>
                              <w:r w:rsidR="000B4BC5">
                                <w:noBreakHyphen/>
                              </w:r>
                              <w:fldSimple w:instr=" SEQ Figure \* ARABIC \s 1 ">
                                <w:r w:rsidR="00ED3664">
                                  <w:rPr>
                                    <w:noProof/>
                                  </w:rPr>
                                  <w:t>1</w:t>
                                </w:r>
                              </w:fldSimple>
                              <w:bookmarkEnd w:id="7"/>
                              <w:r>
                                <w:t>:</w:t>
                              </w:r>
                              <w:r w:rsidRPr="00C45AB3">
                                <w:t xml:space="preserve"> </w:t>
                              </w:r>
                              <w:r w:rsidRPr="006141B1">
                                <w:t>Global CO2 emissions from 1970 to 2020</w:t>
                              </w:r>
                              <w:bookmarkEnd w:id="8"/>
                              <w:r w:rsidR="00AD13AC">
                                <w:t xml:space="preserve"> [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44F8B" id="Group 66" o:spid="_x0000_s1027" style="position:absolute;left:0;text-align:left;margin-left:2.3pt;margin-top:124.8pt;width:451pt;height:500.05pt;z-index:251613696;mso-position-horizontal-relative:margin;mso-position-vertical-relative:page" coordsize="57277,6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277;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">
                  <v:imagedata r:id="rId20"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left:11874;top:57594;width:39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" stroked="f">
                  <v:textbox style="mso-fit-shape-to-text:t" inset="0,0,0,0">
                    <w:txbxContent>
                      <w:p w14:paraId="3002781E" w14:textId="5F29827E" w:rsidR="00C45AB3" w:rsidRPr="00871480" w:rsidRDefault="00C45AB3" w:rsidP="00C45AB3">
                        <w:pPr>
                          <w:pStyle w:val="Caption"/>
                        </w:pPr>
                        <w:bookmarkStart w:id="10" w:name="_Ref207288103"/>
                        <w:bookmarkStart w:id="11" w:name="_Toc206070717"/>
                        <w:bookmarkStart w:id="12" w:name="_Toc207565888"/>
                        <w:r>
                          <w:t xml:space="preserve">Figure </w:t>
                        </w:r>
                        <w:fldSimple w:instr=" STYLEREF 1 \s ">
                          <w:r w:rsidR="00ED3664">
                            <w:rPr>
                              <w:noProof/>
                            </w:rPr>
                            <w:t>1</w:t>
                          </w:r>
                        </w:fldSimple>
                        <w:r w:rsidR="000B4BC5">
                          <w:noBreakHyphen/>
                        </w:r>
                        <w:fldSimple w:instr=" SEQ Figure \* ARABIC \s 1 ">
                          <w:r w:rsidR="00ED3664">
                            <w:rPr>
                              <w:noProof/>
                            </w:rPr>
                            <w:t>1</w:t>
                          </w:r>
                        </w:fldSimple>
                        <w:bookmarkEnd w:id="10"/>
                        <w:r>
                          <w:t>:</w:t>
                        </w:r>
                        <w:r w:rsidRPr="00C45AB3">
                          <w:t xml:space="preserve"> </w:t>
                        </w:r>
                        <w:r w:rsidRPr="006141B1">
                          <w:t>Global CO2 emissions from 1970 to 2020</w:t>
                        </w:r>
                        <w:bookmarkEnd w:id="11"/>
                        <w:r w:rsidR="00AD13AC">
                          <w:t xml:space="preserve"> [2]</w:t>
                        </w:r>
                        <w:bookmarkEnd w:id="12"/>
                      </w:p>
                    </w:txbxContent>
                  </v:textbox>
                </v:shape>
                <w10:wrap type="topAndBottom" anchorx="margin" anchory="page"/>
              </v:group>
            </w:pict>
          </mc:Fallback>
        </mc:AlternateContent>
      </w:r>
      <w:r w:rsidRPr="007102E0">
        <w:rPr>
          <w:lang w:val="en-IN"/>
        </w:rPr>
        <w:t>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MwVDIzOjMwOjQ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3361CC03" w:rsidR="00705B08" w:rsidRDefault="00FB0A10" w:rsidP="005143F0">
      <w:r>
        <w:t>I</w:t>
      </w:r>
      <w:r w:rsidR="00411DBF" w:rsidRPr="00411DBF">
        <w:t xml:space="preserve">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w:t>
      </w:r>
      <w:r w:rsidR="00E50787">
        <w:t>relatively</w:t>
      </w:r>
      <w:r w:rsidR="00411DBF" w:rsidRPr="00411DBF">
        <w:t xml:space="preserve"> high</w:t>
      </w:r>
      <w:r w:rsidR="00E37956">
        <w:t xml:space="preserve">, </w:t>
      </w:r>
      <w:r w:rsidR="00411DBF" w:rsidRPr="00411DBF">
        <w:t>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w:t>
      </w:r>
      <w:r w:rsidR="00411DBF" w:rsidRPr="00411DBF">
        <w:lastRenderedPageBreak/>
        <w:t>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10" w:name="_Toc207617688"/>
      <w:r>
        <w:t>Vision</w:t>
      </w:r>
      <w:bookmarkEnd w:id="10"/>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1" w:name="_Toc207617689"/>
      <w:r w:rsidRPr="004A5B7B">
        <w:rPr>
          <w:color w:val="000000" w:themeColor="text1"/>
        </w:rPr>
        <w:t>Problem Statement</w:t>
      </w:r>
      <w:bookmarkEnd w:id="11"/>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2" w:name="_Toc207617690"/>
      <w:r>
        <w:t>Structure of the thesis</w:t>
      </w:r>
      <w:bookmarkEnd w:id="12"/>
    </w:p>
    <w:p w14:paraId="78DAEF25" w14:textId="74F0EB37" w:rsidR="00AD13AC" w:rsidRPr="00AD13AC" w:rsidRDefault="00AD13AC" w:rsidP="00AD13AC">
      <w:r w:rsidRPr="00AD13AC">
        <w:t>This thesis comprises twelve chapters. Chapter 1 introduces the motivation, vision, and problem addressed. Chapter 2 covers the fundamentals of electric motor production, including motor types, rotor and stator assembly, and slot liners. Chapter 3 reviews robotic systems relevant to insertion tasks, including robot types, kinematics, end-effectors, sensors, and programming. Chapter 4 presents the research methodology, including the iterative approach and testing strategy. Chapter 5 discusses automation strategies for slot liner insertion, comparing large- and small-scale approaches. Chapter 6 details the hardware setup for flexible insertion, including the robot, stator alignment, and placement platforms. Chapter 7 covers the design and development of the parametric insertion tool. Chapter 8 presents the insertion pipeline, including alignment, positioning, and URScript-based control. Chapter 9 reports testing and validation across multiple stator variants. Chapter 10 discusses the results, limitations, and implications for flexible manufacturing. Chapter 11 provides an outlook on improvements and future research. Chapter 12 concludes with references</w:t>
      </w:r>
    </w:p>
    <w:p w14:paraId="0A6AEAA7" w14:textId="153DCC3B" w:rsidR="00C3128B" w:rsidRDefault="00BF33BD" w:rsidP="00C3128B">
      <w:pPr>
        <w:pStyle w:val="Heading1"/>
        <w:rPr>
          <w:lang w:val="en-IN"/>
        </w:rPr>
      </w:pPr>
      <w:bookmarkStart w:id="13" w:name="_Toc207617691"/>
      <w:r>
        <w:rPr>
          <w:lang w:val="en-IN"/>
        </w:rPr>
        <w:lastRenderedPageBreak/>
        <w:t>Fundamentals of Electric Motor</w:t>
      </w:r>
      <w:r w:rsidR="00516873">
        <w:rPr>
          <w:lang w:val="en-IN"/>
        </w:rPr>
        <w:t xml:space="preserve"> Production</w:t>
      </w:r>
      <w:bookmarkEnd w:id="13"/>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4" w:name="_Toc207617692"/>
      <w:r>
        <w:t>Motor Types and Construction Princip</w:t>
      </w:r>
      <w:r w:rsidR="00A92806">
        <w:t>l</w:t>
      </w:r>
      <w:r>
        <w:t>es</w:t>
      </w:r>
      <w:bookmarkEnd w:id="14"/>
    </w:p>
    <w:p w14:paraId="379A1326" w14:textId="266E5D1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MwVDIzOjMwOjQ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r w:rsidR="00A80CEA" w:rsidRPr="00A80CEA">
        <w:t>The following sections examine these main motor categories in greater detail, outlining their specific construction principles, operating characteristics, and typical applications.</w:t>
      </w:r>
    </w:p>
    <w:p w14:paraId="0FB5B1A8" w14:textId="61D7BAE3" w:rsidR="00F3754F" w:rsidRDefault="00F3754F" w:rsidP="00F3754F">
      <w:pPr>
        <w:pStyle w:val="Heading3"/>
      </w:pPr>
      <w:bookmarkStart w:id="15" w:name="_Toc207617693"/>
      <w:r>
        <w:t>DC Motors</w:t>
      </w:r>
      <w:bookmarkEnd w:id="15"/>
    </w:p>
    <w:p w14:paraId="49F2F49C" w14:textId="210FEE15"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sdt>
        <w:sdtPr>
          <w:alias w:val="To edit, see citavi.com/edit"/>
          <w:tag w:val="CitaviPlaceholder#8b4a4f55-6e5d-4cae-8d11-6bf6659dc855"/>
          <w:id w:val="601694903"/>
          <w:placeholder>
            <w:docPart w:val="DefaultPlaceholder_-1854013440"/>
          </w:placeholder>
        </w:sdtPr>
        <w:sdtContent>
          <w:r w:rsidR="009A3710">
            <w:fldChar w:fldCharType="begin"/>
          </w:r>
          <w:r w:rsidR="009A37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JiMTU5LWFmMDgtNGQ5OC05ZDhiLTFmZDQxYzkxODQ3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4YjRhNGY1NS02ZTVkLTRjYWUtOGQxMS02YmY2NjU5ZGM4NTUiLCJUZXh0IjoiWzhdIiwiV0FJVmVyc2lvbiI6IjcuMC43LjEifQ==}</w:instrText>
          </w:r>
          <w:r w:rsidR="009A3710">
            <w:fldChar w:fldCharType="separate"/>
          </w:r>
          <w:r w:rsidR="009A3710">
            <w:t>[8]</w:t>
          </w:r>
          <w:r w:rsidR="009A3710">
            <w:fldChar w:fldCharType="end"/>
          </w:r>
        </w:sdtContent>
      </w:sdt>
    </w:p>
    <w:p w14:paraId="391599E7" w14:textId="27F1F53C" w:rsidR="003458FC" w:rsidRPr="003458FC" w:rsidRDefault="003458FC" w:rsidP="003458FC">
      <w:r w:rsidRPr="003458FC">
        <w:t>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w:t>
      </w:r>
      <w:r w:rsidRPr="003458FC">
        <w:lastRenderedPageBreak/>
        <w:t>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A80CEA">
        <w:t xml:space="preserve"> </w:t>
      </w:r>
      <w:r w:rsidR="00A80CEA">
        <w:fldChar w:fldCharType="begin"/>
      </w:r>
      <w:r w:rsidR="00A80CEA">
        <w:instrText xml:space="preserve"> REF _Ref207291661 \h </w:instrText>
      </w:r>
      <w:r w:rsidR="00A80CEA">
        <w:fldChar w:fldCharType="separate"/>
      </w:r>
      <w:r w:rsidR="00ED3664">
        <w:t xml:space="preserve">Figure </w:t>
      </w:r>
      <w:r w:rsidR="00ED3664">
        <w:rPr>
          <w:noProof/>
        </w:rPr>
        <w:t>2</w:t>
      </w:r>
      <w:r w:rsidR="00ED3664">
        <w:noBreakHyphen/>
      </w:r>
      <w:r w:rsidR="00ED3664">
        <w:rPr>
          <w:noProof/>
        </w:rPr>
        <w:t>1</w:t>
      </w:r>
      <w:r w:rsidR="00A80CEA">
        <w:fldChar w:fldCharType="end"/>
      </w:r>
      <w:r w:rsidR="00A80CEA">
        <w:t xml:space="preserve"> </w:t>
      </w:r>
      <w:r w:rsidR="00C75AFB">
        <w:t xml:space="preserve">illustrates the </w:t>
      </w:r>
      <w:r w:rsidR="00A80CEA">
        <w:rPr>
          <w:noProof/>
        </w:rPr>
        <mc:AlternateContent>
          <mc:Choice Requires="wpg">
            <w:drawing>
              <wp:anchor distT="0" distB="0" distL="114300" distR="114300" simplePos="0" relativeHeight="251715072" behindDoc="0" locked="0" layoutInCell="1" allowOverlap="1" wp14:anchorId="6A1DC9E7" wp14:editId="4F55D119">
                <wp:simplePos x="0" y="0"/>
                <wp:positionH relativeFrom="column">
                  <wp:posOffset>109220</wp:posOffset>
                </wp:positionH>
                <wp:positionV relativeFrom="paragraph">
                  <wp:posOffset>1741170</wp:posOffset>
                </wp:positionV>
                <wp:extent cx="5588635" cy="2762250"/>
                <wp:effectExtent l="0" t="0" r="0" b="0"/>
                <wp:wrapTopAndBottom/>
                <wp:docPr id="1752889100" name="Group 71"/>
                <wp:cNvGraphicFramePr/>
                <a:graphic xmlns:a="http://schemas.openxmlformats.org/drawingml/2006/main">
                  <a:graphicData uri="http://schemas.microsoft.com/office/word/2010/wordprocessingGroup">
                    <wpg:wgp>
                      <wpg:cNvGrpSpPr/>
                      <wpg:grpSpPr>
                        <a:xfrm>
                          <a:off x="0" y="0"/>
                          <a:ext cx="5588635" cy="2762250"/>
                          <a:chOff x="0" y="0"/>
                          <a:chExt cx="5588635" cy="2762250"/>
                        </a:xfrm>
                      </wpg:grpSpPr>
                      <wps:wsp>
                        <wps:cNvPr id="668288428" name="Text Box 1"/>
                        <wps:cNvSpPr txBox="1"/>
                        <wps:spPr>
                          <a:xfrm>
                            <a:off x="552450" y="2279650"/>
                            <a:ext cx="4552950" cy="482600"/>
                          </a:xfrm>
                          <a:prstGeom prst="rect">
                            <a:avLst/>
                          </a:prstGeom>
                          <a:solidFill>
                            <a:prstClr val="white"/>
                          </a:solidFill>
                          <a:ln>
                            <a:noFill/>
                          </a:ln>
                        </wps:spPr>
                        <wps:txbx>
                          <w:txbxContent>
                            <w:p w14:paraId="50389EE1" w14:textId="01587406" w:rsidR="003458FC" w:rsidRPr="003458FC" w:rsidRDefault="003458FC" w:rsidP="003458FC">
                              <w:pPr>
                                <w:pStyle w:val="Caption"/>
                                <w:rPr>
                                  <w:color w:val="EE0000"/>
                                </w:rPr>
                              </w:pPr>
                              <w:bookmarkStart w:id="16" w:name="_Ref207291661"/>
                              <w:bookmarkStart w:id="17" w:name="_Toc207565889"/>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1</w:t>
                                </w:r>
                              </w:fldSimple>
                              <w:bookmarkEnd w:id="16"/>
                              <w:r>
                                <w:t xml:space="preserve">: </w:t>
                              </w:r>
                              <w:r w:rsidR="00A80CEA" w:rsidRPr="00A80CEA">
                                <w:t>Brushed vs. brushless DC motor internal structures</w:t>
                              </w:r>
                              <w:r w:rsidR="00A80CEA">
                                <w:t xml:space="preserve"> [8]</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13712028" name="Group 70"/>
                        <wpg:cNvGrpSpPr/>
                        <wpg:grpSpPr>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908935" cy="1918335"/>
                            </a:xfrm>
                            <a:prstGeom prst="rect">
                              <a:avLst/>
                            </a:prstGeom>
                          </pic:spPr>
                        </pic:pic>
                        <wps:wsp>
                          <wps:cNvPr id="1064815739" name="Text Box 2"/>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g:grpSp>
                        <wpg:cNvPr id="1010659319" name="Group 69"/>
                        <wpg:cNvGrpSpPr/>
                        <wpg:grpSpPr>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508885" cy="1625600"/>
                            </a:xfrm>
                            <a:prstGeom prst="rect">
                              <a:avLst/>
                            </a:prstGeom>
                          </pic:spPr>
                        </pic:pic>
                        <wps:wsp>
                          <wps:cNvPr id="182704378" name="Text Box 2"/>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grpSp>
                    </wpg:wgp>
                  </a:graphicData>
                </a:graphic>
              </wp:anchor>
            </w:drawing>
          </mc:Choice>
          <mc:Fallback>
            <w:pict>
              <v:group w14:anchorId="6A1DC9E7" id="Group 71" o:spid="_x0000_s1030" style="position:absolute;left:0;text-align:left;margin-left:8.6pt;margin-top:137.1pt;width:440.05pt;height:217.5pt;z-index:251715072" coordsize="55886,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">
                <v:shape id="_x0000_s1031" type="#_x0000_t202" style="position:absolute;left:5524;top:22796;width:45530;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" stroked="f">
                  <v:textbox inset="0,0,0,0">
                    <w:txbxContent>
                      <w:p w14:paraId="50389EE1" w14:textId="01587406" w:rsidR="003458FC" w:rsidRPr="003458FC" w:rsidRDefault="003458FC" w:rsidP="003458FC">
                        <w:pPr>
                          <w:pStyle w:val="Caption"/>
                          <w:rPr>
                            <w:color w:val="EE0000"/>
                          </w:rPr>
                        </w:pPr>
                        <w:bookmarkStart w:id="21" w:name="_Ref207291661"/>
                        <w:bookmarkStart w:id="22" w:name="_Toc207565889"/>
                        <w:r>
                          <w:t xml:space="preserve">Figure </w:t>
                        </w:r>
                        <w:fldSimple w:instr=" STYLEREF 1 \s ">
                          <w:r w:rsidR="00ED3664">
                            <w:rPr>
                              <w:noProof/>
                            </w:rPr>
                            <w:t>2</w:t>
                          </w:r>
                        </w:fldSimple>
                        <w:r w:rsidR="000B4BC5">
                          <w:noBreakHyphen/>
                        </w:r>
                        <w:fldSimple w:instr=" SEQ Figure \* ARABIC \s 1 ">
                          <w:r w:rsidR="00ED3664">
                            <w:rPr>
                              <w:noProof/>
                            </w:rPr>
                            <w:t>1</w:t>
                          </w:r>
                        </w:fldSimple>
                        <w:bookmarkEnd w:id="21"/>
                        <w:r>
                          <w:t xml:space="preserve">: </w:t>
                        </w:r>
                        <w:r w:rsidR="00A80CEA" w:rsidRPr="00A80CEA">
                          <w:t>Brushed vs. brushless DC motor internal structures</w:t>
                        </w:r>
                        <w:r w:rsidR="00A80CEA">
                          <w:t xml:space="preserve"> [8]</w:t>
                        </w:r>
                        <w:bookmarkEnd w:id="22"/>
                      </w:p>
                    </w:txbxContent>
                  </v:textbox>
                </v:shape>
                <v:group id="Group 70" o:spid="_x0000_s1032"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">
                  <v:shape id="Picture 37" o:spid="_x0000_s1033"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23" o:title="A diagram of a motor&#10;&#10;AI-generated content may be incorrect"/>
                  </v:shape>
                  <v:shape id="_x0000_s1034"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group id="Group 69" o:spid="_x0000_s1035"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">
                  <v:shape id="Picture 39" o:spid="_x0000_s1036"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24" o:title="A close-up of a motor&#10;&#10;AI-generated content may be incorrect"/>
                  </v:shape>
                  <v:shape id="_x0000_s1037"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v:group>
                <w10:wrap type="topAndBottom"/>
              </v:group>
            </w:pict>
          </mc:Fallback>
        </mc:AlternateContent>
      </w:r>
      <w:r w:rsidR="00C75AFB">
        <w:t>main differences between a Brushed and Brushless DC motor</w:t>
      </w:r>
      <w:r w:rsidR="009A3710">
        <w:t>.</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8" w:name="_Toc207617694"/>
      <w:r>
        <w:t>AC Motors</w:t>
      </w:r>
      <w:bookmarkEnd w:id="18"/>
    </w:p>
    <w:p w14:paraId="70D83602" w14:textId="79265021"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zMFQyMzozMDo0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w:t>
      </w:r>
      <w:r w:rsidR="00821050">
        <w:fldChar w:fldCharType="begin"/>
      </w:r>
      <w:r w:rsidR="00821050">
        <w:instrText xml:space="preserve"> REF _Ref207292058 \h </w:instrText>
      </w:r>
      <w:r w:rsidR="00821050">
        <w:fldChar w:fldCharType="separate"/>
      </w:r>
      <w:r w:rsidR="00ED3664">
        <w:t xml:space="preserve">Figure </w:t>
      </w:r>
      <w:r w:rsidR="00ED3664">
        <w:rPr>
          <w:noProof/>
        </w:rPr>
        <w:t>2</w:t>
      </w:r>
      <w:r w:rsidR="00ED3664">
        <w:noBreakHyphen/>
      </w:r>
      <w:r w:rsidR="00ED3664">
        <w:rPr>
          <w:noProof/>
        </w:rPr>
        <w:t>2</w:t>
      </w:r>
      <w:r w:rsidR="00821050">
        <w:fldChar w:fldCharType="end"/>
      </w:r>
      <w:r w:rsidR="00C75AFB">
        <w:t>.</w:t>
      </w:r>
      <w:r w:rsidR="00D53A4D" w:rsidRPr="00D53A4D">
        <w:t xml:space="preserve"> </w:t>
      </w:r>
      <w:r w:rsidR="00821050" w:rsidRPr="00821050">
        <w:t>Subsequent sections detail the specific operating principles, constructional features, and application domains of synchronous and asynchronous motors.</w:t>
      </w:r>
    </w:p>
    <w:bookmarkStart w:id="19" w:name="_Toc207617695"/>
    <w:p w14:paraId="57E59F51" w14:textId="7D5BE8DB" w:rsidR="008B6997" w:rsidRDefault="00C75AFB" w:rsidP="008B6997">
      <w:pPr>
        <w:pStyle w:val="Heading3"/>
      </w:pPr>
      <w:r>
        <w:rPr>
          <w:noProof/>
        </w:rPr>
        <w:lastRenderedPageBreak/>
        <mc:AlternateContent>
          <mc:Choice Requires="wpg">
            <w:drawing>
              <wp:anchor distT="0" distB="0" distL="114300" distR="114300" simplePos="0" relativeHeight="251682304" behindDoc="0" locked="0" layoutInCell="1" allowOverlap="1" wp14:anchorId="0C1EB90B" wp14:editId="2E8D9D64">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0DDF825F" w:rsidR="00D06AA5" w:rsidRPr="007B4A21" w:rsidRDefault="00D06AA5" w:rsidP="00D06AA5">
                              <w:pPr>
                                <w:pStyle w:val="Caption"/>
                                <w:rPr>
                                  <w:b/>
                                  <w:noProof/>
                                </w:rPr>
                              </w:pPr>
                              <w:bookmarkStart w:id="20" w:name="_Ref207292058"/>
                              <w:bookmarkStart w:id="21" w:name="_Toc207565890"/>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2</w:t>
                                </w:r>
                              </w:fldSimple>
                              <w:bookmarkEnd w:id="20"/>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8" style="position:absolute;left:0;text-align:left;margin-left:-9.7pt;margin-top:64.8pt;width:457.9pt;height:213.8pt;z-index:251682304;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39"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6" o:title="A circular object with lines and a circle&#10;&#10;AI-generated content may be incorrect"/>
                </v:shape>
                <v:shape id="_x0000_s1040"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0DDF825F" w:rsidR="00D06AA5" w:rsidRPr="007B4A21" w:rsidRDefault="00D06AA5" w:rsidP="00D06AA5">
                        <w:pPr>
                          <w:pStyle w:val="Caption"/>
                          <w:rPr>
                            <w:b/>
                            <w:noProof/>
                          </w:rPr>
                        </w:pPr>
                        <w:bookmarkStart w:id="27" w:name="_Ref207292058"/>
                        <w:bookmarkStart w:id="28" w:name="_Toc207565890"/>
                        <w:r>
                          <w:t xml:space="preserve">Figure </w:t>
                        </w:r>
                        <w:fldSimple w:instr=" STYLEREF 1 \s ">
                          <w:r w:rsidR="00ED3664">
                            <w:rPr>
                              <w:noProof/>
                            </w:rPr>
                            <w:t>2</w:t>
                          </w:r>
                        </w:fldSimple>
                        <w:r w:rsidR="000B4BC5">
                          <w:noBreakHyphen/>
                        </w:r>
                        <w:fldSimple w:instr=" SEQ Figure \* ARABIC \s 1 ">
                          <w:r w:rsidR="00ED3664">
                            <w:rPr>
                              <w:noProof/>
                            </w:rPr>
                            <w:t>2</w:t>
                          </w:r>
                        </w:fldSimple>
                        <w:bookmarkEnd w:id="27"/>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8"/>
                      </w:p>
                    </w:txbxContent>
                  </v:textbox>
                </v:shape>
                <w10:wrap type="topAndBottom" anchorx="margin" anchory="page"/>
              </v:group>
            </w:pict>
          </mc:Fallback>
        </mc:AlternateContent>
      </w:r>
      <w:r w:rsidR="008B6997">
        <w:t>Synchronous Motors</w:t>
      </w:r>
      <w:bookmarkEnd w:id="19"/>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22" w:name="_Toc207617696"/>
      <w:r>
        <w:t>Asynchronous Motors</w:t>
      </w:r>
      <w:bookmarkEnd w:id="22"/>
    </w:p>
    <w:p w14:paraId="210D3E0C" w14:textId="01B42F42" w:rsidR="00742322" w:rsidRDefault="00125F89" w:rsidP="00D00770">
      <w:r w:rsidRPr="00125F89">
        <w:t>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w:t>
      </w:r>
      <w:r w:rsidR="00821050">
        <w:t>,</w:t>
      </w:r>
      <w:r w:rsidR="001E1446">
        <w:t xml:space="preserve"> as shown in</w:t>
      </w:r>
      <w:r w:rsidR="00821050">
        <w:t xml:space="preserve"> </w:t>
      </w:r>
      <w:r w:rsidR="00821050">
        <w:fldChar w:fldCharType="begin"/>
      </w:r>
      <w:r w:rsidR="00821050">
        <w:instrText xml:space="preserve"> REF _Ref207292306 \h </w:instrText>
      </w:r>
      <w:r w:rsidR="00821050">
        <w:fldChar w:fldCharType="separate"/>
      </w:r>
      <w:r w:rsidR="00ED3664">
        <w:t xml:space="preserve">Figure </w:t>
      </w:r>
      <w:r w:rsidR="00ED3664">
        <w:rPr>
          <w:noProof/>
        </w:rPr>
        <w:t>2</w:t>
      </w:r>
      <w:r w:rsidR="00ED3664">
        <w:noBreakHyphen/>
      </w:r>
      <w:r w:rsidR="00ED3664">
        <w:rPr>
          <w:noProof/>
        </w:rPr>
        <w:t>3</w:t>
      </w:r>
      <w:r w:rsidR="00821050">
        <w:fldChar w:fldCharType="end"/>
      </w:r>
      <w:r w:rsidRPr="00125F89">
        <w:t xml:space="preserve">.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w:t>
      </w:r>
      <w:r w:rsidRPr="00125F89">
        <w:lastRenderedPageBreak/>
        <w:t>control of rotor 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685376" behindDoc="0" locked="0" layoutInCell="1" allowOverlap="1" wp14:anchorId="316AB3CA" wp14:editId="3F7A405F">
                <wp:simplePos x="0" y="0"/>
                <wp:positionH relativeFrom="margin">
                  <wp:align>right</wp:align>
                </wp:positionH>
                <wp:positionV relativeFrom="page">
                  <wp:posOffset>2194560</wp:posOffset>
                </wp:positionV>
                <wp:extent cx="5753100" cy="3009900"/>
                <wp:effectExtent l="0" t="0" r="0" b="0"/>
                <wp:wrapTopAndBottom/>
                <wp:docPr id="1977170346" name="Group 46"/>
                <wp:cNvGraphicFramePr/>
                <a:graphic xmlns:a="http://schemas.openxmlformats.org/drawingml/2006/main">
                  <a:graphicData uri="http://schemas.microsoft.com/office/word/2010/wordprocessingGroup">
                    <wpg:wgp>
                      <wpg:cNvGrpSpPr/>
                      <wpg:grpSpPr>
                        <a:xfrm>
                          <a:off x="0" y="0"/>
                          <a:ext cx="5753100" cy="3009900"/>
                          <a:chOff x="0" y="0"/>
                          <a:chExt cx="5748425" cy="300990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7"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594360"/>
                          </a:xfrm>
                          <a:prstGeom prst="rect">
                            <a:avLst/>
                          </a:prstGeom>
                          <a:solidFill>
                            <a:prstClr val="white"/>
                          </a:solidFill>
                          <a:ln>
                            <a:noFill/>
                          </a:ln>
                        </wps:spPr>
                        <wps:txbx>
                          <w:txbxContent>
                            <w:p w14:paraId="4809701D" w14:textId="7C9D1C9F" w:rsidR="00D06AA5" w:rsidRPr="007316CE" w:rsidRDefault="00D06AA5" w:rsidP="00D06AA5">
                              <w:pPr>
                                <w:pStyle w:val="Caption"/>
                              </w:pPr>
                              <w:bookmarkStart w:id="23" w:name="_Ref207292306"/>
                              <w:bookmarkStart w:id="24" w:name="_Toc207565891"/>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3</w:t>
                                </w:r>
                              </w:fldSimple>
                              <w:bookmarkEnd w:id="23"/>
                              <w:r>
                                <w:t>:</w:t>
                              </w:r>
                              <w:r w:rsidR="00E91A44">
                                <w:t xml:space="preserve"> </w:t>
                              </w:r>
                              <w:r w:rsidR="00E91A44" w:rsidRPr="00E91A44">
                                <w:t>Cross-sectional view of a squirrel cage motor and slip ring motor.</w:t>
                              </w:r>
                              <w:r w:rsidR="00A80380">
                                <w:t xml:space="preserve"> [10]</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1" style="position:absolute;left:0;text-align:left;margin-left:401.8pt;margin-top:172.8pt;width:453pt;height:237pt;z-index:251685376;mso-position-horizontal:right;mso-position-horizontal-relative:margin;mso-position-vertical-relative:page;mso-width-relative:margin;mso-height-relative:margin" coordsize="57484,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">
                <v:group id="Group 45" o:spid="_x0000_s1042"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3"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9" o:title="Diagram of a motor with text&#10;&#10;AI-generated content may be incorrect" croptop="3462f"/>
                  </v:shape>
                  <v:shape id="Picture 36" o:spid="_x0000_s1044"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30" o:title="Diagram of a motor with text&#10;&#10;AI-generated content may be incorrect"/>
                  </v:shape>
                </v:group>
                <v:shape id="_x0000_s1045" type="#_x0000_t202" style="position:absolute;left:214;top:24155;width:57270;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7C9D1C9F" w:rsidR="00D06AA5" w:rsidRPr="007316CE" w:rsidRDefault="00D06AA5" w:rsidP="00D06AA5">
                        <w:pPr>
                          <w:pStyle w:val="Caption"/>
                        </w:pPr>
                        <w:bookmarkStart w:id="32" w:name="_Ref207292306"/>
                        <w:bookmarkStart w:id="33" w:name="_Toc207565891"/>
                        <w:r>
                          <w:t xml:space="preserve">Figure </w:t>
                        </w:r>
                        <w:fldSimple w:instr=" STYLEREF 1 \s ">
                          <w:r w:rsidR="00ED3664">
                            <w:rPr>
                              <w:noProof/>
                            </w:rPr>
                            <w:t>2</w:t>
                          </w:r>
                        </w:fldSimple>
                        <w:r w:rsidR="000B4BC5">
                          <w:noBreakHyphen/>
                        </w:r>
                        <w:fldSimple w:instr=" SEQ Figure \* ARABIC \s 1 ">
                          <w:r w:rsidR="00ED3664">
                            <w:rPr>
                              <w:noProof/>
                            </w:rPr>
                            <w:t>3</w:t>
                          </w:r>
                        </w:fldSimple>
                        <w:bookmarkEnd w:id="32"/>
                        <w:r>
                          <w:t>:</w:t>
                        </w:r>
                        <w:r w:rsidR="00E91A44">
                          <w:t xml:space="preserve"> </w:t>
                        </w:r>
                        <w:r w:rsidR="00E91A44" w:rsidRPr="00E91A44">
                          <w:t>Cross-sectional view of a squirrel cage motor and slip ring motor.</w:t>
                        </w:r>
                        <w:r w:rsidR="00A80380">
                          <w:t xml:space="preserve"> [10]</w:t>
                        </w:r>
                        <w:bookmarkEnd w:id="33"/>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19168" behindDoc="0" locked="0" layoutInCell="1" allowOverlap="1" wp14:anchorId="38D3F298" wp14:editId="7E977C52">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6" type="#_x0000_t202" style="position:absolute;left:0;text-align:left;margin-left:288.5pt;margin-top:268.1pt;width:121.2pt;height:110.6pt;z-index:251719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17120" behindDoc="0" locked="0" layoutInCell="1" allowOverlap="1" wp14:anchorId="4B5BEFE6" wp14:editId="2A439AD4">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7" type="#_x0000_t202" style="position:absolute;left:0;text-align:left;margin-left:21.45pt;margin-top:270pt;width:185.9pt;height:110.6pt;z-index:251717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599A5B00" w14:textId="07D1C799" w:rsidR="008D284E" w:rsidRPr="00D06AA5" w:rsidRDefault="008D284E" w:rsidP="00D00770">
      <w:r w:rsidRPr="008D284E">
        <w:t>While the previous sections highlighted the differences in motor types and their operational principles, a deeper understanding of motor performance requires examining the rotor assembly, which forms the core of torque generation in both synchronous and asynchronous machines.</w:t>
      </w:r>
    </w:p>
    <w:p w14:paraId="34F8DB46" w14:textId="06D5B540" w:rsidR="00B56B70" w:rsidRDefault="00B56B70" w:rsidP="00B56B70">
      <w:pPr>
        <w:pStyle w:val="Heading2"/>
        <w:rPr>
          <w:lang w:val="en-IN"/>
        </w:rPr>
      </w:pPr>
      <w:bookmarkStart w:id="25" w:name="_Toc207617697"/>
      <w:r>
        <w:rPr>
          <w:lang w:val="en-IN"/>
        </w:rPr>
        <w:t>Rotor Assembly</w:t>
      </w:r>
      <w:bookmarkEnd w:id="25"/>
    </w:p>
    <w:p w14:paraId="37C17F02" w14:textId="2E75D714" w:rsidR="00D23FB5" w:rsidRP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w:t>
      </w:r>
      <w:r w:rsidR="002B6624">
        <w:rPr>
          <w:lang w:val="en-IN" w:eastAsia="en-IN"/>
        </w:rPr>
        <w:t xml:space="preserve"> as shown in </w:t>
      </w:r>
      <w:r w:rsidR="002B6624">
        <w:rPr>
          <w:lang w:val="en-IN" w:eastAsia="en-IN"/>
        </w:rPr>
        <w:fldChar w:fldCharType="begin"/>
      </w:r>
      <w:r w:rsidR="002B6624">
        <w:rPr>
          <w:lang w:val="en-IN" w:eastAsia="en-IN"/>
        </w:rPr>
        <w:instrText xml:space="preserve"> REF _Ref207294041 \h </w:instrText>
      </w:r>
      <w:r w:rsidR="002B6624">
        <w:rPr>
          <w:lang w:val="en-IN" w:eastAsia="en-IN"/>
        </w:rPr>
      </w:r>
      <w:r w:rsidR="002B6624">
        <w:rPr>
          <w:lang w:val="en-IN" w:eastAsia="en-IN"/>
        </w:rPr>
        <w:fldChar w:fldCharType="separate"/>
      </w:r>
      <w:r w:rsidR="00ED3664">
        <w:t xml:space="preserve">Figure </w:t>
      </w:r>
      <w:r w:rsidR="00ED3664">
        <w:rPr>
          <w:noProof/>
        </w:rPr>
        <w:t>2</w:t>
      </w:r>
      <w:r w:rsidR="00ED3664">
        <w:noBreakHyphen/>
      </w:r>
      <w:r w:rsidR="00ED3664">
        <w:rPr>
          <w:noProof/>
        </w:rPr>
        <w:t>4</w:t>
      </w:r>
      <w:r w:rsidR="002B6624">
        <w:rPr>
          <w:lang w:val="en-IN" w:eastAsia="en-IN"/>
        </w:rPr>
        <w:fldChar w:fldCharType="end"/>
      </w:r>
      <w:r w:rsidR="002B6624">
        <w:rPr>
          <w:lang w:val="en-IN" w:eastAsia="en-IN"/>
        </w:rPr>
        <w:t>,</w:t>
      </w:r>
      <w:r w:rsidRPr="00D23FB5">
        <w:rPr>
          <w:lang w:val="en-IN" w:eastAsia="en-IN"/>
        </w:rPr>
        <w:t xml:space="preserve">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w:t>
      </w:r>
      <w:r w:rsidRPr="00D23FB5">
        <w:rPr>
          <w:lang w:val="en-IN" w:eastAsia="en-IN"/>
        </w:rPr>
        <w:lastRenderedPageBreak/>
        <w:t xml:space="preserve">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w:t>
      </w:r>
      <w:r w:rsidR="0059144D">
        <w:rPr>
          <w:noProof/>
          <w:lang w:val="en-IN" w:eastAsia="en-IN"/>
        </w:rPr>
        <mc:AlternateContent>
          <mc:Choice Requires="wpg">
            <w:drawing>
              <wp:anchor distT="0" distB="0" distL="114300" distR="114300" simplePos="0" relativeHeight="251902464" behindDoc="0" locked="0" layoutInCell="1" allowOverlap="1" wp14:anchorId="575DE584" wp14:editId="52FBFE04">
                <wp:simplePos x="0" y="0"/>
                <wp:positionH relativeFrom="margin">
                  <wp:align>left</wp:align>
                </wp:positionH>
                <wp:positionV relativeFrom="paragraph">
                  <wp:posOffset>1482090</wp:posOffset>
                </wp:positionV>
                <wp:extent cx="5785485" cy="2909570"/>
                <wp:effectExtent l="0" t="0" r="5715" b="5080"/>
                <wp:wrapTopAndBottom/>
                <wp:docPr id="1804724596" name="Group 73"/>
                <wp:cNvGraphicFramePr/>
                <a:graphic xmlns:a="http://schemas.openxmlformats.org/drawingml/2006/main">
                  <a:graphicData uri="http://schemas.microsoft.com/office/word/2010/wordprocessingGroup">
                    <wpg:wgp>
                      <wpg:cNvGrpSpPr/>
                      <wpg:grpSpPr>
                        <a:xfrm>
                          <a:off x="0" y="0"/>
                          <a:ext cx="5785485" cy="2909570"/>
                          <a:chOff x="0" y="0"/>
                          <a:chExt cx="5785485" cy="2909570"/>
                        </a:xfrm>
                      </wpg:grpSpPr>
                      <wpg:grpSp>
                        <wpg:cNvPr id="423957067" name="Group 72"/>
                        <wpg:cNvGrpSpPr/>
                        <wpg:grpSpPr>
                          <a:xfrm>
                            <a:off x="165100" y="0"/>
                            <a:ext cx="5607685" cy="2230120"/>
                            <a:chOff x="0" y="0"/>
                            <a:chExt cx="5607685" cy="2230120"/>
                          </a:xfrm>
                        </wpg:grpSpPr>
                        <wpg:grpSp>
                          <wpg:cNvPr id="654734692" name="Group 59"/>
                          <wpg:cNvGrpSpPr/>
                          <wpg:grpSpPr>
                            <a:xfrm>
                              <a:off x="0" y="0"/>
                              <a:ext cx="5607685" cy="2230120"/>
                              <a:chOff x="183362" y="0"/>
                              <a:chExt cx="5607818" cy="2230755"/>
                            </a:xfrm>
                          </wpg:grpSpPr>
                          <wpg:grpSp>
                            <wpg:cNvPr id="650297295" name="Group 57"/>
                            <wpg:cNvGrpSpPr/>
                            <wpg:grpSpPr>
                              <a:xfrm>
                                <a:off x="183362" y="0"/>
                                <a:ext cx="5607818" cy="1934966"/>
                                <a:chOff x="-613277" y="-15004"/>
                                <a:chExt cx="6430647" cy="1905000"/>
                              </a:xfrm>
                            </wpg:grpSpPr>
                            <pic:pic xmlns:pic="http://schemas.openxmlformats.org/drawingml/2006/picture">
                              <pic:nvPicPr>
                                <pic:cNvPr id="1171618894" name="Picture 33" descr="Diagram of a lost volume diagram&#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1086884526" name="Picture 56" descr="Diagram of a circular structure with different color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987408" y="108098"/>
                                  <a:ext cx="2829962" cy="1602849"/>
                                </a:xfrm>
                                <a:prstGeom prst="rect">
                                  <a:avLst/>
                                </a:prstGeom>
                              </pic:spPr>
                            </pic:pic>
                          </wpg:grpSp>
                          <wps:wsp>
                            <wps:cNvPr id="244384889"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grpSp>
                        <wps:wsp>
                          <wps:cNvPr id="693333144" name="Text Box 2"/>
                          <wps:cNvSpPr txBox="1">
                            <a:spLocks noChangeArrowheads="1"/>
                          </wps:cNvSpPr>
                          <wps:spPr bwMode="auto">
                            <a:xfrm>
                              <a:off x="3321050" y="1828800"/>
                              <a:ext cx="2011680" cy="386715"/>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wpg:grpSp>
                      <wps:wsp>
                        <wps:cNvPr id="1774998104" name="Text Box 1"/>
                        <wps:cNvSpPr txBox="1"/>
                        <wps:spPr>
                          <a:xfrm>
                            <a:off x="0" y="2108200"/>
                            <a:ext cx="5785485" cy="801370"/>
                          </a:xfrm>
                          <a:prstGeom prst="rect">
                            <a:avLst/>
                          </a:prstGeom>
                          <a:solidFill>
                            <a:prstClr val="white"/>
                          </a:solidFill>
                          <a:ln>
                            <a:noFill/>
                          </a:ln>
                        </wps:spPr>
                        <wps:txbx>
                          <w:txbxContent>
                            <w:p w14:paraId="3DB3CD0C" w14:textId="718F78FA" w:rsidR="008D284E" w:rsidRPr="00335B07" w:rsidRDefault="008D284E" w:rsidP="008D284E">
                              <w:pPr>
                                <w:pStyle w:val="Caption"/>
                                <w:rPr>
                                  <w:noProof/>
                                </w:rPr>
                              </w:pPr>
                              <w:bookmarkStart w:id="26" w:name="_Ref207294041"/>
                              <w:bookmarkStart w:id="27" w:name="_Toc207565892"/>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4</w:t>
                                </w:r>
                              </w:fldSimple>
                              <w:bookmarkEnd w:id="26"/>
                              <w:r>
                                <w:t xml:space="preserve">: </w:t>
                              </w:r>
                              <w:r w:rsidR="00E8534D">
                                <w:t xml:space="preserve">Rotor structures of PMSMs: </w:t>
                              </w:r>
                              <w:r>
                                <w:t xml:space="preserve">(a) </w:t>
                              </w:r>
                              <w:r w:rsidRPr="005D1AA0">
                                <w:t>Interior Permanent Magnet (b) Surface-mounted Permanent Magnets Synchronous motor [11]</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DE584" id="Group 73" o:spid="_x0000_s1048" style="position:absolute;left:0;text-align:left;margin-left:0;margin-top:116.7pt;width:455.55pt;height:229.1pt;z-index:251902464;mso-position-horizontal:left;mso-position-horizontal-relative:margin" coordsize="57854,29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">
                <v:group id="Group 72" o:spid="_x0000_s1049" style="position:absolute;left:1651;width:56076;height:22301"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8fM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">
                  <v:group id="Group 59" o:spid="_x0000_s1050"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">
                    <v:group id="Group 57" o:spid="_x0000_s1051"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">
                      <v:shape id="Picture 33" o:spid="_x0000_s1052"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">
                        <v:imagedata r:id="rId33" o:title="Diagram of a lost volume diagram&#10;&#10;AI-generated content may be incorrect"/>
                      </v:shape>
                      <v:shape id="Picture 56" o:spid="_x0000_s1053"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">
                        <v:imagedata r:id="rId34" o:title="Diagram of a circular structure with different colors&#10;&#10;AI-generated content may be incorrect"/>
                      </v:shape>
                    </v:group>
                    <v:shape id="_x0000_s1054"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v:group>
                  <v:shape id="_x0000_s1055"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v:shape>
                </v:group>
                <v:shape id="_x0000_s1056" type="#_x0000_t202" style="position:absolute;top:21082;width:578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" stroked="f">
                  <v:textbox style="mso-fit-shape-to-text:t" inset="0,0,0,0">
                    <w:txbxContent>
                      <w:p w14:paraId="3DB3CD0C" w14:textId="718F78FA" w:rsidR="008D284E" w:rsidRPr="00335B07" w:rsidRDefault="008D284E" w:rsidP="008D284E">
                        <w:pPr>
                          <w:pStyle w:val="Caption"/>
                          <w:rPr>
                            <w:noProof/>
                          </w:rPr>
                        </w:pPr>
                        <w:bookmarkStart w:id="37" w:name="_Ref207294041"/>
                        <w:bookmarkStart w:id="38" w:name="_Toc207565892"/>
                        <w:r>
                          <w:t xml:space="preserve">Figure </w:t>
                        </w:r>
                        <w:fldSimple w:instr=" STYLEREF 1 \s ">
                          <w:r w:rsidR="00ED3664">
                            <w:rPr>
                              <w:noProof/>
                            </w:rPr>
                            <w:t>2</w:t>
                          </w:r>
                        </w:fldSimple>
                        <w:r w:rsidR="000B4BC5">
                          <w:noBreakHyphen/>
                        </w:r>
                        <w:fldSimple w:instr=" SEQ Figure \* ARABIC \s 1 ">
                          <w:r w:rsidR="00ED3664">
                            <w:rPr>
                              <w:noProof/>
                            </w:rPr>
                            <w:t>4</w:t>
                          </w:r>
                        </w:fldSimple>
                        <w:bookmarkEnd w:id="37"/>
                        <w:r>
                          <w:t xml:space="preserve">: </w:t>
                        </w:r>
                        <w:r w:rsidR="00E8534D">
                          <w:t xml:space="preserve">Rotor structures of PMSMs: </w:t>
                        </w:r>
                        <w:r>
                          <w:t xml:space="preserve">(a) </w:t>
                        </w:r>
                        <w:r w:rsidRPr="005D1AA0">
                          <w:t>Interior Permanent Magnet (b) Surface-mounted Permanent Magnets Synchronous motor [11]</w:t>
                        </w:r>
                        <w:bookmarkEnd w:id="38"/>
                      </w:p>
                    </w:txbxContent>
                  </v:textbox>
                </v:shape>
                <w10:wrap type="topAndBottom" anchorx="margin"/>
              </v:group>
            </w:pict>
          </mc:Fallback>
        </mc:AlternateContent>
      </w:r>
      <w:r w:rsidRPr="00D23FB5">
        <w:rPr>
          <w:lang w:val="en-IN" w:eastAsia="en-IN"/>
        </w:rPr>
        <w:t>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2E2B684E" w14:textId="5101C6E7" w:rsidR="00573CF8" w:rsidRDefault="00685E13" w:rsidP="00D23FB5">
      <w:pPr>
        <w:pStyle w:val="Heading2"/>
      </w:pPr>
      <w:r>
        <w:t xml:space="preserve"> </w:t>
      </w:r>
      <w:bookmarkStart w:id="28" w:name="_Toc207617698"/>
      <w:r>
        <w:t>Stator Assembly</w:t>
      </w:r>
      <w:bookmarkEnd w:id="28"/>
    </w:p>
    <w:p w14:paraId="2901B2D3" w14:textId="234933D5" w:rsidR="007950D5" w:rsidRDefault="0059144D" w:rsidP="004A1132">
      <w:r>
        <w:rPr>
          <w:noProof/>
        </w:rPr>
        <mc:AlternateContent>
          <mc:Choice Requires="wpg">
            <w:drawing>
              <wp:anchor distT="0" distB="0" distL="114300" distR="114300" simplePos="0" relativeHeight="251676160" behindDoc="0" locked="0" layoutInCell="1" allowOverlap="1" wp14:anchorId="25DAB4CA" wp14:editId="07FF3879">
                <wp:simplePos x="0" y="0"/>
                <wp:positionH relativeFrom="margin">
                  <wp:align>center</wp:align>
                </wp:positionH>
                <wp:positionV relativeFrom="topMargin">
                  <wp:posOffset>6022340</wp:posOffset>
                </wp:positionV>
                <wp:extent cx="5664835" cy="3360420"/>
                <wp:effectExtent l="0" t="0" r="0" b="0"/>
                <wp:wrapTopAndBottom/>
                <wp:docPr id="1044004641" name="Group 36"/>
                <wp:cNvGraphicFramePr/>
                <a:graphic xmlns:a="http://schemas.openxmlformats.org/drawingml/2006/main">
                  <a:graphicData uri="http://schemas.microsoft.com/office/word/2010/wordprocessingGroup">
                    <wpg:wgp>
                      <wpg:cNvGrpSpPr/>
                      <wpg:grpSpPr>
                        <a:xfrm>
                          <a:off x="0" y="0"/>
                          <a:ext cx="5664835" cy="3360420"/>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C91E510" w:rsidR="00685E13" w:rsidRPr="00B26D44" w:rsidRDefault="00685E13" w:rsidP="00685E13">
                              <w:pPr>
                                <w:pStyle w:val="Caption"/>
                                <w:rPr>
                                  <w:noProof/>
                                </w:rPr>
                              </w:pPr>
                              <w:bookmarkStart w:id="29" w:name="_Ref207294415"/>
                              <w:bookmarkStart w:id="30" w:name="_Toc206070718"/>
                              <w:bookmarkStart w:id="31" w:name="_Toc207565893"/>
                              <w:r>
                                <w:t xml:space="preserve">Figure </w:t>
                              </w:r>
                              <w:fldSimple w:instr=" STYLEREF 1 \s ">
                                <w:r w:rsidR="00ED3664">
                                  <w:rPr>
                                    <w:noProof/>
                                  </w:rPr>
                                  <w:t>2</w:t>
                                </w:r>
                              </w:fldSimple>
                              <w:r w:rsidR="000B4BC5">
                                <w:noBreakHyphen/>
                              </w:r>
                              <w:fldSimple w:instr=" SEQ Figure \* ARABIC \s 1 ">
                                <w:r w:rsidR="00ED3664">
                                  <w:rPr>
                                    <w:noProof/>
                                  </w:rPr>
                                  <w:t>5</w:t>
                                </w:r>
                              </w:fldSimple>
                              <w:bookmarkEnd w:id="29"/>
                              <w:r>
                                <w:t xml:space="preserve">: </w:t>
                              </w:r>
                              <w:r w:rsidR="00947B54" w:rsidRPr="00947B54">
                                <w:t>Overview of insulating and supporting components in an electric motor stator cross-section.</w:t>
                              </w:r>
                              <w:r w:rsidRPr="00487AF6">
                                <w:t xml:space="preserve"> </w:t>
                              </w:r>
                              <w:r>
                                <w:t>[</w:t>
                              </w:r>
                              <w:r w:rsidR="0059144D">
                                <w:t>12</w:t>
                              </w:r>
                              <w:r>
                                <w:t>]</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0;margin-top:474.2pt;width:446.05pt;height:264.6pt;z-index:251676160;mso-position-horizontal:center;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LJW3sQ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6"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C91E510" w:rsidR="00685E13" w:rsidRPr="00B26D44" w:rsidRDefault="00685E13" w:rsidP="00685E13">
                        <w:pPr>
                          <w:pStyle w:val="Caption"/>
                          <w:rPr>
                            <w:noProof/>
                          </w:rPr>
                        </w:pPr>
                        <w:bookmarkStart w:id="43" w:name="_Ref207294415"/>
                        <w:bookmarkStart w:id="44" w:name="_Toc206070718"/>
                        <w:bookmarkStart w:id="45" w:name="_Toc207565893"/>
                        <w:r>
                          <w:t xml:space="preserve">Figure </w:t>
                        </w:r>
                        <w:fldSimple w:instr=" STYLEREF 1 \s ">
                          <w:r w:rsidR="00ED3664">
                            <w:rPr>
                              <w:noProof/>
                            </w:rPr>
                            <w:t>2</w:t>
                          </w:r>
                        </w:fldSimple>
                        <w:r w:rsidR="000B4BC5">
                          <w:noBreakHyphen/>
                        </w:r>
                        <w:fldSimple w:instr=" SEQ Figure \* ARABIC \s 1 ">
                          <w:r w:rsidR="00ED3664">
                            <w:rPr>
                              <w:noProof/>
                            </w:rPr>
                            <w:t>5</w:t>
                          </w:r>
                        </w:fldSimple>
                        <w:bookmarkEnd w:id="43"/>
                        <w:r>
                          <w:t xml:space="preserve">: </w:t>
                        </w:r>
                        <w:r w:rsidR="00947B54" w:rsidRPr="00947B54">
                          <w:t>Overview of insulating and supporting components in an electric motor stator cross-section.</w:t>
                        </w:r>
                        <w:r w:rsidRPr="00487AF6">
                          <w:t xml:space="preserve"> </w:t>
                        </w:r>
                        <w:r>
                          <w:t>[</w:t>
                        </w:r>
                        <w:r w:rsidR="0059144D">
                          <w:t>12</w:t>
                        </w:r>
                        <w:r>
                          <w:t>]</w:t>
                        </w:r>
                        <w:bookmarkEnd w:id="44"/>
                        <w:bookmarkEnd w:id="45"/>
                      </w:p>
                    </w:txbxContent>
                  </v:textbox>
                </v:shape>
                <w10:wrap type="topAndBottom" anchorx="margin" anchory="margin"/>
              </v:group>
            </w:pict>
          </mc:Fallback>
        </mc:AlternateContent>
      </w:r>
    </w:p>
    <w:p w14:paraId="04C1EE7B" w14:textId="08B8595F" w:rsidR="00D23FB5" w:rsidRPr="006C2FE5" w:rsidRDefault="00D23FB5" w:rsidP="004A1132">
      <w:pPr>
        <w:rPr>
          <w:lang w:val="en-IN"/>
        </w:rPr>
      </w:pPr>
      <w:r w:rsidRPr="00C34CFC">
        <w:lastRenderedPageBreak/>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002B6624">
        <w:rPr>
          <w:lang w:val="en-IN"/>
        </w:rPr>
        <w:fldChar w:fldCharType="begin"/>
      </w:r>
      <w:r w:rsidR="002B6624">
        <w:rPr>
          <w:lang w:val="en-IN"/>
        </w:rPr>
        <w:instrText xml:space="preserve"> REF _Ref207294415 \h </w:instrText>
      </w:r>
      <w:r w:rsidR="002B6624">
        <w:rPr>
          <w:lang w:val="en-IN"/>
        </w:rPr>
      </w:r>
      <w:r w:rsidR="002B6624">
        <w:rPr>
          <w:lang w:val="en-IN"/>
        </w:rPr>
        <w:fldChar w:fldCharType="separate"/>
      </w:r>
      <w:r w:rsidR="00ED3664">
        <w:t xml:space="preserve">Figure </w:t>
      </w:r>
      <w:r w:rsidR="00ED3664">
        <w:rPr>
          <w:noProof/>
        </w:rPr>
        <w:t>2</w:t>
      </w:r>
      <w:r w:rsidR="00ED3664">
        <w:noBreakHyphen/>
      </w:r>
      <w:r w:rsidR="00ED3664">
        <w:rPr>
          <w:noProof/>
        </w:rPr>
        <w:t>5</w:t>
      </w:r>
      <w:r w:rsidR="002B6624">
        <w:rPr>
          <w:lang w:val="en-IN"/>
        </w:rPr>
        <w:fldChar w:fldCharType="end"/>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sidR="001E1446">
        <w:t>.</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374D4EB2" w:rsidR="00CE717F" w:rsidRDefault="008C7CF4" w:rsidP="00776C80">
      <w:r>
        <w:rPr>
          <w:noProof/>
        </w:rPr>
        <mc:AlternateContent>
          <mc:Choice Requires="wpg">
            <w:drawing>
              <wp:anchor distT="0" distB="0" distL="114300" distR="114300" simplePos="0" relativeHeight="251733504" behindDoc="0" locked="0" layoutInCell="1" allowOverlap="1" wp14:anchorId="5DF2C3DC" wp14:editId="148956AB">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67933E71" w:rsidR="008C7CF4" w:rsidRDefault="008C7CF4" w:rsidP="008C7CF4">
                              <w:pPr>
                                <w:pStyle w:val="Caption"/>
                              </w:pPr>
                              <w:bookmarkStart w:id="32" w:name="_Ref207294249"/>
                              <w:bookmarkStart w:id="33" w:name="_Toc207565894"/>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6</w:t>
                                </w:r>
                              </w:fldSimple>
                              <w:bookmarkEnd w:id="32"/>
                              <w:r>
                                <w:t xml:space="preserve">: </w:t>
                              </w:r>
                              <w:r w:rsidRPr="008C7CF4">
                                <w:t>Production process of a stator with insertion winding</w:t>
                              </w:r>
                              <w:r w:rsidR="00D46515">
                                <w:t xml:space="preserve"> [13]</w:t>
                              </w:r>
                              <w:bookmarkEnd w:id="33"/>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33504;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8"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67933E71" w:rsidR="008C7CF4" w:rsidRDefault="008C7CF4" w:rsidP="008C7CF4">
                        <w:pPr>
                          <w:pStyle w:val="Caption"/>
                        </w:pPr>
                        <w:bookmarkStart w:id="48" w:name="_Ref207294249"/>
                        <w:bookmarkStart w:id="49" w:name="_Toc207565894"/>
                        <w:r>
                          <w:t xml:space="preserve">Figure </w:t>
                        </w:r>
                        <w:fldSimple w:instr=" STYLEREF 1 \s ">
                          <w:r w:rsidR="00ED3664">
                            <w:rPr>
                              <w:noProof/>
                            </w:rPr>
                            <w:t>2</w:t>
                          </w:r>
                        </w:fldSimple>
                        <w:r w:rsidR="000B4BC5">
                          <w:noBreakHyphen/>
                        </w:r>
                        <w:fldSimple w:instr=" SEQ Figure \* ARABIC \s 1 ">
                          <w:r w:rsidR="00ED3664">
                            <w:rPr>
                              <w:noProof/>
                            </w:rPr>
                            <w:t>6</w:t>
                          </w:r>
                        </w:fldSimple>
                        <w:bookmarkEnd w:id="48"/>
                        <w:r>
                          <w:t xml:space="preserve">: </w:t>
                        </w:r>
                        <w:r w:rsidRPr="008C7CF4">
                          <w:t>Production process of a stator with insertion winding</w:t>
                        </w:r>
                        <w:r w:rsidR="00D46515">
                          <w:t xml:space="preserve"> [13]</w:t>
                        </w:r>
                        <w:bookmarkEnd w:id="49"/>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w:t>
      </w:r>
      <w:r w:rsidR="006C2FE5" w:rsidRPr="00621729">
        <w:lastRenderedPageBreak/>
        <w:t>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o enhance 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jgwN2RlZjQ0LTUyODctNDljMC04NGYwLTc4YzBhOWJhYTMzOCIsIlJhbmdlU3RhcnQiOjIsIlJhbmdlTGVuZ3RoIjo1LCJSZWZlcmVuY2VJZCI6ImZkNzcyMjVjLTJkNzEtNGVjNS1iNDE2LTMzOTE0MzlhNjBkO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HJlZiI6IjEzIn0seyIkaWQiOiIyOC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Mw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Mx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My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iwiVXJpU3RyaW5nIjoiNGE0YTYxMmEtOTc4OC00NmFlLWI1NDMtYjVlOTM1YWY3NTNm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cmVmIjoiMjIi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zNiIsIkNvdW50IjoxLCJUZXh0VW5pdHMiOlt7IiRpZCI6IjM3IiwiRm9udFN0eWxlIjp7IiRpZCI6IjM4IiwiTmV1dHJhbCI6dHJ1ZX0sIlJlYWRpbmdPcmRlciI6MSwiVGV4dCI6Ils0LCAxM10ifV19LCJUYWciOiJDaXRhdmlQbGFjZWhvbGRlciM4ZjRhOGUzMi00ZTRmLTRhYTktOTUwYy05ZWQ3OGRhNjIwMTciLCJUZXh0IjoiWzQsIDEzXSIsIldBSVZlcnNpb24iOiI3LjAuNy4xIn0=}</w:instrText>
          </w:r>
          <w:r w:rsidR="004A1132">
            <w:fldChar w:fldCharType="separate"/>
          </w:r>
          <w:r w:rsidR="00DA229E">
            <w:t>[4, 13]</w:t>
          </w:r>
          <w:r w:rsidR="004A1132">
            <w:fldChar w:fldCharType="end"/>
          </w:r>
        </w:sdtContent>
      </w:sdt>
      <w:r w:rsidR="004A1132">
        <w:t>.</w:t>
      </w:r>
      <w:r w:rsidR="00CE717F">
        <w:t xml:space="preserve"> </w:t>
      </w:r>
      <w:r w:rsidR="002B6624">
        <w:t xml:space="preserve">The entire Production process for the Stator assembly is illustrated in </w:t>
      </w:r>
      <w:r w:rsidR="002B6624">
        <w:fldChar w:fldCharType="begin"/>
      </w:r>
      <w:r w:rsidR="002B6624">
        <w:instrText xml:space="preserve"> REF _Ref207294249 \h </w:instrText>
      </w:r>
      <w:r w:rsidR="002B6624">
        <w:fldChar w:fldCharType="separate"/>
      </w:r>
      <w:r w:rsidR="00ED3664">
        <w:t xml:space="preserve">Figure </w:t>
      </w:r>
      <w:r w:rsidR="00ED3664">
        <w:rPr>
          <w:noProof/>
        </w:rPr>
        <w:t>2</w:t>
      </w:r>
      <w:r w:rsidR="00ED3664">
        <w:noBreakHyphen/>
      </w:r>
      <w:r w:rsidR="00ED3664">
        <w:rPr>
          <w:noProof/>
        </w:rPr>
        <w:t>6</w:t>
      </w:r>
      <w:r w:rsidR="002B6624">
        <w:fldChar w:fldCharType="end"/>
      </w:r>
      <w:r w:rsidR="00DA229E">
        <w:t>.</w:t>
      </w:r>
    </w:p>
    <w:p w14:paraId="15A6BBB4" w14:textId="3DC0C1A7"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277339A6" w:rsidR="00C34CFC" w:rsidRDefault="00C34CFC" w:rsidP="003647CF">
      <w:pPr>
        <w:pStyle w:val="Heading2"/>
        <w:rPr>
          <w:lang w:val="en-IN"/>
        </w:rPr>
      </w:pPr>
      <w:bookmarkStart w:id="34" w:name="_Toc207617699"/>
      <w:r>
        <w:rPr>
          <w:lang w:val="en-IN"/>
        </w:rPr>
        <w:t>Slot liner function and Importance</w:t>
      </w:r>
      <w:bookmarkEnd w:id="34"/>
    </w:p>
    <w:bookmarkStart w:id="35" w:name="_Toc204763190"/>
    <w:p w14:paraId="29E2B7ED" w14:textId="3F07C438" w:rsidR="007756D3" w:rsidRDefault="002B6624" w:rsidP="007756D3">
      <w:r>
        <w:rPr>
          <w:noProof/>
          <w:lang w:val="en-IN"/>
        </w:rPr>
        <mc:AlternateContent>
          <mc:Choice Requires="wpg">
            <w:drawing>
              <wp:anchor distT="0" distB="0" distL="114300" distR="114300" simplePos="0" relativeHeight="251619840" behindDoc="0" locked="0" layoutInCell="1" allowOverlap="1" wp14:anchorId="552F8BBF" wp14:editId="379239F4">
                <wp:simplePos x="0" y="0"/>
                <wp:positionH relativeFrom="margin">
                  <wp:posOffset>127000</wp:posOffset>
                </wp:positionH>
                <wp:positionV relativeFrom="margin">
                  <wp:align>bottom</wp:align>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02DF7BFF" w:rsidR="00C45AB3" w:rsidRPr="002F419D" w:rsidRDefault="00C45AB3" w:rsidP="00C45AB3">
                              <w:pPr>
                                <w:pStyle w:val="Caption"/>
                                <w:rPr>
                                  <w:noProof/>
                                </w:rPr>
                              </w:pPr>
                              <w:bookmarkStart w:id="36" w:name="_Ref207303851"/>
                              <w:bookmarkStart w:id="37" w:name="_Toc206070719"/>
                              <w:bookmarkStart w:id="38" w:name="_Toc207565895"/>
                              <w:r>
                                <w:t xml:space="preserve">Figure </w:t>
                              </w:r>
                              <w:r w:rsidR="00ED3664">
                                <w:fldChar w:fldCharType="begin"/>
                              </w:r>
                              <w:r w:rsidR="00ED3664">
                                <w:instrText xml:space="preserve"> STYLEREF 1 \s </w:instrText>
                              </w:r>
                              <w:r w:rsidR="00ED3664">
                                <w:fldChar w:fldCharType="separate"/>
                              </w:r>
                              <w:r w:rsidR="00ED3664">
                                <w:rPr>
                                  <w:noProof/>
                                </w:rPr>
                                <w:t>2</w:t>
                              </w:r>
                              <w:r w:rsidR="00ED3664">
                                <w:rPr>
                                  <w:noProof/>
                                </w:rPr>
                                <w:fldChar w:fldCharType="end"/>
                              </w:r>
                              <w:r w:rsidR="000B4BC5">
                                <w:noBreakHyphen/>
                              </w:r>
                              <w:fldSimple w:instr=" SEQ Figure \* ARABIC \s 1 ">
                                <w:r w:rsidR="00ED3664">
                                  <w:rPr>
                                    <w:noProof/>
                                  </w:rPr>
                                  <w:t>7</w:t>
                                </w:r>
                              </w:fldSimple>
                              <w:bookmarkEnd w:id="36"/>
                              <w:r>
                                <w:t xml:space="preserve">: </w:t>
                              </w:r>
                              <w:r w:rsidRPr="00EF7C6D">
                                <w:t>Stator slot in (a) detail model (motor-cad) and the (b) actual stator slot</w:t>
                              </w:r>
                              <w:r w:rsidR="001723A4">
                                <w:t xml:space="preserve"> [</w:t>
                              </w:r>
                              <w:bookmarkEnd w:id="37"/>
                              <w:r w:rsidR="00DA229E">
                                <w:t>15]</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0pt;margin-top:0;width:436.3pt;height:337.7pt;z-index:251619840;mso-position-horizontal-relative:margin;mso-position-vertical:bottom;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40"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02DF7BFF" w:rsidR="00C45AB3" w:rsidRPr="002F419D" w:rsidRDefault="00C45AB3" w:rsidP="00C45AB3">
                        <w:pPr>
                          <w:pStyle w:val="Caption"/>
                          <w:rPr>
                            <w:noProof/>
                          </w:rPr>
                        </w:pPr>
                        <w:bookmarkStart w:id="55" w:name="_Ref207303851"/>
                        <w:bookmarkStart w:id="56" w:name="_Toc206070719"/>
                        <w:bookmarkStart w:id="57" w:name="_Toc207565895"/>
                        <w:r>
                          <w:t xml:space="preserve">Figure </w:t>
                        </w:r>
                        <w:fldSimple w:instr=" STYLEREF 1 \s ">
                          <w:r w:rsidR="00ED3664">
                            <w:rPr>
                              <w:noProof/>
                            </w:rPr>
                            <w:t>2</w:t>
                          </w:r>
                        </w:fldSimple>
                        <w:r w:rsidR="000B4BC5">
                          <w:noBreakHyphen/>
                        </w:r>
                        <w:fldSimple w:instr=" SEQ Figure \* ARABIC \s 1 ">
                          <w:r w:rsidR="00ED3664">
                            <w:rPr>
                              <w:noProof/>
                            </w:rPr>
                            <w:t>7</w:t>
                          </w:r>
                        </w:fldSimple>
                        <w:bookmarkEnd w:id="55"/>
                        <w:r>
                          <w:t xml:space="preserve">: </w:t>
                        </w:r>
                        <w:r w:rsidRPr="00EF7C6D">
                          <w:t>Stator slot in (a) detail model (motor-cad) and the (b) actual stator slot</w:t>
                        </w:r>
                        <w:r w:rsidR="001723A4">
                          <w:t xml:space="preserve"> [</w:t>
                        </w:r>
                        <w:bookmarkEnd w:id="56"/>
                        <w:r w:rsidR="00DA229E">
                          <w:t>15]</w:t>
                        </w:r>
                        <w:bookmarkEnd w:id="57"/>
                      </w:p>
                    </w:txbxContent>
                  </v:textbox>
                </v:shape>
                <w10:wrap type="topAndBottom" anchorx="margin" anchory="margin"/>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zFUMTE6MjM6NDI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wMzZiNDNlZC01MTcwLTQ3MGUtYTY4NC1jZDQyMjE1OTc0YjMiLCJUZXh0IjoiWzE0XSIsIldBSVZlcnNpb24iOiI3LjAuNy4xIn0=}</w:instrText>
          </w:r>
          <w:r w:rsidR="00621729">
            <w:fldChar w:fldCharType="separate"/>
          </w:r>
          <w:r w:rsidR="00DA229E">
            <w:t>[14]</w:t>
          </w:r>
          <w:r w:rsidR="00621729">
            <w:fldChar w:fldCharType="end"/>
          </w:r>
        </w:sdtContent>
      </w:sdt>
      <w:bookmarkEnd w:id="35"/>
      <w:r w:rsidR="007756D3" w:rsidRPr="007756D3">
        <w:t xml:space="preserve"> </w:t>
      </w:r>
    </w:p>
    <w:p w14:paraId="1E87F3D6" w14:textId="65B8A107" w:rsidR="007756D3" w:rsidRDefault="007756D3" w:rsidP="007756D3">
      <w:r>
        <w:lastRenderedPageBreak/>
        <w:t>I</w:t>
      </w:r>
      <w:r w:rsidRPr="00DC2D95">
        <w:t>n particular, the thermal management role of the slot liner is heavily influenced by how heat flows through the stator slot</w:t>
      </w:r>
      <w:r>
        <w:t>.</w:t>
      </w:r>
      <w:r w:rsidRPr="00DC2D95">
        <w:t xml:space="preserve"> </w:t>
      </w:r>
      <w:r w:rsidR="00220337">
        <w:fldChar w:fldCharType="begin"/>
      </w:r>
      <w:r w:rsidR="00220337">
        <w:instrText xml:space="preserve"> REF _Ref207303851 \h </w:instrText>
      </w:r>
      <w:r w:rsidR="00220337">
        <w:fldChar w:fldCharType="separate"/>
      </w:r>
      <w:r w:rsidR="00ED3664">
        <w:t xml:space="preserve">Figure </w:t>
      </w:r>
      <w:r w:rsidR="00ED3664">
        <w:rPr>
          <w:noProof/>
        </w:rPr>
        <w:t>2</w:t>
      </w:r>
      <w:r w:rsidR="00ED3664">
        <w:noBreakHyphen/>
      </w:r>
      <w:r w:rsidR="00ED3664">
        <w:rPr>
          <w:noProof/>
        </w:rPr>
        <w:t>7</w:t>
      </w:r>
      <w:r w:rsidR="00220337">
        <w:fldChar w:fldCharType="end"/>
      </w:r>
      <w:r>
        <w:t xml:space="preserve">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3YTI2ZDU1Yy1iZDRjLTQ2ZWYtOTRjZi1hMWE2ZjA1YTEyYjAiLCJUZXh0IjoiWzE1XSIsIldBSVZlcnNpb24iOiI3LjAuNy4xIn0=}</w:instrText>
          </w:r>
          <w:r w:rsidR="001723A4">
            <w:fldChar w:fldCharType="separate"/>
          </w:r>
          <w:r w:rsidR="00DA229E">
            <w:t>[15]</w:t>
          </w:r>
          <w:r w:rsidR="001723A4">
            <w:fldChar w:fldCharType="end"/>
          </w:r>
        </w:sdtContent>
      </w:sdt>
    </w:p>
    <w:p w14:paraId="4B13892C" w14:textId="4F2BAF25"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39" w:name="_Toc207617700"/>
      <w:r>
        <w:lastRenderedPageBreak/>
        <w:t xml:space="preserve">Robotic </w:t>
      </w:r>
      <w:r w:rsidR="003B450C">
        <w:t>Systems</w:t>
      </w:r>
      <w:r>
        <w:t xml:space="preserve"> for Insertion Tasks</w:t>
      </w:r>
      <w:bookmarkEnd w:id="39"/>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40" w:name="_Toc207617701"/>
      <w:r>
        <w:rPr>
          <w:lang w:val="en-IN"/>
        </w:rPr>
        <w:t>Suitable</w:t>
      </w:r>
      <w:r w:rsidR="0093647B">
        <w:rPr>
          <w:lang w:val="en-IN"/>
        </w:rPr>
        <w:t xml:space="preserve"> Robot Types</w:t>
      </w:r>
      <w:bookmarkEnd w:id="40"/>
    </w:p>
    <w:p w14:paraId="7A9F7DD9" w14:textId="3BE3C578"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w:t>
      </w:r>
      <w:r w:rsidR="00800B90">
        <w:fldChar w:fldCharType="begin"/>
      </w:r>
      <w:r w:rsidR="00800B90">
        <w:instrText xml:space="preserve"> REF _Ref207304048 \h </w:instrText>
      </w:r>
      <w:r w:rsidR="00800B90">
        <w:fldChar w:fldCharType="separate"/>
      </w:r>
      <w:r w:rsidR="00ED3664">
        <w:t xml:space="preserve">Figure </w:t>
      </w:r>
      <w:r w:rsidR="00ED3664">
        <w:rPr>
          <w:noProof/>
        </w:rPr>
        <w:t>3</w:t>
      </w:r>
      <w:r w:rsidR="00ED3664">
        <w:noBreakHyphen/>
      </w:r>
      <w:r w:rsidR="00ED3664">
        <w:rPr>
          <w:noProof/>
        </w:rPr>
        <w:t>1</w:t>
      </w:r>
      <w:r w:rsidR="00800B90">
        <w:fldChar w:fldCharType="end"/>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zFUMTE6MjM6NDI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bigJMyMF0ifV19LCJUYWciOiJDaXRhdmlQbGFjZWhvbGRlciNmNzM4MWQ5My04MDVjLTRiMDctYWIyOS00ZWRmMTQ2MzQ4MzgiLCJUZXh0IjoiWzE24oCTMjBdIiwiV0FJVmVyc2lvbiI6IjcuMC43LjEifQ==}</w:instrText>
          </w:r>
          <w:r w:rsidR="00754425">
            <w:fldChar w:fldCharType="separate"/>
          </w:r>
          <w:r w:rsidR="00DA229E">
            <w:t>[16–20]</w:t>
          </w:r>
          <w:r w:rsidR="00754425">
            <w:fldChar w:fldCharType="end"/>
          </w:r>
        </w:sdtContent>
      </w:sdt>
      <w:r w:rsidR="00F10918">
        <w:t>.</w:t>
      </w:r>
      <w:r w:rsidR="00F10918" w:rsidRPr="00F10918">
        <w:t xml:space="preserve"> In addition to these conventional industrial configurations, the emergence of collaborative robots (cobots) has introduced a new class of systems designed specifically for safe human–robot interaction and flexible deployment in modern production environments.</w:t>
      </w:r>
    </w:p>
    <w:p w14:paraId="5B21A79D" w14:textId="0498FAB6" w:rsidR="008873A9" w:rsidRDefault="00B3065C" w:rsidP="004F4F1C">
      <w:r w:rsidRPr="00B3065C">
        <w:t>Co</w:t>
      </w:r>
      <w:r w:rsidR="00800B90">
        <w:t>bots</w:t>
      </w:r>
      <w:r w:rsidRPr="00B3065C">
        <w:t xml:space="preserve"> provide several advantages in flexible automation environments. Unlike conventional industrial robots that typically require safety cages, cobots incorporate integrated safety features such as force-limiting joints and advanced sensor systems, which allow them to operate safely in close proximity to humans. This characteristic enables more efficient use of workspace and facilitates direct human–robot collaboration. Cobots are also designed for rapid deployment, supported by intuitive </w:t>
      </w:r>
      <w:r w:rsidRPr="00B3065C">
        <w:lastRenderedPageBreak/>
        <w:t xml:space="preserve">programming methods such as hand-guiding or graphical interfaces, which reduce the need for specialized programming expertise. Their compact size and ease of relocation make them especially suitable for small and </w:t>
      </w:r>
      <w:r w:rsidRPr="007A44C7">
        <w:rPr>
          <w:noProof/>
          <w:color w:val="EE0000"/>
        </w:rPr>
        <mc:AlternateContent>
          <mc:Choice Requires="wpg">
            <w:drawing>
              <wp:anchor distT="0" distB="0" distL="114300" distR="114300" simplePos="0" relativeHeight="251628032" behindDoc="0" locked="0" layoutInCell="1" allowOverlap="1" wp14:anchorId="4D5BD786" wp14:editId="7FC6197B">
                <wp:simplePos x="0" y="0"/>
                <wp:positionH relativeFrom="margin">
                  <wp:align>left</wp:align>
                </wp:positionH>
                <wp:positionV relativeFrom="margin">
                  <wp:align>top</wp:align>
                </wp:positionV>
                <wp:extent cx="5643646" cy="4032995"/>
                <wp:effectExtent l="0" t="0" r="0" b="5715"/>
                <wp:wrapTopAndBottom/>
                <wp:docPr id="1326559981" name="Group 33"/>
                <wp:cNvGraphicFramePr/>
                <a:graphic xmlns:a="http://schemas.openxmlformats.org/drawingml/2006/main">
                  <a:graphicData uri="http://schemas.microsoft.com/office/word/2010/wordprocessingGroup">
                    <wpg:wgp>
                      <wpg:cNvGrpSpPr/>
                      <wpg:grpSpPr>
                        <a:xfrm>
                          <a:off x="0" y="0"/>
                          <a:ext cx="5643646" cy="4032995"/>
                          <a:chOff x="48491" y="0"/>
                          <a:chExt cx="5644049" cy="4033544"/>
                        </a:xfrm>
                      </wpg:grpSpPr>
                      <wpg:grpSp>
                        <wpg:cNvPr id="1633963349" name="Group 18"/>
                        <wpg:cNvGrpSpPr/>
                        <wpg:grpSpPr>
                          <a:xfrm>
                            <a:off x="48491" y="0"/>
                            <a:ext cx="5495087" cy="3482340"/>
                            <a:chOff x="0" y="0"/>
                            <a:chExt cx="5495403"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32543" y="0"/>
                              <a:ext cx="2562860" cy="1839958"/>
                              <a:chOff x="-93175" y="-1"/>
                              <a:chExt cx="2522220" cy="189854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93175" y="-1"/>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43">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wps:txbx>
                            <wps:bodyPr rot="0" vert="horz" wrap="square" lIns="91440" tIns="45720" rIns="91440" bIns="45720" anchor="t" anchorCtr="0">
                              <a:noAutofit/>
                            </wps:bodyPr>
                          </wps:wsp>
                        </wpg:grpSp>
                      </wpg:grpSp>
                      <wps:wsp>
                        <wps:cNvPr id="2138838660" name="Text Box 1"/>
                        <wps:cNvSpPr txBox="1"/>
                        <wps:spPr>
                          <a:xfrm>
                            <a:off x="76199" y="3442278"/>
                            <a:ext cx="5616341" cy="591266"/>
                          </a:xfrm>
                          <a:prstGeom prst="rect">
                            <a:avLst/>
                          </a:prstGeom>
                          <a:solidFill>
                            <a:prstClr val="white"/>
                          </a:solidFill>
                          <a:ln>
                            <a:noFill/>
                          </a:ln>
                        </wps:spPr>
                        <wps:txbx>
                          <w:txbxContent>
                            <w:p w14:paraId="57EFE858" w14:textId="293DBAD0" w:rsidR="0076678A" w:rsidRPr="00913F83" w:rsidRDefault="0076678A" w:rsidP="0076678A">
                              <w:pPr>
                                <w:pStyle w:val="Caption"/>
                                <w:rPr>
                                  <w:noProof/>
                                </w:rPr>
                              </w:pPr>
                              <w:bookmarkStart w:id="41" w:name="_Ref207304048"/>
                              <w:bookmarkStart w:id="42" w:name="_Toc207565896"/>
                              <w:bookmarkStart w:id="43" w:name="_Toc206070720"/>
                              <w:r>
                                <w:t xml:space="preserve">Figure </w:t>
                              </w:r>
                              <w:r w:rsidR="00ED3664">
                                <w:fldChar w:fldCharType="begin"/>
                              </w:r>
                              <w:r w:rsidR="00ED3664">
                                <w:instrText xml:space="preserve"> STYLEREF 1 \s </w:instrText>
                              </w:r>
                              <w:r w:rsidR="00ED3664">
                                <w:fldChar w:fldCharType="separate"/>
                              </w:r>
                              <w:r w:rsidR="00ED3664">
                                <w:rPr>
                                  <w:noProof/>
                                </w:rPr>
                                <w:t>3</w:t>
                              </w:r>
                              <w:r w:rsidR="00ED3664">
                                <w:rPr>
                                  <w:noProof/>
                                </w:rPr>
                                <w:fldChar w:fldCharType="end"/>
                              </w:r>
                              <w:r w:rsidR="000B4BC5">
                                <w:noBreakHyphen/>
                              </w:r>
                              <w:fldSimple w:instr=" SEQ Figure \* ARABIC \s 1 ">
                                <w:r w:rsidR="00ED3664">
                                  <w:rPr>
                                    <w:noProof/>
                                  </w:rPr>
                                  <w:t>1</w:t>
                                </w:r>
                              </w:fldSimple>
                              <w:bookmarkEnd w:id="41"/>
                              <w:r w:rsidRPr="00F10918">
                                <w:rPr>
                                  <w:color w:val="EE0000"/>
                                </w:rPr>
                                <w:t>:</w:t>
                              </w:r>
                              <w:r w:rsidRPr="00E8534D">
                                <w:rPr>
                                  <w:color w:val="000000" w:themeColor="text1"/>
                                </w:rPr>
                                <w:t xml:space="preserve"> Examples of common industrial robot configurations</w:t>
                              </w:r>
                              <w:bookmarkEnd w:id="42"/>
                              <w:r w:rsidRPr="00E8534D">
                                <w:rPr>
                                  <w:color w:val="000000" w:themeColor="text1"/>
                                </w:rPr>
                                <w:t xml:space="preserve"> </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17.55pt;z-index:251628032;mso-position-horizontal:left;mso-position-horizontal-relative:margin;mso-position-vertical:top;mso-position-vertical-relative:margin;mso-width-relative:margin;mso-height-relative:margin" coordorigin="484" coordsize="56440,403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">
                <v:group id="Group 18" o:spid="_x0000_s1067" style="position:absolute;left:484;width:54951;height:34823" coordsize="54954,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5"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v:textbox>
                    </v:shape>
                  </v:group>
                  <v:group id="Group 15" o:spid="_x0000_s1071" style="position:absolute;left:29325;width:25629;height:18399" coordorigin="-931" coordsize="25222,18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931;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6"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7"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8"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v:textbox>
                    </v:shape>
                  </v:group>
                </v:group>
                <v:shape id="_x0000_s1080" type="#_x0000_t202" style="position:absolute;left:761;top:34422;width:56164;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293DBAD0" w:rsidR="0076678A" w:rsidRPr="00913F83" w:rsidRDefault="0076678A" w:rsidP="0076678A">
                        <w:pPr>
                          <w:pStyle w:val="Caption"/>
                          <w:rPr>
                            <w:noProof/>
                          </w:rPr>
                        </w:pPr>
                        <w:bookmarkStart w:id="63" w:name="_Toc206070720"/>
                        <w:bookmarkStart w:id="64" w:name="_Ref207304048"/>
                        <w:bookmarkStart w:id="65" w:name="_Toc207565896"/>
                        <w:r>
                          <w:t xml:space="preserve">Figure </w:t>
                        </w:r>
                        <w:fldSimple w:instr=" STYLEREF 1 \s ">
                          <w:r w:rsidR="00ED3664">
                            <w:rPr>
                              <w:noProof/>
                            </w:rPr>
                            <w:t>3</w:t>
                          </w:r>
                        </w:fldSimple>
                        <w:r w:rsidR="000B4BC5">
                          <w:noBreakHyphen/>
                        </w:r>
                        <w:fldSimple w:instr=" SEQ Figure \* ARABIC \s 1 ">
                          <w:r w:rsidR="00ED3664">
                            <w:rPr>
                              <w:noProof/>
                            </w:rPr>
                            <w:t>1</w:t>
                          </w:r>
                        </w:fldSimple>
                        <w:bookmarkEnd w:id="64"/>
                        <w:r w:rsidRPr="00F10918">
                          <w:rPr>
                            <w:color w:val="EE0000"/>
                          </w:rPr>
                          <w:t>:</w:t>
                        </w:r>
                        <w:r w:rsidRPr="00E8534D">
                          <w:rPr>
                            <w:color w:val="000000" w:themeColor="text1"/>
                          </w:rPr>
                          <w:t xml:space="preserve"> Examples of common industrial robot configurations</w:t>
                        </w:r>
                        <w:bookmarkEnd w:id="65"/>
                        <w:r w:rsidRPr="00E8534D">
                          <w:rPr>
                            <w:color w:val="000000" w:themeColor="text1"/>
                          </w:rPr>
                          <w:t xml:space="preserve"> </w:t>
                        </w:r>
                        <w:bookmarkEnd w:id="63"/>
                      </w:p>
                    </w:txbxContent>
                  </v:textbox>
                </v:shape>
                <w10:wrap type="topAndBottom" anchorx="margin" anchory="margin"/>
              </v:group>
            </w:pict>
          </mc:Fallback>
        </mc:AlternateContent>
      </w:r>
      <w:r w:rsidRPr="00B3065C">
        <w:t>medium enterprises and production scenarios with low volumes and high product variability. In practice, cobots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cobots are increasingly adopted as a flexible and cost-effective solution that bridges the gap between manual assembly and fully automated production system</w:t>
      </w:r>
      <w:r>
        <w:t>s.</w:t>
      </w:r>
      <w:r w:rsidR="00F10918">
        <w:t xml:space="preserve"> </w:t>
      </w:r>
      <w:sdt>
        <w:sdtPr>
          <w:alias w:val="To edit, see citavi.com/edit"/>
          <w:tag w:val="CitaviPlaceholder#6410662f-21ef-4e7a-a52a-2f94c929b0a7"/>
          <w:id w:val="1748383918"/>
          <w:placeholder>
            <w:docPart w:val="DefaultPlaceholder_-1854013440"/>
          </w:placeholder>
        </w:sdtPr>
        <w:sdtContent>
          <w:r w:rsidR="00F1091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}</w:instrText>
          </w:r>
          <w:r w:rsidR="00F10918">
            <w:fldChar w:fldCharType="separate"/>
          </w:r>
          <w:r w:rsidR="00DA229E">
            <w:t>[21]</w:t>
          </w:r>
          <w:r w:rsidR="00F10918">
            <w:fldChar w:fldCharType="end"/>
          </w:r>
        </w:sdtContent>
      </w:sdt>
      <w:r w:rsidR="00967C5A">
        <w:t>.</w:t>
      </w:r>
      <w:r w:rsidR="00800B90">
        <w:t xml:space="preserve"> </w:t>
      </w:r>
      <w:r w:rsidR="00800B90">
        <w:fldChar w:fldCharType="begin"/>
      </w:r>
      <w:r w:rsidR="00800B90">
        <w:instrText xml:space="preserve"> REF _Ref207304201 \h </w:instrText>
      </w:r>
      <w:r w:rsidR="00800B90">
        <w:fldChar w:fldCharType="separate"/>
      </w:r>
      <w:r w:rsidR="00ED3664">
        <w:t xml:space="preserve">Figure </w:t>
      </w:r>
      <w:r w:rsidR="00ED3664">
        <w:rPr>
          <w:noProof/>
        </w:rPr>
        <w:t>3</w:t>
      </w:r>
      <w:r w:rsidR="00ED3664">
        <w:noBreakHyphen/>
      </w:r>
      <w:r w:rsidR="00ED3664">
        <w:rPr>
          <w:noProof/>
        </w:rPr>
        <w:t>2</w:t>
      </w:r>
      <w:r w:rsidR="00800B90">
        <w:fldChar w:fldCharType="end"/>
      </w:r>
      <w:r w:rsidR="00967C5A" w:rsidRPr="00967C5A">
        <w:t xml:space="preserve"> illustrates various cobot configurations, where the numerical designation indicates the corresponding payload capacity; for instance, the UR10 model is capable of handling </w:t>
      </w:r>
      <w:r w:rsidR="00FD3F68">
        <w:rPr>
          <w:noProof/>
        </w:rPr>
        <mc:AlternateContent>
          <mc:Choice Requires="wpg">
            <w:drawing>
              <wp:anchor distT="0" distB="0" distL="114300" distR="114300" simplePos="0" relativeHeight="251899392" behindDoc="0" locked="0" layoutInCell="1" allowOverlap="1" wp14:anchorId="30BFC852" wp14:editId="126DB179">
                <wp:simplePos x="0" y="0"/>
                <wp:positionH relativeFrom="margin">
                  <wp:posOffset>113030</wp:posOffset>
                </wp:positionH>
                <wp:positionV relativeFrom="margin">
                  <wp:posOffset>7077710</wp:posOffset>
                </wp:positionV>
                <wp:extent cx="5664200" cy="2115185"/>
                <wp:effectExtent l="0" t="0" r="0" b="0"/>
                <wp:wrapTopAndBottom/>
                <wp:docPr id="1109419311" name="Group 68"/>
                <wp:cNvGraphicFramePr/>
                <a:graphic xmlns:a="http://schemas.openxmlformats.org/drawingml/2006/main">
                  <a:graphicData uri="http://schemas.microsoft.com/office/word/2010/wordprocessingGroup">
                    <wpg:wgp>
                      <wpg:cNvGrpSpPr/>
                      <wpg:grpSpPr>
                        <a:xfrm>
                          <a:off x="0" y="0"/>
                          <a:ext cx="5664200" cy="2115185"/>
                          <a:chOff x="0" y="-177800"/>
                          <a:chExt cx="5664200"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177800"/>
                            <a:ext cx="5664200" cy="1803400"/>
                          </a:xfrm>
                          <a:prstGeom prst="rect">
                            <a:avLst/>
                          </a:prstGeom>
                        </pic:spPr>
                      </pic:pic>
                      <wps:wsp>
                        <wps:cNvPr id="819680565" name="Text Box 1"/>
                        <wps:cNvSpPr txBox="1"/>
                        <wps:spPr>
                          <a:xfrm>
                            <a:off x="144780" y="1574800"/>
                            <a:ext cx="5345430" cy="591185"/>
                          </a:xfrm>
                          <a:prstGeom prst="rect">
                            <a:avLst/>
                          </a:prstGeom>
                          <a:solidFill>
                            <a:prstClr val="white"/>
                          </a:solidFill>
                          <a:ln>
                            <a:noFill/>
                          </a:ln>
                        </wps:spPr>
                        <wps:txbx>
                          <w:txbxContent>
                            <w:p w14:paraId="33E0D481" w14:textId="48DAB139" w:rsidR="008873A9" w:rsidRPr="00193A02" w:rsidRDefault="008873A9" w:rsidP="008873A9">
                              <w:pPr>
                                <w:pStyle w:val="Caption"/>
                                <w:rPr>
                                  <w:noProof/>
                                </w:rPr>
                              </w:pPr>
                              <w:bookmarkStart w:id="44" w:name="_Ref207304201"/>
                              <w:bookmarkStart w:id="45" w:name="_Toc207565897"/>
                              <w:r>
                                <w:t xml:space="preserve">Figure </w:t>
                              </w:r>
                              <w:fldSimple w:instr=" STYLEREF 1 \s ">
                                <w:r w:rsidR="00ED3664">
                                  <w:rPr>
                                    <w:noProof/>
                                  </w:rPr>
                                  <w:t>3</w:t>
                                </w:r>
                              </w:fldSimple>
                              <w:r w:rsidR="000B4BC5">
                                <w:noBreakHyphen/>
                              </w:r>
                              <w:fldSimple w:instr=" SEQ Figure \* ARABIC \s 1 ">
                                <w:r w:rsidR="00ED3664">
                                  <w:rPr>
                                    <w:noProof/>
                                  </w:rPr>
                                  <w:t>2</w:t>
                                </w:r>
                              </w:fldSimple>
                              <w:bookmarkEnd w:id="44"/>
                              <w:r>
                                <w:t>: Different Cobot configurations provided by Universal Robots.</w:t>
                              </w:r>
                              <w:r w:rsidR="00FD3F68">
                                <w:t>[2</w:t>
                              </w:r>
                              <w:r w:rsidR="00622F7E">
                                <w:t>2</w:t>
                              </w:r>
                              <w:r w:rsidR="00FD3F68">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BFC852" id="Group 68" o:spid="_x0000_s1081" style="position:absolute;left:0;text-align:left;margin-left:8.9pt;margin-top:557.3pt;width:446pt;height:166.55pt;z-index:251899392;mso-position-horizontal-relative:margin;mso-position-vertical-relative:margin;mso-height-relative:margin" coordorigin=",-1778" coordsize="56642,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">
                <v:shape id="Picture 67" o:spid="_x0000_s1082"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50" o:title="A close-up of a machine&#10;&#10;AI-generated content may be incorrect"/>
                </v:shape>
                <v:shape id="_x0000_s1083" type="#_x0000_t202" style="position:absolute;left:1447;top:15748;width:5345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" stroked="f">
                  <v:textbox inset="0,0,0,0">
                    <w:txbxContent>
                      <w:p w14:paraId="33E0D481" w14:textId="48DAB139" w:rsidR="008873A9" w:rsidRPr="00193A02" w:rsidRDefault="008873A9" w:rsidP="008873A9">
                        <w:pPr>
                          <w:pStyle w:val="Caption"/>
                          <w:rPr>
                            <w:noProof/>
                          </w:rPr>
                        </w:pPr>
                        <w:bookmarkStart w:id="68" w:name="_Ref207304201"/>
                        <w:bookmarkStart w:id="69" w:name="_Toc207565897"/>
                        <w:r>
                          <w:t xml:space="preserve">Figure </w:t>
                        </w:r>
                        <w:fldSimple w:instr=" STYLEREF 1 \s ">
                          <w:r w:rsidR="00ED3664">
                            <w:rPr>
                              <w:noProof/>
                            </w:rPr>
                            <w:t>3</w:t>
                          </w:r>
                        </w:fldSimple>
                        <w:r w:rsidR="000B4BC5">
                          <w:noBreakHyphen/>
                        </w:r>
                        <w:fldSimple w:instr=" SEQ Figure \* ARABIC \s 1 ">
                          <w:r w:rsidR="00ED3664">
                            <w:rPr>
                              <w:noProof/>
                            </w:rPr>
                            <w:t>2</w:t>
                          </w:r>
                        </w:fldSimple>
                        <w:bookmarkEnd w:id="68"/>
                        <w:r>
                          <w:t>: Different Cobot configurations provided by Universal Robots.</w:t>
                        </w:r>
                        <w:r w:rsidR="00FD3F68">
                          <w:t>[2</w:t>
                        </w:r>
                        <w:r w:rsidR="00622F7E">
                          <w:t>2</w:t>
                        </w:r>
                        <w:r w:rsidR="00FD3F68">
                          <w:t>]</w:t>
                        </w:r>
                        <w:bookmarkEnd w:id="69"/>
                      </w:p>
                    </w:txbxContent>
                  </v:textbox>
                </v:shape>
                <w10:wrap type="topAndBottom" anchorx="margin" anchory="margin"/>
              </v:group>
            </w:pict>
          </mc:Fallback>
        </mc:AlternateContent>
      </w:r>
      <w:r w:rsidR="00967C5A" w:rsidRPr="00967C5A">
        <w:t>a payload of 10 kg.</w:t>
      </w:r>
      <w:r w:rsidR="00FD3F68">
        <w:t xml:space="preserve"> </w:t>
      </w:r>
      <w:sdt>
        <w:sdtPr>
          <w:alias w:val="To edit, see citavi.com/edit"/>
          <w:tag w:val="CitaviPlaceholder#69224241-1bb7-4487-b3a6-6a286e559c4a"/>
          <w:id w:val="-597494314"/>
          <w:placeholder>
            <w:docPart w:val="DefaultPlaceholder_-1854013440"/>
          </w:placeholder>
        </w:sdtPr>
        <w:sdtContent>
          <w:r w:rsidR="00FD3F6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2M0YjA1LTBiMzEtNGQ1Mi1iYTYzLWZlNmY5MmJmZGRhOCIsIlJhbmdlTGVuZ3RoIjo0LCJSZWZlcmVuY2VJZCI6ImU0MDYzNTY5LWQwNDQtNGJkNy1iZjIwLTg0MzU2NzU1NTh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tMDg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EYXRlIjoiMzAtMDg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yMjQyNDEtMWJiNy00NDg3LWIzYTYtNmEyODZlNTU5YzRhIiwiVGV4dCI6IlsyMl0iLCJXQUlWZXJzaW9uIjoiNy4wLjcuMSJ9}</w:instrText>
          </w:r>
          <w:r w:rsidR="00FD3F68">
            <w:fldChar w:fldCharType="separate"/>
          </w:r>
          <w:r w:rsidR="00DA229E">
            <w:t>[22]</w:t>
          </w:r>
          <w:r w:rsidR="00FD3F68">
            <w:fldChar w:fldCharType="end"/>
          </w:r>
        </w:sdtContent>
      </w:sdt>
    </w:p>
    <w:p w14:paraId="7539A2F6" w14:textId="48264CA1" w:rsidR="0093647B" w:rsidRDefault="0093647B" w:rsidP="001250A5">
      <w:pPr>
        <w:pStyle w:val="Heading2"/>
        <w:rPr>
          <w:lang w:val="en-IN"/>
        </w:rPr>
      </w:pPr>
      <w:bookmarkStart w:id="46" w:name="_Toc207617702"/>
      <w:r>
        <w:rPr>
          <w:lang w:val="en-IN"/>
        </w:rPr>
        <w:lastRenderedPageBreak/>
        <w:t>Kinematics and Motion Control Principles</w:t>
      </w:r>
      <w:bookmarkEnd w:id="46"/>
    </w:p>
    <w:p w14:paraId="27CFCFDD" w14:textId="6C44B90F" w:rsidR="006A7502" w:rsidRDefault="00800B90" w:rsidP="006A7502">
      <w:r>
        <w:rPr>
          <w:noProof/>
        </w:rPr>
        <mc:AlternateContent>
          <mc:Choice Requires="wpg">
            <w:drawing>
              <wp:anchor distT="0" distB="0" distL="114300" distR="114300" simplePos="0" relativeHeight="251631104" behindDoc="0" locked="0" layoutInCell="1" allowOverlap="1" wp14:anchorId="7E9DE97F" wp14:editId="6DCC8DB3">
                <wp:simplePos x="0" y="0"/>
                <wp:positionH relativeFrom="margin">
                  <wp:posOffset>781050</wp:posOffset>
                </wp:positionH>
                <wp:positionV relativeFrom="page">
                  <wp:posOffset>36048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51">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6697925A" w:rsidR="00A93E88" w:rsidRPr="00406C22" w:rsidRDefault="00A93E88" w:rsidP="00A93E88">
                              <w:pPr>
                                <w:pStyle w:val="Caption"/>
                                <w:rPr>
                                  <w:noProof/>
                                </w:rPr>
                              </w:pPr>
                              <w:bookmarkStart w:id="47" w:name="_Ref207304458"/>
                              <w:bookmarkStart w:id="48" w:name="_Toc206070721"/>
                              <w:bookmarkStart w:id="49" w:name="_Toc207565898"/>
                              <w:r>
                                <w:t xml:space="preserve">Figure </w:t>
                              </w:r>
                              <w:r w:rsidR="00ED3664">
                                <w:fldChar w:fldCharType="begin"/>
                              </w:r>
                              <w:r w:rsidR="00ED3664">
                                <w:instrText xml:space="preserve"> STYLEREF 1 \s </w:instrText>
                              </w:r>
                              <w:r w:rsidR="00ED3664">
                                <w:fldChar w:fldCharType="separate"/>
                              </w:r>
                              <w:r w:rsidR="00ED3664">
                                <w:rPr>
                                  <w:noProof/>
                                </w:rPr>
                                <w:t>3</w:t>
                              </w:r>
                              <w:r w:rsidR="00ED3664">
                                <w:rPr>
                                  <w:noProof/>
                                </w:rPr>
                                <w:fldChar w:fldCharType="end"/>
                              </w:r>
                              <w:r w:rsidR="000B4BC5">
                                <w:noBreakHyphen/>
                              </w:r>
                              <w:fldSimple w:instr=" SEQ Figure \* ARABIC \s 1 ">
                                <w:r w:rsidR="00ED3664">
                                  <w:rPr>
                                    <w:noProof/>
                                  </w:rPr>
                                  <w:t>3</w:t>
                                </w:r>
                              </w:fldSimple>
                              <w:bookmarkEnd w:id="47"/>
                              <w:r>
                                <w:t xml:space="preserve">: </w:t>
                              </w:r>
                              <w:r w:rsidRPr="00FD5F67">
                                <w:t>DH parameter calculation in a Universal Robot</w:t>
                              </w:r>
                              <w:r>
                                <w:t xml:space="preserve"> [2</w:t>
                              </w:r>
                              <w:r w:rsidR="00622F7E">
                                <w:t>4</w:t>
                              </w:r>
                              <w: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4" style="position:absolute;left:0;text-align:left;margin-left:61.5pt;margin-top:283.85pt;width:342.5pt;height:371.4pt;z-index:251631104;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">
                <v:shape id="Picture 18" o:spid="_x0000_s1085"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52" o:title="A diagram of a link and a link&#10;&#10;AI-generated content may be incorrect" croptop="3387f"/>
                </v:shape>
                <v:shape id="_x0000_s1086"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6697925A" w:rsidR="00A93E88" w:rsidRPr="00406C22" w:rsidRDefault="00A93E88" w:rsidP="00A93E88">
                        <w:pPr>
                          <w:pStyle w:val="Caption"/>
                          <w:rPr>
                            <w:noProof/>
                          </w:rPr>
                        </w:pPr>
                        <w:bookmarkStart w:id="74" w:name="_Ref207304458"/>
                        <w:bookmarkStart w:id="75" w:name="_Toc206070721"/>
                        <w:bookmarkStart w:id="76" w:name="_Toc207565898"/>
                        <w:r>
                          <w:t xml:space="preserve">Figure </w:t>
                        </w:r>
                        <w:fldSimple w:instr=" STYLEREF 1 \s ">
                          <w:r w:rsidR="00ED3664">
                            <w:rPr>
                              <w:noProof/>
                            </w:rPr>
                            <w:t>3</w:t>
                          </w:r>
                        </w:fldSimple>
                        <w:r w:rsidR="000B4BC5">
                          <w:noBreakHyphen/>
                        </w:r>
                        <w:fldSimple w:instr=" SEQ Figure \* ARABIC \s 1 ">
                          <w:r w:rsidR="00ED3664">
                            <w:rPr>
                              <w:noProof/>
                            </w:rPr>
                            <w:t>3</w:t>
                          </w:r>
                        </w:fldSimple>
                        <w:bookmarkEnd w:id="74"/>
                        <w:r>
                          <w:t xml:space="preserve">: </w:t>
                        </w:r>
                        <w:r w:rsidRPr="00FD5F67">
                          <w:t>DH parameter calculation in a Universal Robot</w:t>
                        </w:r>
                        <w:r>
                          <w:t xml:space="preserve"> [2</w:t>
                        </w:r>
                        <w:r w:rsidR="00622F7E">
                          <w:t>4</w:t>
                        </w:r>
                        <w:r>
                          <w:t>]</w:t>
                        </w:r>
                        <w:bookmarkEnd w:id="75"/>
                        <w:bookmarkEnd w:id="76"/>
                      </w:p>
                    </w:txbxContent>
                  </v:textbox>
                </v:shape>
                <w10:wrap type="topAndBottom" anchorx="margin" anchory="page"/>
              </v:group>
            </w:pict>
          </mc:Fallback>
        </mc:AlternateContent>
      </w:r>
      <w:r w:rsidRPr="00800B90">
        <w:t>Efficient and safe collaboration with human operators requires that cobots move accurately and predictably. This behavior is ensured through kinematics and motion control, which define the relationship between joint movements and the position and orientation of the robot's end-effector</w:t>
      </w:r>
      <w:r>
        <w:t xml:space="preserve">. </w:t>
      </w:r>
      <w:r w:rsidR="006A7502" w:rsidRPr="006A7502">
        <w:t>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w:t>
      </w:r>
      <w:r w:rsidR="00967C5A">
        <w:t xml:space="preserve"> series </w:t>
      </w:r>
      <w:r w:rsidR="006A7502" w:rsidRPr="006A7502">
        <w:t xml:space="preserve"> and similar cobots, both forward and inverse kinematics are essential: forward kinematics calculate the end-effector's position from given joint angles, while inverse kinematics determine the necessary joint angles to reach a desired position and orientation in space</w:t>
      </w:r>
      <w:r w:rsidR="006A7502">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MTVjNzJhZmYtNzI5My00YzQ5LWFiZjAtMDYxOGMzNGNkOTI4IiwiVGV4dCI6IlsyM10iLCJXQUlWZXJzaW9uIjoiNy4wLjcuMSJ9}</w:instrText>
          </w:r>
          <w:r w:rsidR="0092425D">
            <w:fldChar w:fldCharType="separate"/>
          </w:r>
          <w:r w:rsidR="00DA229E">
            <w:t>[23]</w:t>
          </w:r>
          <w:r w:rsidR="0092425D">
            <w:fldChar w:fldCharType="end"/>
          </w:r>
        </w:sdtContent>
      </w:sdt>
    </w:p>
    <w:p w14:paraId="218C607C" w14:textId="6E53896A" w:rsidR="00347F58" w:rsidRDefault="00B00BE2" w:rsidP="006A7502">
      <w:r w:rsidRPr="00B00BE2">
        <w:t>Building on the understanding of forward and inverse kinematics, the Denavit–Hartenberg (D-H) convention is applied to systematically model the six revolute joints.</w:t>
      </w:r>
      <w:r w:rsidR="00347F58" w:rsidRPr="00347F58">
        <w:t xml:space="preserve">This modeling framework enables the formulation of transformation matrices that map joint space coordinates to </w:t>
      </w:r>
      <w:r w:rsidR="00800B90">
        <w:t>c</w:t>
      </w:r>
      <w:r w:rsidR="00347F58" w:rsidRPr="00347F58">
        <w:t xml:space="preserve">artesian space, which is crucial for precise motion planning and real-time control. The D-H parameters define the spatial relationship between links, allowing for calculated transitions between various positions and </w:t>
      </w:r>
      <w:r w:rsidR="00347F58" w:rsidRPr="00347F58">
        <w:lastRenderedPageBreak/>
        <w:t>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ZmE4MWViNmQtZjg4MC00NTUzLTlmYWMtY2FiZmZmN2U1NDA4IiwiVGV4dCI6IlsyNF0iLCJXQUlWZXJzaW9uIjoiNy4wLjcuMSJ9}</w:instrText>
          </w:r>
          <w:r w:rsidR="009543CE">
            <w:fldChar w:fldCharType="separate"/>
          </w:r>
          <w:r w:rsidR="00DA229E">
            <w:t>[24]</w:t>
          </w:r>
          <w:r w:rsidR="009543CE">
            <w:fldChar w:fldCharType="end"/>
          </w:r>
        </w:sdtContent>
      </w:sdt>
      <w:r w:rsidR="0092654B">
        <w:t xml:space="preserve">. The calculation of DH parameters in a UR robot is illustrated in </w:t>
      </w:r>
      <w:r w:rsidR="00800B90">
        <w:fldChar w:fldCharType="begin"/>
      </w:r>
      <w:r w:rsidR="00800B90">
        <w:instrText xml:space="preserve"> REF _Ref207304458 \h </w:instrText>
      </w:r>
      <w:r w:rsidR="00800B90">
        <w:fldChar w:fldCharType="separate"/>
      </w:r>
      <w:r w:rsidR="00ED3664">
        <w:t xml:space="preserve">Figure </w:t>
      </w:r>
      <w:r w:rsidR="00ED3664">
        <w:rPr>
          <w:noProof/>
        </w:rPr>
        <w:t>3</w:t>
      </w:r>
      <w:r w:rsidR="00ED3664">
        <w:noBreakHyphen/>
      </w:r>
      <w:r w:rsidR="00ED3664">
        <w:rPr>
          <w:noProof/>
        </w:rPr>
        <w:t>3</w:t>
      </w:r>
      <w:r w:rsidR="00800B90">
        <w:fldChar w:fldCharType="end"/>
      </w:r>
      <w:r w:rsidR="001073FE">
        <w:t>.</w:t>
      </w:r>
    </w:p>
    <w:p w14:paraId="4DA5CDAE" w14:textId="79A57FC2" w:rsidR="009543CE" w:rsidRDefault="0092654B" w:rsidP="006A7502">
      <w:r w:rsidRPr="0092654B">
        <w:t>Motion control in the UR</w:t>
      </w:r>
      <w:r w:rsidR="00967C5A">
        <w:t xml:space="preserve"> cobots</w:t>
      </w:r>
      <w:r w:rsidRPr="0092654B">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w:t>
      </w:r>
      <w:r w:rsidR="00967C5A">
        <w:t xml:space="preserve"> series cobots are</w:t>
      </w:r>
      <w:r w:rsidRPr="0092654B">
        <w:t xml:space="preserve"> fundamentally  position-controlled robot</w:t>
      </w:r>
      <w:r w:rsidR="00967C5A">
        <w:t>s</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w:t>
      </w:r>
      <w:r w:rsidR="00800B90">
        <w:t>are</w:t>
      </w:r>
      <w:r w:rsidR="00C74C99" w:rsidRPr="00C74C99">
        <w:t xml:space="preserve"> further enhanced by the</w:t>
      </w:r>
      <w:r w:rsidR="00622F7E">
        <w:t xml:space="preserve"> </w:t>
      </w:r>
      <w:r w:rsidR="00C74C99" w:rsidRPr="00C74C99">
        <w:t xml:space="preserve">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w:t>
      </w:r>
      <w:r w:rsidR="00967C5A">
        <w:t xml:space="preserve"> cobots </w:t>
      </w:r>
      <w:r w:rsidR="00C74C99" w:rsidRPr="00C74C99">
        <w:t>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NiYWU1YjFlYi00NmQ3LTQ3YzUtYjI3Zi0xMWFkZjk3YzFmNTciLCJUZXh0IjoiWzI1XSIsIldBSVZlcnNpb24iOiI3LjAuNy4xIn0=}</w:instrText>
          </w:r>
          <w:r w:rsidR="00C74C99">
            <w:fldChar w:fldCharType="separate"/>
          </w:r>
          <w:r w:rsidR="00DA229E">
            <w:t>[25]</w:t>
          </w:r>
          <w:r w:rsidR="00C74C99">
            <w:fldChar w:fldCharType="end"/>
          </w:r>
        </w:sdtContent>
      </w:sdt>
      <w:r w:rsidR="00A13D95">
        <w:t xml:space="preserve">. </w:t>
      </w:r>
      <w:r w:rsidR="00A305CE">
        <w:t xml:space="preserve"> </w:t>
      </w:r>
      <w:r w:rsidR="00A305CE" w:rsidRPr="00A305CE">
        <w:t xml:space="preserve">These motion control strategies provide the foundation for reliable robotic operation. However, achieving delicate tasks such as insertion also requires specialized tooling </w:t>
      </w:r>
      <w:r w:rsidR="00A305CE">
        <w:t xml:space="preserve">of </w:t>
      </w:r>
      <w:r w:rsidR="00A305CE" w:rsidRPr="00A305CE">
        <w:t>the end effector.</w:t>
      </w:r>
    </w:p>
    <w:p w14:paraId="7D21979A" w14:textId="5AB85C01" w:rsidR="00C74C99" w:rsidRDefault="00C74C99" w:rsidP="001250A5">
      <w:pPr>
        <w:pStyle w:val="Heading2"/>
        <w:rPr>
          <w:lang w:val="en-IN"/>
        </w:rPr>
      </w:pPr>
      <w:bookmarkStart w:id="50" w:name="_Toc207617703"/>
      <w:r>
        <w:rPr>
          <w:lang w:val="en-IN"/>
        </w:rPr>
        <w:t>End Effector Requirements</w:t>
      </w:r>
      <w:bookmarkEnd w:id="50"/>
    </w:p>
    <w:p w14:paraId="0752A928" w14:textId="5E5424F9" w:rsidR="00C74C99" w:rsidRDefault="007A3A87" w:rsidP="006A7502">
      <w:r w:rsidRPr="007A3A87">
        <w:t xml:space="preserve">Achieving successful insertion of delicate components requires an end effector that combines precision, compliance, and adaptability. To ensure consistent performance, </w:t>
      </w:r>
      <w:r w:rsidR="00A305CE">
        <w:t>it</w:t>
      </w:r>
      <w:r w:rsidRPr="007A3A87">
        <w:t xml:space="preserve">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time sensor integration enhances monitoring and adaptive control, significantly improving insertion success rates and reducing the risk of errors, making it a key element in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MxVDExOjIzOjQy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zFUMTE6MjM6NDIiLCJQcm9qZWN0Ijp7IiRyZWYiOiI4In19LCJVc2VOdW1iZXJpbmdUeXBlT2ZQYXJlbnREb2N1bWVudCI6ZmFsc2V9XSwiRm9ybWF0dGVkVGV4dCI6eyIkaWQiOiIyMyIsIkNvdW50IjoxLCJUZXh0VW5pdHMiOlt7IiRpZCI6IjI0IiwiRm9udFN0eWxlIjp7IiRpZCI6IjI1IiwiTmV1dHJhbCI6dHJ1ZX0sIlJlYWRpbmdPcmRlciI6MSwiVGV4dCI6IlsyNiwgMjddIn1dfSwiVGFnIjoiQ2l0YXZpUGxhY2Vob2xkZXIjYTcyYjJjOTEtNTBhYy00Y2YwLThhODktOTRmNGJjNWI2NzE0IiwiVGV4dCI6IlsyNiwgMjddIiwiV0FJVmVyc2lvbiI6IjcuMC43LjEifQ==}</w:instrText>
          </w:r>
          <w:r w:rsidR="00FA314A">
            <w:fldChar w:fldCharType="separate"/>
          </w:r>
          <w:r w:rsidR="00DA229E">
            <w:t>[26, 27]</w:t>
          </w:r>
          <w:r w:rsidR="00FA314A">
            <w:fldChar w:fldCharType="end"/>
          </w:r>
        </w:sdtContent>
      </w:sdt>
    </w:p>
    <w:p w14:paraId="2A368E6A" w14:textId="3A59BB7C" w:rsidR="008214EF" w:rsidRPr="008214EF" w:rsidRDefault="00DF5557" w:rsidP="00A13D95">
      <w:pPr>
        <w:pStyle w:val="Heading2"/>
        <w:rPr>
          <w:lang w:val="en-IN"/>
        </w:rPr>
      </w:pPr>
      <w:bookmarkStart w:id="51" w:name="_Toc207617704"/>
      <w:r>
        <w:rPr>
          <w:lang w:val="en-IN"/>
        </w:rPr>
        <w:t>Sensors and Actuators in Robotic Insertion Tasks</w:t>
      </w:r>
      <w:bookmarkEnd w:id="51"/>
    </w:p>
    <w:p w14:paraId="7ACAFF70" w14:textId="1C9D2534"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00800B90">
        <w:rPr>
          <w:lang w:val="en-IN"/>
        </w:rPr>
        <w:t>c</w:t>
      </w:r>
      <w:r w:rsidRPr="00EF689E">
        <w:rPr>
          <w:lang w:val="en-IN"/>
        </w:rPr>
        <w:t>obots</w:t>
      </w:r>
      <w:proofErr w:type="spellEnd"/>
      <w:r w:rsidRPr="00EF689E">
        <w:rPr>
          <w:lang w:val="en-IN"/>
        </w:rPr>
        <w:t xml:space="preserve"> are well suited for these tasks due to their inherent flexibility in terms of size and motion, their cost efficiency compared to specialized machines and their ability to work </w:t>
      </w:r>
      <w:r w:rsidRPr="00EF689E">
        <w:rPr>
          <w:lang w:val="en-IN"/>
        </w:rPr>
        <w:lastRenderedPageBreak/>
        <w:t>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6E7B966F" w:rsidR="0093647B" w:rsidRDefault="0093647B" w:rsidP="0093647B">
      <w:pPr>
        <w:pStyle w:val="Heading3"/>
        <w:rPr>
          <w:lang w:val="en-IN"/>
        </w:rPr>
      </w:pPr>
      <w:bookmarkStart w:id="52" w:name="_Toc207617705"/>
      <w:r>
        <w:rPr>
          <w:lang w:val="en-IN"/>
        </w:rPr>
        <w:t>Electric Grippers for Precision Handling</w:t>
      </w:r>
      <w:bookmarkEnd w:id="52"/>
    </w:p>
    <w:p w14:paraId="69A7B137" w14:textId="3937192F" w:rsidR="00763A70" w:rsidRDefault="007A3A87" w:rsidP="008214EF">
      <w:pPr>
        <w:rPr>
          <w:lang w:val="en-IN"/>
        </w:rPr>
      </w:pPr>
      <w:r>
        <w:rPr>
          <w:noProof/>
        </w:rPr>
        <mc:AlternateContent>
          <mc:Choice Requires="wpg">
            <w:drawing>
              <wp:anchor distT="0" distB="0" distL="114300" distR="114300" simplePos="0" relativeHeight="251634176" behindDoc="0" locked="0" layoutInCell="1" allowOverlap="1" wp14:anchorId="2CE98E90" wp14:editId="5B64FC58">
                <wp:simplePos x="0" y="0"/>
                <wp:positionH relativeFrom="margin">
                  <wp:align>center</wp:align>
                </wp:positionH>
                <wp:positionV relativeFrom="margin">
                  <wp:posOffset>3536950</wp:posOffset>
                </wp:positionV>
                <wp:extent cx="4931410" cy="4495800"/>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495800"/>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149D0A07" w:rsidR="00A93E88" w:rsidRPr="00BC3F33" w:rsidRDefault="00A93E88" w:rsidP="00A93E88">
                              <w:pPr>
                                <w:pStyle w:val="Caption"/>
                                <w:rPr>
                                  <w:noProof/>
                                </w:rPr>
                              </w:pPr>
                              <w:bookmarkStart w:id="53" w:name="_Ref207304903"/>
                              <w:bookmarkStart w:id="54" w:name="_Toc206070722"/>
                              <w:bookmarkStart w:id="55" w:name="_Toc207565899"/>
                              <w:r>
                                <w:t xml:space="preserve">Figure </w:t>
                              </w:r>
                              <w:r w:rsidR="00ED3664">
                                <w:fldChar w:fldCharType="begin"/>
                              </w:r>
                              <w:r w:rsidR="00ED3664">
                                <w:instrText xml:space="preserve"> STYLEREF 1 \s </w:instrText>
                              </w:r>
                              <w:r w:rsidR="00ED3664">
                                <w:fldChar w:fldCharType="separate"/>
                              </w:r>
                              <w:r w:rsidR="00ED3664">
                                <w:rPr>
                                  <w:noProof/>
                                </w:rPr>
                                <w:t>3</w:t>
                              </w:r>
                              <w:r w:rsidR="00ED3664">
                                <w:rPr>
                                  <w:noProof/>
                                </w:rPr>
                                <w:fldChar w:fldCharType="end"/>
                              </w:r>
                              <w:r w:rsidR="000B4BC5">
                                <w:noBreakHyphen/>
                              </w:r>
                              <w:fldSimple w:instr=" SEQ Figure \* ARABIC \s 1 ">
                                <w:r w:rsidR="00ED3664">
                                  <w:rPr>
                                    <w:noProof/>
                                  </w:rPr>
                                  <w:t>4</w:t>
                                </w:r>
                              </w:fldSimple>
                              <w:bookmarkEnd w:id="53"/>
                              <w:r>
                                <w:t xml:space="preserve">: </w:t>
                              </w:r>
                              <w:r w:rsidRPr="00CE0BDE">
                                <w:t>Different Gripper configurations provided by OnRobot</w:t>
                              </w:r>
                              <w:r w:rsidR="00786055">
                                <w:t xml:space="preserve"> [3</w:t>
                              </w:r>
                              <w:r w:rsidR="00A305CE">
                                <w:t>1</w:t>
                              </w:r>
                              <w:r w:rsidR="00786055">
                                <w:t>]</w:t>
                              </w:r>
                              <w:bookmarkEnd w:id="54"/>
                              <w:bookmarkEnd w:id="55"/>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E98E90" id="Group 49" o:spid="_x0000_s1087" style="position:absolute;left:0;text-align:left;margin-left:0;margin-top:278.5pt;width:388.3pt;height:354pt;z-index:251634176;mso-position-horizontal:center;mso-position-horizontal-relative:margin;mso-position-vertical-relative:margin;mso-height-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">
                <v:group id="Group 26" o:spid="_x0000_s1088"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9"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90"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7" o:title="A silver and blue robot&#10;&#10;AI-generated content may be incorrect"/>
                    </v:shape>
                    <v:shape id="_x0000_s1091"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92"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3"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8" o:title="A close-up of a robot&#10;&#10;AI-generated content may be incorrect"/>
                    </v:shape>
                    <v:shape id="_x0000_s1094"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5"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6"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9" o:title="A grey robot with two ears&#10;&#10;AI-generated content may be incorrect"/>
                    </v:shape>
                    <v:shape id="_x0000_s1097"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8"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9"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60" o:title="A close up of a robot&#10;&#10;AI-generated content may be incorrect"/>
                    </v:shape>
                    <v:shape id="_x0000_s1100"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101"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" stroked="f">
                  <v:textbox inset="0,0,0,0">
                    <w:txbxContent>
                      <w:p w14:paraId="6B9C6456" w14:textId="149D0A07" w:rsidR="00A93E88" w:rsidRPr="00BC3F33" w:rsidRDefault="00A93E88" w:rsidP="00A93E88">
                        <w:pPr>
                          <w:pStyle w:val="Caption"/>
                          <w:rPr>
                            <w:noProof/>
                          </w:rPr>
                        </w:pPr>
                        <w:bookmarkStart w:id="83" w:name="_Ref207304903"/>
                        <w:bookmarkStart w:id="84" w:name="_Toc206070722"/>
                        <w:bookmarkStart w:id="85" w:name="_Toc207565899"/>
                        <w:r>
                          <w:t xml:space="preserve">Figure </w:t>
                        </w:r>
                        <w:fldSimple w:instr=" STYLEREF 1 \s ">
                          <w:r w:rsidR="00ED3664">
                            <w:rPr>
                              <w:noProof/>
                            </w:rPr>
                            <w:t>3</w:t>
                          </w:r>
                        </w:fldSimple>
                        <w:r w:rsidR="000B4BC5">
                          <w:noBreakHyphen/>
                        </w:r>
                        <w:fldSimple w:instr=" SEQ Figure \* ARABIC \s 1 ">
                          <w:r w:rsidR="00ED3664">
                            <w:rPr>
                              <w:noProof/>
                            </w:rPr>
                            <w:t>4</w:t>
                          </w:r>
                        </w:fldSimple>
                        <w:bookmarkEnd w:id="83"/>
                        <w:r>
                          <w:t xml:space="preserve">: </w:t>
                        </w:r>
                        <w:r w:rsidRPr="00CE0BDE">
                          <w:t>Different Gripper configurations provided by OnRobot</w:t>
                        </w:r>
                        <w:r w:rsidR="00786055">
                          <w:t xml:space="preserve"> [3</w:t>
                        </w:r>
                        <w:r w:rsidR="00A305CE">
                          <w:t>1</w:t>
                        </w:r>
                        <w:r w:rsidR="00786055">
                          <w:t>]</w:t>
                        </w:r>
                        <w:bookmarkEnd w:id="84"/>
                        <w:bookmarkEnd w:id="85"/>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4XSJ9XX0sIlRhZyI6IkNpdGF2aVBsYWNlaG9sZGVyI2RhMWFjYzhhLTNkMjEtNDY2MS04ZGYxLWU1NjZiMzIwODA0YyIsIlRleHQiOiJbMjhdIiwiV0FJVmVyc2lvbiI6IjcuMC43LjEifQ==}</w:instrText>
          </w:r>
          <w:r w:rsidR="00E114F2">
            <w:fldChar w:fldCharType="separate"/>
          </w:r>
          <w:r w:rsidR="00DA229E">
            <w:t>[28]</w:t>
          </w:r>
          <w:r w:rsidR="00E114F2">
            <w:fldChar w:fldCharType="end"/>
          </w:r>
          <w:r w:rsidR="00763A70">
            <w:t xml:space="preserve"> </w:t>
          </w:r>
        </w:sdtContent>
      </w:sdt>
      <w:r w:rsidR="008214EF">
        <w:br/>
      </w:r>
    </w:p>
    <w:p w14:paraId="3BA5D94C" w14:textId="4B1B6D62" w:rsidR="008214EF" w:rsidRPr="008214EF" w:rsidRDefault="008214EF" w:rsidP="008214EF">
      <w:pPr>
        <w:rPr>
          <w:lang w:val="en-IN"/>
        </w:rPr>
      </w:pPr>
      <w:r w:rsidRPr="008214EF">
        <w:rPr>
          <w:lang w:val="en-IN"/>
        </w:rPr>
        <w:t>Another prevalent design, the three-finger or centric gripper, uses a radial jaw arrangement to offer self-</w:t>
      </w:r>
      <w:proofErr w:type="spellStart"/>
      <w:r w:rsidR="00485842" w:rsidRPr="008214EF">
        <w:rPr>
          <w:lang w:val="en-IN"/>
        </w:rPr>
        <w:t>c</w:t>
      </w:r>
      <w:r w:rsidR="00D608E9">
        <w:rPr>
          <w:lang w:val="en-IN"/>
        </w:rPr>
        <w:t>e</w:t>
      </w:r>
      <w:r w:rsidR="00485842" w:rsidRPr="008214EF">
        <w:rPr>
          <w:lang w:val="en-IN"/>
        </w:rPr>
        <w:t>ntering</w:t>
      </w:r>
      <w:proofErr w:type="spellEnd"/>
      <w:r w:rsidRPr="008214EF">
        <w:rPr>
          <w:lang w:val="en-IN"/>
        </w:rPr>
        <w:t xml:space="preserve"> and secure grasping of round or cylindrical items like pipes, </w:t>
      </w:r>
      <w:r w:rsidRPr="008214EF">
        <w:rPr>
          <w:lang w:val="en-IN"/>
        </w:rPr>
        <w:lastRenderedPageBreak/>
        <w:t>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w:t>
      </w:r>
      <w:r w:rsidR="00D608E9">
        <w:rPr>
          <w:lang w:val="en-IN"/>
        </w:rPr>
        <w:t xml:space="preserve"> Different gripper configurations can be seen in </w:t>
      </w:r>
      <w:r w:rsidR="00D608E9">
        <w:rPr>
          <w:lang w:val="en-IN"/>
        </w:rPr>
        <w:fldChar w:fldCharType="begin"/>
      </w:r>
      <w:r w:rsidR="00D608E9">
        <w:rPr>
          <w:lang w:val="en-IN"/>
        </w:rPr>
        <w:instrText xml:space="preserve"> REF _Ref207304903 \h </w:instrText>
      </w:r>
      <w:r w:rsidR="00D608E9">
        <w:rPr>
          <w:lang w:val="en-IN"/>
        </w:rPr>
      </w:r>
      <w:r w:rsidR="00D608E9">
        <w:rPr>
          <w:lang w:val="en-IN"/>
        </w:rPr>
        <w:fldChar w:fldCharType="separate"/>
      </w:r>
      <w:r w:rsidR="00ED3664">
        <w:t xml:space="preserve">Figure </w:t>
      </w:r>
      <w:r w:rsidR="00ED3664">
        <w:rPr>
          <w:noProof/>
        </w:rPr>
        <w:t>3</w:t>
      </w:r>
      <w:r w:rsidR="00ED3664">
        <w:noBreakHyphen/>
      </w:r>
      <w:r w:rsidR="00ED3664">
        <w:rPr>
          <w:noProof/>
        </w:rPr>
        <w:t>4</w:t>
      </w:r>
      <w:r w:rsidR="00D608E9">
        <w:rPr>
          <w:lang w:val="en-IN"/>
        </w:rPr>
        <w:fldChar w:fldCharType="end"/>
      </w:r>
      <w:r w:rsidR="007A3A87">
        <w:rPr>
          <w:lang w:val="en-IN"/>
        </w:rPr>
        <w:t xml:space="preserve">. </w:t>
      </w:r>
      <w:r w:rsidRPr="008214EF">
        <w:rPr>
          <w:lang w:val="en-IN"/>
        </w:rPr>
        <w:t>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MxVDExOjIzOjQy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54oCTMzFdIn1dfSwiVGFnIjoiQ2l0YXZpUGxhY2Vob2xkZXIjYzM4MDk1NTMtMWM0YS00OTg4LTlkMjItM2U2ODA2ZWI3NWEwIiwiVGV4dCI6IlsyOeKAkzMxXSIsIldBSVZlcnNpb24iOiI3LjAuNy4xIn0=}</w:instrText>
          </w:r>
          <w:r w:rsidR="00763A70">
            <w:rPr>
              <w:lang w:val="en-IN"/>
            </w:rPr>
            <w:fldChar w:fldCharType="separate"/>
          </w:r>
          <w:r w:rsidR="00DA229E">
            <w:rPr>
              <w:lang w:val="en-IN"/>
            </w:rPr>
            <w:t>[29–31]</w:t>
          </w:r>
          <w:r w:rsidR="00763A70">
            <w:rPr>
              <w:lang w:val="en-IN"/>
            </w:rPr>
            <w:fldChar w:fldCharType="end"/>
          </w:r>
        </w:sdtContent>
      </w:sdt>
    </w:p>
    <w:p w14:paraId="0DECFEBD" w14:textId="11F9A814" w:rsidR="0093647B" w:rsidRDefault="00B516E5" w:rsidP="0093647B">
      <w:pPr>
        <w:pStyle w:val="Heading3"/>
        <w:rPr>
          <w:lang w:val="en-IN"/>
        </w:rPr>
      </w:pPr>
      <w:bookmarkStart w:id="56" w:name="_Toc207617706"/>
      <w:r w:rsidRPr="00B516E5">
        <w:t>Role of Actuators in Precision Insertion Tasks</w:t>
      </w:r>
      <w:bookmarkEnd w:id="56"/>
    </w:p>
    <w:p w14:paraId="6F6FB247" w14:textId="1B863A1B" w:rsidR="007830E2" w:rsidRPr="007830E2" w:rsidRDefault="007830E2" w:rsidP="007830E2">
      <w:pPr>
        <w:rPr>
          <w:lang w:val="en-IN" w:eastAsia="en-IN"/>
        </w:rPr>
      </w:pPr>
      <w:r w:rsidRPr="007830E2">
        <w:rPr>
          <w:lang w:val="en-IN" w:eastAsia="en-IN"/>
        </w:rPr>
        <w:t>In robotic insertion</w:t>
      </w:r>
      <w:r w:rsidR="007A3A87">
        <w:rPr>
          <w:lang w:val="en-IN" w:eastAsia="en-IN"/>
        </w:rPr>
        <w:t xml:space="preserve"> tasks</w:t>
      </w:r>
      <w:r w:rsidRPr="007830E2">
        <w:rPr>
          <w:lang w:val="en-IN" w:eastAsia="en-IN"/>
        </w:rPr>
        <w:t xml:space="preserve">, actuators form the backbone of all mechanical movements, enabling precise positioning, handling, and insertion of the slot liner into the stator slots. </w:t>
      </w:r>
      <w:r w:rsidR="007A3A87">
        <w:rPr>
          <w:lang w:val="en-IN" w:eastAsia="en-IN"/>
        </w:rPr>
        <w:t>Modern</w:t>
      </w:r>
      <w:r w:rsidRPr="007830E2">
        <w:rPr>
          <w:lang w:val="en-IN" w:eastAsia="en-IN"/>
        </w:rPr>
        <w:t xml:space="preserve"> robotic manipulator</w:t>
      </w:r>
      <w:r w:rsidR="007A3A87">
        <w:rPr>
          <w:lang w:val="en-IN" w:eastAsia="en-IN"/>
        </w:rPr>
        <w:t>s</w:t>
      </w:r>
      <w:r w:rsidRPr="007830E2">
        <w:rPr>
          <w:lang w:val="en-IN" w:eastAsia="en-IN"/>
        </w:rPr>
        <w:t xml:space="preserve"> rel</w:t>
      </w:r>
      <w:r w:rsidR="007A3A87">
        <w:rPr>
          <w:lang w:val="en-IN" w:eastAsia="en-IN"/>
        </w:rPr>
        <w:t>y</w:t>
      </w:r>
      <w:r w:rsidRPr="007830E2">
        <w:rPr>
          <w:lang w:val="en-IN" w:eastAsia="en-IN"/>
        </w:rPr>
        <w:t xml:space="preserve">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5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}</w:instrText>
          </w:r>
          <w:r w:rsidR="007D0CC4">
            <w:rPr>
              <w:lang w:val="en-IN" w:eastAsia="en-IN"/>
            </w:rPr>
            <w:fldChar w:fldCharType="separate"/>
          </w:r>
          <w:r w:rsidR="00DA229E">
            <w:rPr>
              <w:lang w:val="en-IN" w:eastAsia="en-IN"/>
            </w:rPr>
            <w:t>[32]</w:t>
          </w:r>
          <w:r w:rsidR="007D0CC4">
            <w:rPr>
              <w:lang w:val="en-IN" w:eastAsia="en-IN"/>
            </w:rPr>
            <w:fldChar w:fldCharType="end"/>
          </w:r>
        </w:sdtContent>
      </w:sdt>
    </w:p>
    <w:p w14:paraId="4DEA4F4F" w14:textId="3EEA10C2"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57" w:name="_Toc207617707"/>
      <w:r>
        <w:rPr>
          <w:lang w:val="en-IN"/>
        </w:rPr>
        <w:t>Overview of Sensors in</w:t>
      </w:r>
      <w:r w:rsidR="0093647B">
        <w:rPr>
          <w:lang w:val="en-IN"/>
        </w:rPr>
        <w:t xml:space="preserve"> Automation</w:t>
      </w:r>
      <w:bookmarkEnd w:id="57"/>
      <w:r w:rsidR="0093647B">
        <w:rPr>
          <w:lang w:val="en-IN"/>
        </w:rPr>
        <w:t xml:space="preserve"> </w:t>
      </w:r>
    </w:p>
    <w:p w14:paraId="56FC2A07" w14:textId="75127CA7"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A305CE">
        <w:t xml:space="preserve"> </w:t>
      </w:r>
      <w:r w:rsidR="00105962">
        <w:t xml:space="preserve">They </w:t>
      </w:r>
      <w:r w:rsidRPr="00464D6D">
        <w:t xml:space="preserve">convert </w:t>
      </w:r>
      <w:r w:rsidRPr="00464D6D">
        <w:lastRenderedPageBreak/>
        <w:t>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15FCAE36" w:rsidR="00105962" w:rsidRDefault="00625154" w:rsidP="00464D6D">
      <w:pPr>
        <w:rPr>
          <w:lang w:val="en-IN"/>
        </w:rPr>
      </w:pPr>
      <w:r>
        <w:rPr>
          <w:noProof/>
          <w:lang w:val="en-IN"/>
        </w:rPr>
        <mc:AlternateContent>
          <mc:Choice Requires="wpg">
            <w:drawing>
              <wp:anchor distT="0" distB="0" distL="114300" distR="114300" simplePos="0" relativeHeight="251637248" behindDoc="0" locked="0" layoutInCell="1" allowOverlap="1" wp14:anchorId="567C2D24" wp14:editId="4C31A099">
                <wp:simplePos x="0" y="0"/>
                <wp:positionH relativeFrom="margin">
                  <wp:posOffset>-635</wp:posOffset>
                </wp:positionH>
                <wp:positionV relativeFrom="margin">
                  <wp:posOffset>2640965</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390EB8BB" w:rsidR="00786055" w:rsidRPr="00536C2F" w:rsidRDefault="00786055" w:rsidP="00786055">
                              <w:pPr>
                                <w:pStyle w:val="Caption"/>
                                <w:rPr>
                                  <w:noProof/>
                                </w:rPr>
                              </w:pPr>
                              <w:bookmarkStart w:id="58" w:name="_Ref207349016"/>
                              <w:bookmarkStart w:id="59" w:name="_Toc206070723"/>
                              <w:bookmarkStart w:id="60" w:name="_Toc207565900"/>
                              <w:r>
                                <w:t xml:space="preserve">Figure </w:t>
                              </w:r>
                              <w:fldSimple w:instr=" STYLEREF 1 \s ">
                                <w:r w:rsidR="00ED3664">
                                  <w:rPr>
                                    <w:noProof/>
                                  </w:rPr>
                                  <w:t>3</w:t>
                                </w:r>
                              </w:fldSimple>
                              <w:r w:rsidR="000B4BC5">
                                <w:noBreakHyphen/>
                              </w:r>
                              <w:fldSimple w:instr=" SEQ Figure \* ARABIC \s 1 ">
                                <w:r w:rsidR="00ED3664">
                                  <w:rPr>
                                    <w:noProof/>
                                  </w:rPr>
                                  <w:t>5</w:t>
                                </w:r>
                              </w:fldSimple>
                              <w:bookmarkEnd w:id="58"/>
                              <w:r>
                                <w:t>: Various sensors used in automation</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102" style="position:absolute;left:0;text-align:left;margin-left:-.05pt;margin-top:207.95pt;width:434.7pt;height:360.25pt;z-index:251637248;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5QnjUGAACRGQAADgAAAGRycy9lMm9Eb2MueG1s5Fld&#10;b9s2FH0fsP9AaMDeEovUl+XVKbJ2KQpkbbB26DMt07ZQSdQoOnb263cuKduxkzRNu6Jp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">
                <v:group id="Group 38" o:spid="_x0000_s1103"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4"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5"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64" o:title="A close-up of a device&#10;&#10;AI-generated content may be incorrect"/>
                    </v:shape>
                    <v:shape id="_x0000_s1106"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v:textbox>
                    </v:shape>
                  </v:group>
                  <v:group id="_x0000_s1107"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8"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65" o:title="A close-up of several different types of materials&#10;&#10;AI-generated content may be incorrect"/>
                    </v:shape>
                    <v:shape id="_x0000_s1109"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v:textbox>
                    </v:shape>
                  </v:group>
                  <v:group id="Group 37" o:spid="_x0000_s1110"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11"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6" o:title="A close-up of a camera&#10;&#10;AI-generated content may be incorrect"/>
                    </v:shape>
                    <v:shape id="_x0000_s1112"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v:textbox>
                    </v:shape>
                  </v:group>
                </v:group>
                <v:shape id="_x0000_s1113"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390EB8BB" w:rsidR="00786055" w:rsidRPr="00536C2F" w:rsidRDefault="00786055" w:rsidP="00786055">
                        <w:pPr>
                          <w:pStyle w:val="Caption"/>
                          <w:rPr>
                            <w:noProof/>
                          </w:rPr>
                        </w:pPr>
                        <w:bookmarkStart w:id="91" w:name="_Ref207349016"/>
                        <w:bookmarkStart w:id="92" w:name="_Toc206070723"/>
                        <w:bookmarkStart w:id="93" w:name="_Toc207565900"/>
                        <w:r>
                          <w:t xml:space="preserve">Figure </w:t>
                        </w:r>
                        <w:fldSimple w:instr=" STYLEREF 1 \s ">
                          <w:r w:rsidR="00ED3664">
                            <w:rPr>
                              <w:noProof/>
                            </w:rPr>
                            <w:t>3</w:t>
                          </w:r>
                        </w:fldSimple>
                        <w:r w:rsidR="000B4BC5">
                          <w:noBreakHyphen/>
                        </w:r>
                        <w:fldSimple w:instr=" SEQ Figure \* ARABIC \s 1 ">
                          <w:r w:rsidR="00ED3664">
                            <w:rPr>
                              <w:noProof/>
                            </w:rPr>
                            <w:t>5</w:t>
                          </w:r>
                        </w:fldSimple>
                        <w:bookmarkEnd w:id="91"/>
                        <w:r>
                          <w:t>: Various sensors used in automation</w:t>
                        </w:r>
                        <w:bookmarkEnd w:id="92"/>
                        <w:bookmarkEnd w:id="93"/>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114B365F" w:rsidR="00105962" w:rsidRPr="00464D6D" w:rsidRDefault="00A305CE" w:rsidP="00464D6D">
      <w:pPr>
        <w:rPr>
          <w:lang w:val="en-IN"/>
        </w:rPr>
      </w:pPr>
      <w:r>
        <w:t>A</w:t>
      </w:r>
      <w:r w:rsidR="00105962" w:rsidRPr="00105962">
        <w:t xml:space="preserve"> select range of sensor types forms the backbone of process monitoring and adaptive control</w:t>
      </w:r>
      <w:r>
        <w:t xml:space="preserve"> i</w:t>
      </w:r>
      <w:r w:rsidRPr="00105962">
        <w:t>n modern automation systems</w:t>
      </w:r>
      <w:r w:rsidR="00105962" w:rsidRPr="00105962">
        <w:t xml:space="preserve">. Temperature sensors, such as thermocouples and </w:t>
      </w:r>
      <w:r w:rsidR="00105962">
        <w:t>R</w:t>
      </w:r>
      <w:r w:rsidR="00105962" w:rsidRPr="00105962">
        <w:t>esis</w:t>
      </w:r>
      <w:r w:rsidR="00105962">
        <w:t>tance</w:t>
      </w:r>
      <w:r w:rsidR="00105962" w:rsidRPr="00105962">
        <w:t xml:space="preserve"> </w:t>
      </w:r>
      <w:r w:rsidR="00105962">
        <w:t>T</w:t>
      </w:r>
      <w:r w:rsidR="00105962" w:rsidRPr="00105962">
        <w:t xml:space="preserve">emperature </w:t>
      </w:r>
      <w:r w:rsidR="00105962">
        <w:t>D</w:t>
      </w:r>
      <w:r w:rsidR="00105962"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 xml:space="preserve">Optical sensors use light to detect and measure changes in their environment, enabling fast and precise </w:t>
      </w:r>
      <w:r w:rsidR="00583DAF" w:rsidRPr="00583DAF">
        <w:lastRenderedPageBreak/>
        <w:t>detection without physical contact. They are widely used in industrial automation for tasks like object detection, distance measurement, and quality control. An example of an advanced optical sensor system is the Intel RealSense camera</w:t>
      </w:r>
      <w:r w:rsidR="00F96234">
        <w:t>,</w:t>
      </w:r>
      <w:r w:rsidR="005E028D">
        <w:t xml:space="preserve"> </w:t>
      </w:r>
      <w:r w:rsidR="00583DAF" w:rsidRPr="00583DAF">
        <w:t>which combines depth and visual imaging to provide detailed 3D data, supporting automated inspection and object recognition in modern manufacturing and robotics.</w:t>
      </w:r>
      <w:r w:rsidR="00105962">
        <w:t xml:space="preserve"> </w:t>
      </w:r>
      <w:sdt>
        <w:sdtPr>
          <w:alias w:val="To edit, see citavi.com/edit"/>
          <w:tag w:val="CitaviPlaceholder#42ea30d1-f921-4d17-8e95-7b2accad2398"/>
          <w:id w:val="-419948577"/>
          <w:placeholder>
            <w:docPart w:val="DefaultPlaceholder_-1854013440"/>
          </w:placeholder>
        </w:sdtPr>
        <w:sdtContent>
          <w:r w:rsidR="0010596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zFUMTE6MjM6NDI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zMVQxMToyMzo0M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z4oCTMzVdIn1dfSwiVGFnIjoiQ2l0YXZpUGxhY2Vob2xkZXIjNDJlYTMwZDEtZjkyMS00ZDE3LThlOTUtN2IyYWNjYWQyMzk4IiwiVGV4dCI6IlszM+KAkzM1XSIsIldBSVZlcnNpb24iOiI3LjAuNy4xIn0=}</w:instrText>
          </w:r>
          <w:r w:rsidR="00105962">
            <w:fldChar w:fldCharType="separate"/>
          </w:r>
          <w:r w:rsidR="00DA229E">
            <w:t>[33–35]</w:t>
          </w:r>
          <w:r w:rsidR="00105962">
            <w:fldChar w:fldCharType="end"/>
          </w:r>
        </w:sdtContent>
      </w:sdt>
      <w:r w:rsidR="00105962">
        <w:t>.</w:t>
      </w:r>
      <w:r w:rsidR="00105962"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E028D">
        <w:t xml:space="preserve">,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l0ifV19LCJUYWciOiJDaXRhdmlQbGFjZWhvbGRlciM1MTVjODM2Mi01Nzg4LTRiZDgtOTMzYS03ZWY4YzgxOGZkNzIiLCJUZXh0IjoiWzM2XSIsIldBSVZlcnNpb24iOiI3LjAuNy4xIn0=}</w:instrText>
          </w:r>
          <w:r w:rsidR="008B5F14">
            <w:fldChar w:fldCharType="separate"/>
          </w:r>
          <w:r w:rsidR="00DA229E">
            <w:t>[36]</w:t>
          </w:r>
          <w:r w:rsidR="008B5F14">
            <w:fldChar w:fldCharType="end"/>
          </w:r>
        </w:sdtContent>
      </w:sdt>
      <w:r w:rsidR="005735D5" w:rsidRPr="005735D5">
        <w:t>.</w:t>
      </w:r>
      <w:r w:rsidR="00F96234" w:rsidRPr="00F96234">
        <w:t xml:space="preserve"> The sensor types discussed in this section are illustrated in</w:t>
      </w:r>
      <w:r w:rsidR="00F96234">
        <w:t xml:space="preserve"> </w:t>
      </w:r>
      <w:r w:rsidR="00F96234">
        <w:fldChar w:fldCharType="begin"/>
      </w:r>
      <w:r w:rsidR="00F96234">
        <w:instrText xml:space="preserve"> REF _Ref207349016 \h </w:instrText>
      </w:r>
      <w:r w:rsidR="00F96234">
        <w:fldChar w:fldCharType="separate"/>
      </w:r>
      <w:r w:rsidR="00ED3664">
        <w:t xml:space="preserve">Figure </w:t>
      </w:r>
      <w:r w:rsidR="00ED3664">
        <w:rPr>
          <w:noProof/>
        </w:rPr>
        <w:t>3</w:t>
      </w:r>
      <w:r w:rsidR="00ED3664">
        <w:noBreakHyphen/>
      </w:r>
      <w:r w:rsidR="00ED3664">
        <w:rPr>
          <w:noProof/>
        </w:rPr>
        <w:t>5</w:t>
      </w:r>
      <w:r w:rsidR="00F96234">
        <w:fldChar w:fldCharType="end"/>
      </w:r>
      <w:r w:rsidR="00F96234">
        <w:t>.</w:t>
      </w:r>
      <w:r w:rsidR="00105962"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rsidR="00105962">
        <w:t xml:space="preserve">, </w:t>
      </w:r>
      <w:r w:rsidR="00105962" w:rsidRPr="00105962">
        <w:t>especially important in tasks like delicate insertion</w:t>
      </w:r>
      <w:r w:rsidR="00105962">
        <w:t xml:space="preserve"> processes</w:t>
      </w:r>
      <w:r w:rsidR="00105962" w:rsidRPr="00105962">
        <w:t xml:space="preserve">. Together, these sensors deliver the critical feedback that </w:t>
      </w:r>
      <w:r w:rsidR="00105962">
        <w:t>enables</w:t>
      </w:r>
      <w:r w:rsidR="00105962"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61" w:name="_Toc207617708"/>
      <w:r>
        <w:rPr>
          <w:lang w:val="en-IN"/>
        </w:rPr>
        <w:t>Force-Torque Sensors</w:t>
      </w:r>
      <w:r w:rsidR="00DF5557">
        <w:rPr>
          <w:lang w:val="en-IN"/>
        </w:rPr>
        <w:t xml:space="preserve"> for compliant control</w:t>
      </w:r>
      <w:bookmarkEnd w:id="61"/>
    </w:p>
    <w:p w14:paraId="5F690360" w14:textId="60B10EB6" w:rsidR="00105962" w:rsidRPr="00413B2D" w:rsidRDefault="0068108A" w:rsidP="00105962">
      <w:r>
        <w:rPr>
          <w:noProof/>
        </w:rPr>
        <mc:AlternateContent>
          <mc:Choice Requires="wpg">
            <w:drawing>
              <wp:anchor distT="0" distB="0" distL="114300" distR="114300" simplePos="0" relativeHeight="251640320" behindDoc="0" locked="0" layoutInCell="1" allowOverlap="1" wp14:anchorId="133CB891" wp14:editId="26EAE540">
                <wp:simplePos x="0" y="0"/>
                <wp:positionH relativeFrom="margin">
                  <wp:align>center</wp:align>
                </wp:positionH>
                <wp:positionV relativeFrom="margin">
                  <wp:posOffset>56000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7">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580FAAF1" w:rsidR="00FD02C9" w:rsidRPr="00F030A6" w:rsidRDefault="00FD02C9" w:rsidP="00FD02C9">
                              <w:pPr>
                                <w:pStyle w:val="Caption"/>
                              </w:pPr>
                              <w:bookmarkStart w:id="62" w:name="_Ref207349188"/>
                              <w:bookmarkStart w:id="63" w:name="_Toc206070724"/>
                              <w:bookmarkStart w:id="64" w:name="_Toc207565901"/>
                              <w:r>
                                <w:t xml:space="preserve">Figure </w:t>
                              </w:r>
                              <w:fldSimple w:instr=" STYLEREF 1 \s ">
                                <w:r w:rsidR="00ED3664">
                                  <w:rPr>
                                    <w:noProof/>
                                  </w:rPr>
                                  <w:t>3</w:t>
                                </w:r>
                              </w:fldSimple>
                              <w:r w:rsidR="000B4BC5">
                                <w:noBreakHyphen/>
                              </w:r>
                              <w:fldSimple w:instr=" SEQ Figure \* ARABIC \s 1 ">
                                <w:r w:rsidR="00ED3664">
                                  <w:rPr>
                                    <w:noProof/>
                                  </w:rPr>
                                  <w:t>6</w:t>
                                </w:r>
                              </w:fldSimple>
                              <w:bookmarkEnd w:id="62"/>
                              <w:r>
                                <w:t xml:space="preserve">: </w:t>
                              </w:r>
                              <w:r w:rsidRPr="00824DC2">
                                <w:t>Force Torque Sensor with gripper installed on a Robotic arm</w:t>
                              </w:r>
                              <w:r>
                                <w:t xml:space="preserve"> [</w:t>
                              </w:r>
                              <w:r w:rsidR="00BA3898">
                                <w:t>3</w:t>
                              </w:r>
                              <w:r w:rsidR="007D76C0">
                                <w:t>8</w:t>
                              </w:r>
                              <w:r>
                                <w:t>]</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4" style="position:absolute;left:0;text-align:left;margin-left:0;margin-top:440.95pt;width:426.5pt;height:287.95pt;z-index:251640320;mso-position-horizontal:center;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">
                <v:shape id="Picture 26" o:spid="_x0000_s1115"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8" o:title="A close-up of a robotic arm&#10;&#10;AI-generated content may be incorrect" cropleft="5279f"/>
                </v:shape>
                <v:shape id="_x0000_s1116"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580FAAF1" w:rsidR="00FD02C9" w:rsidRPr="00F030A6" w:rsidRDefault="00FD02C9" w:rsidP="00FD02C9">
                        <w:pPr>
                          <w:pStyle w:val="Caption"/>
                        </w:pPr>
                        <w:bookmarkStart w:id="98" w:name="_Ref207349188"/>
                        <w:bookmarkStart w:id="99" w:name="_Toc206070724"/>
                        <w:bookmarkStart w:id="100" w:name="_Toc207565901"/>
                        <w:r>
                          <w:t xml:space="preserve">Figure </w:t>
                        </w:r>
                        <w:fldSimple w:instr=" STYLEREF 1 \s ">
                          <w:r w:rsidR="00ED3664">
                            <w:rPr>
                              <w:noProof/>
                            </w:rPr>
                            <w:t>3</w:t>
                          </w:r>
                        </w:fldSimple>
                        <w:r w:rsidR="000B4BC5">
                          <w:noBreakHyphen/>
                        </w:r>
                        <w:fldSimple w:instr=" SEQ Figure \* ARABIC \s 1 ">
                          <w:r w:rsidR="00ED3664">
                            <w:rPr>
                              <w:noProof/>
                            </w:rPr>
                            <w:t>6</w:t>
                          </w:r>
                        </w:fldSimple>
                        <w:bookmarkEnd w:id="98"/>
                        <w:r>
                          <w:t xml:space="preserve">: </w:t>
                        </w:r>
                        <w:r w:rsidRPr="00824DC2">
                          <w:t>Force Torque Sensor with gripper installed on a Robotic arm</w:t>
                        </w:r>
                        <w:r>
                          <w:t xml:space="preserve"> [</w:t>
                        </w:r>
                        <w:r w:rsidR="00BA3898">
                          <w:t>3</w:t>
                        </w:r>
                        <w:r w:rsidR="007D76C0">
                          <w:t>8</w:t>
                        </w:r>
                        <w:r>
                          <w:t>]</w:t>
                        </w:r>
                        <w:bookmarkEnd w:id="99"/>
                        <w:bookmarkEnd w:id="100"/>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10ifV19LCJUYWciOiJDaXRhdmlQbGFjZWhvbGRlciNlMjMwMjQ5Ni05ZGU3LTQ2MzYtYmIwYS0zMDIwMDUzZGI0OWYiLCJUZXh0IjoiWzM3XSIsIldBSVZlcnNpb24iOiI3LjAuNy4xIn0=}</w:instrText>
          </w:r>
          <w:r w:rsidR="00CE7C02">
            <w:fldChar w:fldCharType="separate"/>
          </w:r>
          <w:r w:rsidR="00DA229E">
            <w:t>[37]</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hdIn1dfSwiVGFnIjoiQ2l0YXZpUGxhY2Vob2xkZXIjMGRkZTY3NjItNTYyZC00YjM0LTlhZjUtZGEwNzJlYzFhZTM2IiwiVGV4dCI6IlszOF0iLCJXQUlWZXJzaW9uIjoiNy4wLjcuMSJ9}</w:instrText>
          </w:r>
          <w:r w:rsidR="00CE7C02">
            <w:fldChar w:fldCharType="separate"/>
          </w:r>
          <w:r w:rsidR="00DA229E">
            <w:t>[38]</w:t>
          </w:r>
          <w:r w:rsidR="00CE7C02">
            <w:fldChar w:fldCharType="end"/>
          </w:r>
        </w:sdtContent>
      </w:sdt>
      <w:r w:rsidR="005E028D">
        <w:t xml:space="preserve">. FT sensor mounted on a UR robot is illustrated in </w:t>
      </w:r>
      <w:r w:rsidR="00F96234">
        <w:fldChar w:fldCharType="begin"/>
      </w:r>
      <w:r w:rsidR="00F96234">
        <w:instrText xml:space="preserve"> REF _Ref207349188 \h </w:instrText>
      </w:r>
      <w:r w:rsidR="00F96234">
        <w:fldChar w:fldCharType="separate"/>
      </w:r>
      <w:r w:rsidR="00ED3664">
        <w:t xml:space="preserve">Figure </w:t>
      </w:r>
      <w:r w:rsidR="00ED3664">
        <w:rPr>
          <w:noProof/>
        </w:rPr>
        <w:t>3</w:t>
      </w:r>
      <w:r w:rsidR="00ED3664">
        <w:noBreakHyphen/>
      </w:r>
      <w:r w:rsidR="00ED3664">
        <w:rPr>
          <w:noProof/>
        </w:rPr>
        <w:t>6</w:t>
      </w:r>
      <w:r w:rsidR="00F96234">
        <w:fldChar w:fldCharType="end"/>
      </w:r>
      <w:r w:rsidR="005E028D">
        <w:t>.</w:t>
      </w:r>
    </w:p>
    <w:bookmarkStart w:id="65" w:name="_Toc207617709"/>
    <w:p w14:paraId="0570C495" w14:textId="26A1554C" w:rsidR="0093647B" w:rsidRDefault="00BA3898" w:rsidP="00CB52BC">
      <w:pPr>
        <w:pStyle w:val="Heading3"/>
        <w:rPr>
          <w:lang w:val="en-IN"/>
        </w:rPr>
      </w:pPr>
      <w:r>
        <w:rPr>
          <w:noProof/>
          <w:lang w:val="en-IN"/>
        </w:rPr>
        <mc:AlternateContent>
          <mc:Choice Requires="wpg">
            <w:drawing>
              <wp:anchor distT="0" distB="0" distL="114300" distR="114300" simplePos="0" relativeHeight="251906560" behindDoc="0" locked="0" layoutInCell="1" allowOverlap="1" wp14:anchorId="1652093F" wp14:editId="0DC9D655">
                <wp:simplePos x="0" y="0"/>
                <wp:positionH relativeFrom="column">
                  <wp:posOffset>52070</wp:posOffset>
                </wp:positionH>
                <wp:positionV relativeFrom="paragraph">
                  <wp:posOffset>348615</wp:posOffset>
                </wp:positionV>
                <wp:extent cx="5760085" cy="2864485"/>
                <wp:effectExtent l="0" t="0" r="0" b="0"/>
                <wp:wrapTopAndBottom/>
                <wp:docPr id="697573218" name="Group 67"/>
                <wp:cNvGraphicFramePr/>
                <a:graphic xmlns:a="http://schemas.openxmlformats.org/drawingml/2006/main">
                  <a:graphicData uri="http://schemas.microsoft.com/office/word/2010/wordprocessingGroup">
                    <wpg:wgp>
                      <wpg:cNvGrpSpPr/>
                      <wpg:grpSpPr>
                        <a:xfrm>
                          <a:off x="0" y="0"/>
                          <a:ext cx="5760085" cy="2864485"/>
                          <a:chOff x="0" y="0"/>
                          <a:chExt cx="5760085" cy="286448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085" cy="2216150"/>
                          </a:xfrm>
                          <a:prstGeom prst="rect">
                            <a:avLst/>
                          </a:prstGeom>
                        </pic:spPr>
                      </pic:pic>
                      <wps:wsp>
                        <wps:cNvPr id="781521015" name="Text Box 1"/>
                        <wps:cNvSpPr txBox="1"/>
                        <wps:spPr>
                          <a:xfrm>
                            <a:off x="0" y="2273300"/>
                            <a:ext cx="5760085" cy="591185"/>
                          </a:xfrm>
                          <a:prstGeom prst="rect">
                            <a:avLst/>
                          </a:prstGeom>
                          <a:solidFill>
                            <a:prstClr val="white"/>
                          </a:solidFill>
                          <a:ln>
                            <a:noFill/>
                          </a:ln>
                        </wps:spPr>
                        <wps:txbx>
                          <w:txbxContent>
                            <w:p w14:paraId="5C4F4D5F" w14:textId="3587D02B" w:rsidR="00BA3898" w:rsidRPr="001B4279" w:rsidRDefault="00BA3898" w:rsidP="00BA3898">
                              <w:pPr>
                                <w:pStyle w:val="Caption"/>
                                <w:rPr>
                                  <w:b/>
                                  <w:noProof/>
                                </w:rPr>
                              </w:pPr>
                              <w:bookmarkStart w:id="66" w:name="_Ref207349525"/>
                              <w:bookmarkStart w:id="67" w:name="_Toc207565902"/>
                              <w:r>
                                <w:t xml:space="preserve">Figure </w:t>
                              </w:r>
                              <w:fldSimple w:instr=" STYLEREF 1 \s ">
                                <w:r w:rsidR="00ED3664">
                                  <w:rPr>
                                    <w:noProof/>
                                  </w:rPr>
                                  <w:t>3</w:t>
                                </w:r>
                              </w:fldSimple>
                              <w:r w:rsidR="000B4BC5">
                                <w:noBreakHyphen/>
                              </w:r>
                              <w:fldSimple w:instr=" SEQ Figure \* ARABIC \s 1 ">
                                <w:r w:rsidR="00ED3664">
                                  <w:rPr>
                                    <w:noProof/>
                                  </w:rPr>
                                  <w:t>7</w:t>
                                </w:r>
                              </w:fldSimple>
                              <w:bookmarkEnd w:id="66"/>
                              <w:r>
                                <w:t>: H</w:t>
                              </w:r>
                              <w:r w:rsidRPr="008A01B6">
                                <w:t>uman–robot collaboration experiment</w:t>
                              </w:r>
                              <w:r w:rsidR="007D76C0">
                                <w:t xml:space="preserve"> </w:t>
                              </w:r>
                              <w:r>
                                <w:t>[</w:t>
                              </w:r>
                              <w:r w:rsidR="007D76C0">
                                <w:t>40</w:t>
                              </w:r>
                              <w: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52093F" id="Group 67" o:spid="_x0000_s1117" style="position:absolute;left:0;text-align:left;margin-left:4.1pt;margin-top:27.45pt;width:453.55pt;height:225.55pt;z-index:251906560" coordsize="57600,286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">
                <v:shape id="Picture 29" o:spid="_x0000_s1118"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70" o:title="A person standing next to a robot&#10;&#10;AI-generated content may be incorrect"/>
                </v:shape>
                <v:shape id="_x0000_s1119" type="#_x0000_t202" style="position:absolute;top:22733;width:5760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" stroked="f">
                  <v:textbox style="mso-fit-shape-to-text:t" inset="0,0,0,0">
                    <w:txbxContent>
                      <w:p w14:paraId="5C4F4D5F" w14:textId="3587D02B" w:rsidR="00BA3898" w:rsidRPr="001B4279" w:rsidRDefault="00BA3898" w:rsidP="00BA3898">
                        <w:pPr>
                          <w:pStyle w:val="Caption"/>
                          <w:rPr>
                            <w:b/>
                            <w:noProof/>
                          </w:rPr>
                        </w:pPr>
                        <w:bookmarkStart w:id="104" w:name="_Ref207349525"/>
                        <w:bookmarkStart w:id="105" w:name="_Toc207565902"/>
                        <w:r>
                          <w:t xml:space="preserve">Figure </w:t>
                        </w:r>
                        <w:fldSimple w:instr=" STYLEREF 1 \s ">
                          <w:r w:rsidR="00ED3664">
                            <w:rPr>
                              <w:noProof/>
                            </w:rPr>
                            <w:t>3</w:t>
                          </w:r>
                        </w:fldSimple>
                        <w:r w:rsidR="000B4BC5">
                          <w:noBreakHyphen/>
                        </w:r>
                        <w:fldSimple w:instr=" SEQ Figure \* ARABIC \s 1 ">
                          <w:r w:rsidR="00ED3664">
                            <w:rPr>
                              <w:noProof/>
                            </w:rPr>
                            <w:t>7</w:t>
                          </w:r>
                        </w:fldSimple>
                        <w:bookmarkEnd w:id="104"/>
                        <w:r>
                          <w:t>: H</w:t>
                        </w:r>
                        <w:r w:rsidRPr="008A01B6">
                          <w:t>uman–robot collaboration experiment</w:t>
                        </w:r>
                        <w:r w:rsidR="007D76C0">
                          <w:t xml:space="preserve"> </w:t>
                        </w:r>
                        <w:r>
                          <w:t>[</w:t>
                        </w:r>
                        <w:r w:rsidR="007D76C0">
                          <w:t>40</w:t>
                        </w:r>
                        <w:r>
                          <w:t>]</w:t>
                        </w:r>
                        <w:bookmarkEnd w:id="105"/>
                      </w:p>
                    </w:txbxContent>
                  </v:textbox>
                </v:shape>
                <w10:wrap type="topAndBottom"/>
              </v:group>
            </w:pict>
          </mc:Fallback>
        </mc:AlternateContent>
      </w:r>
      <w:r w:rsidR="0093647B">
        <w:rPr>
          <w:lang w:val="en-IN"/>
        </w:rPr>
        <w:t xml:space="preserve">Safety and </w:t>
      </w:r>
      <w:r w:rsidR="00ED7C0F">
        <w:rPr>
          <w:lang w:val="en-IN"/>
        </w:rPr>
        <w:t>Human Robot Interaction</w:t>
      </w:r>
      <w:bookmarkEnd w:id="65"/>
    </w:p>
    <w:p w14:paraId="39922B12" w14:textId="1887517F" w:rsidR="00BA3898" w:rsidRPr="00BA3898" w:rsidRDefault="00413B2D" w:rsidP="00BA3898">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w:t>
      </w:r>
      <w:r>
        <w:lastRenderedPageBreak/>
        <w:t>presence, predict or monitor movement, and respond appropriately in real time. These sensors enable critical functionalities like workspace monitoring, adaptive speed</w:t>
      </w:r>
      <w:r w:rsidR="00A60657">
        <w:t xml:space="preserve">, </w:t>
      </w:r>
      <w:r>
        <w:t>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w:t>
      </w:r>
      <w:r w:rsidR="00BA3898">
        <w:fldChar w:fldCharType="begin"/>
      </w:r>
      <w:r w:rsidR="00BA3898">
        <w:instrText xml:space="preserve"> REF _Ref207349525 \h </w:instrText>
      </w:r>
      <w:r w:rsidR="00BA3898">
        <w:fldChar w:fldCharType="separate"/>
      </w:r>
      <w:r w:rsidR="00ED3664">
        <w:t xml:space="preserve">Figure </w:t>
      </w:r>
      <w:r w:rsidR="00ED3664">
        <w:rPr>
          <w:noProof/>
        </w:rPr>
        <w:t>3</w:t>
      </w:r>
      <w:r w:rsidR="00ED3664">
        <w:noBreakHyphen/>
      </w:r>
      <w:r w:rsidR="00ED3664">
        <w:rPr>
          <w:noProof/>
        </w:rPr>
        <w:t>7</w:t>
      </w:r>
      <w:r w:rsidR="00BA3898">
        <w:fldChar w:fldCharType="end"/>
      </w:r>
      <w:r w:rsidR="00BA3898">
        <w:t xml:space="preserve"> in which </w:t>
      </w:r>
      <w:r w:rsidR="00BA3898" w:rsidRPr="00016E73">
        <w:t>. (a) and (b) depict human task coordination by visual detection of the left wrist (handLeft), for halting the robot and performing manual assembly actions (a), followed by right wrist detection</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MxVDEwOjQyOjIy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zFUMTA6NDI6MjIiLCJQcm9qZWN0Ijp7IiRyZWYiOiI4In19LCJVc2VOdW1iZXJpbmdUeXBlT2ZQYXJlbnREb2N1bWVudCI6ZmFsc2V9XSwiRm9ybWF0dGVkVGV4dCI6eyIkaWQiOiIyNSIsIkNvdW50IjoxLCJUZXh0VW5pdHMiOlt7IiRpZCI6IjI2IiwiRm9udFN0eWxlIjp7IiRpZCI6IjI3IiwiTmV1dHJhbCI6dHJ1ZX0sIlJlYWRpbmdPcmRlciI6MSwiVGV4dCI6IlszOSwgNDBdIn1dfSwiVGFnIjoiQ2l0YXZpUGxhY2Vob2xkZXIjNmJmM2MxNTctZmNkZS00ZDIwLThmMzEtMzg0YzQ0YmM0OGM3IiwiVGV4dCI6IlszOSwgNDBdIiwiV0FJVmVyc2lvbiI6IjcuMC43LjEifQ==}</w:instrText>
          </w:r>
          <w:r>
            <w:fldChar w:fldCharType="separate"/>
          </w:r>
          <w:r w:rsidR="00DA229E">
            <w:t>[39, 40]</w:t>
          </w:r>
          <w:r>
            <w:fldChar w:fldCharType="end"/>
          </w:r>
        </w:sdtContent>
      </w:sdt>
    </w:p>
    <w:p w14:paraId="525EAD51" w14:textId="302FFDD6"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FdIn1dfSwiVGFnIjoiQ2l0YXZpUGxhY2Vob2xkZXIjZDcxODFkZjAtNTMzNy00NDVjLTkyNDUtMjIxZTZjOWU0ZDIzIiwiVGV4dCI6Ils0MV0iLCJXQUlWZXJzaW9uIjoiNy4wLjcuMSJ9}</w:instrText>
          </w:r>
          <w:r>
            <w:fldChar w:fldCharType="separate"/>
          </w:r>
          <w:r w:rsidR="00DA229E">
            <w:t>[41]</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68" w:name="_Toc207617710"/>
      <w:r>
        <w:rPr>
          <w:lang w:val="en-IN"/>
        </w:rPr>
        <w:t>Programming Methods in Robotic Automation</w:t>
      </w:r>
      <w:bookmarkEnd w:id="68"/>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69" w:name="_Toc207617711"/>
      <w:r>
        <w:rPr>
          <w:lang w:val="en-IN"/>
        </w:rPr>
        <w:lastRenderedPageBreak/>
        <w:t>Programming Using Teach Pendant and Manual Inputs</w:t>
      </w:r>
      <w:bookmarkEnd w:id="69"/>
    </w:p>
    <w:p w14:paraId="05111797" w14:textId="38D83A62" w:rsidR="003C162A" w:rsidRPr="00625154" w:rsidRDefault="001E610B" w:rsidP="001E610B">
      <w:r>
        <w:t xml:space="preserve">One of the most widely adopted methods for robot programming in industry </w:t>
      </w:r>
      <w:r w:rsidRPr="009D4FAA">
        <w:t>is</w:t>
      </w:r>
      <w:r w:rsidRPr="009D4FAA">
        <w:rPr>
          <w:b/>
          <w:bCs/>
        </w:rPr>
        <w:t xml:space="preserve"> </w:t>
      </w:r>
      <w:r w:rsidRPr="009D4FAA">
        <w:rPr>
          <w:rStyle w:val="Strong"/>
          <w:b w:val="0"/>
          <w:bCs w:val="0"/>
        </w:rPr>
        <w:t>online programming using a teach pendant</w:t>
      </w:r>
      <w:r w:rsidR="00BA3898">
        <w:rPr>
          <w:rStyle w:val="Strong"/>
          <w:b w:val="0"/>
          <w:bCs w:val="0"/>
        </w:rPr>
        <w:t>,</w:t>
      </w:r>
      <w:r w:rsidR="009E313B">
        <w:rPr>
          <w:rStyle w:val="Strong"/>
          <w:b w:val="0"/>
          <w:bCs w:val="0"/>
        </w:rPr>
        <w:t xml:space="preserve"> which is depicted in</w:t>
      </w:r>
      <w:r w:rsidR="00673555">
        <w:rPr>
          <w:rStyle w:val="Strong"/>
          <w:b w:val="0"/>
          <w:bCs w:val="0"/>
        </w:rPr>
        <w:t xml:space="preserve"> </w:t>
      </w:r>
      <w:r w:rsidR="00673555">
        <w:rPr>
          <w:rStyle w:val="Strong"/>
          <w:b w:val="0"/>
          <w:bCs w:val="0"/>
        </w:rPr>
        <w:fldChar w:fldCharType="begin"/>
      </w:r>
      <w:r w:rsidR="00673555">
        <w:rPr>
          <w:rStyle w:val="Strong"/>
          <w:b w:val="0"/>
          <w:bCs w:val="0"/>
        </w:rPr>
        <w:instrText xml:space="preserve"> REF _Ref207350307 \h </w:instrText>
      </w:r>
      <w:r w:rsidR="00673555">
        <w:rPr>
          <w:rStyle w:val="Strong"/>
          <w:b w:val="0"/>
          <w:bCs w:val="0"/>
        </w:rPr>
      </w:r>
      <w:r w:rsidR="00673555">
        <w:rPr>
          <w:rStyle w:val="Strong"/>
          <w:b w:val="0"/>
          <w:bCs w:val="0"/>
        </w:rPr>
        <w:fldChar w:fldCharType="separate"/>
      </w:r>
      <w:r w:rsidR="00ED3664">
        <w:t xml:space="preserve">Figure </w:t>
      </w:r>
      <w:r w:rsidR="00ED3664">
        <w:rPr>
          <w:noProof/>
        </w:rPr>
        <w:t>3</w:t>
      </w:r>
      <w:r w:rsidR="00ED3664">
        <w:noBreakHyphen/>
      </w:r>
      <w:r w:rsidR="00ED3664">
        <w:rPr>
          <w:noProof/>
        </w:rPr>
        <w:t>8</w:t>
      </w:r>
      <w:r w:rsidR="00673555">
        <w:rPr>
          <w:rStyle w:val="Strong"/>
          <w:b w:val="0"/>
          <w:bCs w:val="0"/>
        </w:rPr>
        <w:fldChar w:fldCharType="end"/>
      </w:r>
      <w:r>
        <w:t>. In this approach</w:t>
      </w:r>
      <w:r w:rsidR="009D4FAA">
        <w:t xml:space="preserve">, </w:t>
      </w:r>
      <w:r>
        <w:t xml:space="preserve">often referred to as the </w:t>
      </w:r>
      <w:r w:rsidRPr="009D4FAA">
        <w:rPr>
          <w:rStyle w:val="Strong"/>
          <w:b w:val="0"/>
          <w:bCs w:val="0"/>
        </w:rPr>
        <w:t>lead-through method</w:t>
      </w:r>
      <w:r w:rsidR="009D4FAA">
        <w:t xml:space="preserve">, </w:t>
      </w:r>
      <w:r>
        <w:t>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r w:rsidR="009D4FAA">
        <w:t>.</w:t>
      </w:r>
    </w:p>
    <w:p w14:paraId="395E962F" w14:textId="20CB2DAB" w:rsidR="001E610B" w:rsidRPr="009D4FAA" w:rsidRDefault="00673555" w:rsidP="001E610B">
      <w:r>
        <w:rPr>
          <w:noProof/>
        </w:rPr>
        <mc:AlternateContent>
          <mc:Choice Requires="wps">
            <w:drawing>
              <wp:anchor distT="0" distB="0" distL="114300" distR="114300" simplePos="0" relativeHeight="251644416" behindDoc="0" locked="0" layoutInCell="1" allowOverlap="1" wp14:anchorId="3006A878" wp14:editId="1C698FA9">
                <wp:simplePos x="0" y="0"/>
                <wp:positionH relativeFrom="margin">
                  <wp:align>center</wp:align>
                </wp:positionH>
                <wp:positionV relativeFrom="page">
                  <wp:posOffset>8083550</wp:posOffset>
                </wp:positionV>
                <wp:extent cx="2584450" cy="591185"/>
                <wp:effectExtent l="0" t="0" r="6350" b="0"/>
                <wp:wrapTopAndBottom/>
                <wp:docPr id="1986595584" name="Text Box 1"/>
                <wp:cNvGraphicFramePr/>
                <a:graphic xmlns:a="http://schemas.openxmlformats.org/drawingml/2006/main">
                  <a:graphicData uri="http://schemas.microsoft.com/office/word/2010/wordprocessingShape">
                    <wps:wsp>
                      <wps:cNvSpPr txBox="1"/>
                      <wps:spPr>
                        <a:xfrm>
                          <a:off x="0" y="0"/>
                          <a:ext cx="2584450" cy="591185"/>
                        </a:xfrm>
                        <a:prstGeom prst="rect">
                          <a:avLst/>
                        </a:prstGeom>
                        <a:solidFill>
                          <a:prstClr val="white"/>
                        </a:solidFill>
                        <a:ln>
                          <a:noFill/>
                        </a:ln>
                      </wps:spPr>
                      <wps:txbx>
                        <w:txbxContent>
                          <w:p w14:paraId="61A49673" w14:textId="6DD8B85F" w:rsidR="000C6778" w:rsidRPr="009A2591" w:rsidRDefault="000C6778" w:rsidP="000C6778">
                            <w:pPr>
                              <w:pStyle w:val="Caption"/>
                              <w:rPr>
                                <w:rFonts w:ascii="Times New Roman" w:hAnsi="Times New Roman"/>
                                <w:noProof/>
                              </w:rPr>
                            </w:pPr>
                            <w:bookmarkStart w:id="70" w:name="_Ref207350307"/>
                            <w:bookmarkStart w:id="71" w:name="_Toc206070726"/>
                            <w:bookmarkStart w:id="72" w:name="_Toc207565903"/>
                            <w:r>
                              <w:t xml:space="preserve">Figure </w:t>
                            </w:r>
                            <w:fldSimple w:instr=" STYLEREF 1 \s ">
                              <w:r w:rsidR="00ED3664">
                                <w:rPr>
                                  <w:noProof/>
                                </w:rPr>
                                <w:t>3</w:t>
                              </w:r>
                            </w:fldSimple>
                            <w:r w:rsidR="000B4BC5">
                              <w:noBreakHyphen/>
                            </w:r>
                            <w:fldSimple w:instr=" SEQ Figure \* ARABIC \s 1 ">
                              <w:r w:rsidR="00ED3664">
                                <w:rPr>
                                  <w:noProof/>
                                </w:rPr>
                                <w:t>8</w:t>
                              </w:r>
                            </w:fldSimple>
                            <w:bookmarkEnd w:id="70"/>
                            <w:r>
                              <w:t xml:space="preserve">: UR Teach Pendant </w:t>
                            </w:r>
                            <w:bookmarkEnd w:id="71"/>
                            <w:r w:rsidR="00D334BC">
                              <w:t>[4</w:t>
                            </w:r>
                            <w:r w:rsidR="007D76C0">
                              <w:t>3</w:t>
                            </w:r>
                            <w:r w:rsidR="00D334BC">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A878" id="Text Box 1" o:spid="_x0000_s1120" type="#_x0000_t202" style="position:absolute;left:0;text-align:left;margin-left:0;margin-top:636.5pt;width:203.5pt;height:46.55pt;z-index:251644416;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LoHgIAAEMEAAAOAAAAZHJzL2Uyb0RvYy54bWysU8Fu2zAMvQ/YPwi6L07SZui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" stroked="f">
                <v:textbox style="mso-fit-shape-to-text:t" inset="0,0,0,0">
                  <w:txbxContent>
                    <w:p w14:paraId="61A49673" w14:textId="6DD8B85F" w:rsidR="000C6778" w:rsidRPr="009A2591" w:rsidRDefault="000C6778" w:rsidP="000C6778">
                      <w:pPr>
                        <w:pStyle w:val="Caption"/>
                        <w:rPr>
                          <w:rFonts w:ascii="Times New Roman" w:hAnsi="Times New Roman"/>
                          <w:noProof/>
                        </w:rPr>
                      </w:pPr>
                      <w:bookmarkStart w:id="111" w:name="_Ref207350307"/>
                      <w:bookmarkStart w:id="112" w:name="_Toc206070726"/>
                      <w:bookmarkStart w:id="113" w:name="_Toc207565903"/>
                      <w:r>
                        <w:t xml:space="preserve">Figure </w:t>
                      </w:r>
                      <w:fldSimple w:instr=" STYLEREF 1 \s ">
                        <w:r w:rsidR="00ED3664">
                          <w:rPr>
                            <w:noProof/>
                          </w:rPr>
                          <w:t>3</w:t>
                        </w:r>
                      </w:fldSimple>
                      <w:r w:rsidR="000B4BC5">
                        <w:noBreakHyphen/>
                      </w:r>
                      <w:fldSimple w:instr=" SEQ Figure \* ARABIC \s 1 ">
                        <w:r w:rsidR="00ED3664">
                          <w:rPr>
                            <w:noProof/>
                          </w:rPr>
                          <w:t>8</w:t>
                        </w:r>
                      </w:fldSimple>
                      <w:bookmarkEnd w:id="111"/>
                      <w:r>
                        <w:t xml:space="preserve">: UR Teach Pendant </w:t>
                      </w:r>
                      <w:bookmarkEnd w:id="112"/>
                      <w:r w:rsidR="00D334BC">
                        <w:t>[4</w:t>
                      </w:r>
                      <w:r w:rsidR="007D76C0">
                        <w:t>3</w:t>
                      </w:r>
                      <w:r w:rsidR="00D334BC">
                        <w:t>]</w:t>
                      </w:r>
                      <w:bookmarkEnd w:id="113"/>
                    </w:p>
                  </w:txbxContent>
                </v:textbox>
                <w10:wrap type="topAndBottom" anchorx="margin" anchory="page"/>
              </v:shape>
            </w:pict>
          </mc:Fallback>
        </mc:AlternateContent>
      </w:r>
      <w:r>
        <w:rPr>
          <w:noProof/>
        </w:rPr>
        <w:drawing>
          <wp:anchor distT="0" distB="0" distL="114300" distR="114300" simplePos="0" relativeHeight="251907584" behindDoc="0" locked="0" layoutInCell="1" allowOverlap="1" wp14:anchorId="0DB0AA01" wp14:editId="13303B05">
            <wp:simplePos x="0" y="0"/>
            <wp:positionH relativeFrom="margin">
              <wp:align>center</wp:align>
            </wp:positionH>
            <wp:positionV relativeFrom="page">
              <wp:posOffset>5740400</wp:posOffset>
            </wp:positionV>
            <wp:extent cx="3479800" cy="2362200"/>
            <wp:effectExtent l="0" t="0" r="6350" b="0"/>
            <wp:wrapTopAndBottom/>
            <wp:docPr id="207178190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3479800" cy="2362200"/>
                    </a:xfrm>
                    <a:prstGeom prst="rect">
                      <a:avLst/>
                    </a:prstGeom>
                  </pic:spPr>
                </pic:pic>
              </a:graphicData>
            </a:graphic>
          </wp:anchor>
        </w:drawing>
      </w:r>
      <w:r w:rsidR="001E610B">
        <w:t xml:space="preserve">While the method offers the advantage of real-time feedback and does not require in-depth coding expertise, it comes with several </w:t>
      </w:r>
      <w:r w:rsidR="001E610B" w:rsidRPr="009D4FAA">
        <w:rPr>
          <w:rStyle w:val="Strong"/>
          <w:b w:val="0"/>
          <w:bCs w:val="0"/>
        </w:rPr>
        <w:t>critical limitations</w:t>
      </w:r>
      <w:r w:rsidR="001E610B">
        <w:t>. First, the pendant interface is often unintuitive</w:t>
      </w:r>
      <w:r w:rsidR="009D4FAA">
        <w:t xml:space="preserve">, </w:t>
      </w:r>
      <w:r w:rsidR="001E610B">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rsidR="001E610B">
        <w:t xml:space="preserve">Another significant drawback is the </w:t>
      </w:r>
      <w:r w:rsidR="001E610B" w:rsidRPr="009D4FAA">
        <w:rPr>
          <w:rStyle w:val="Strong"/>
          <w:b w:val="0"/>
          <w:bCs w:val="0"/>
        </w:rPr>
        <w:t>lack of flexibility and reusability</w:t>
      </w:r>
      <w:r w:rsidR="001E610B">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001E610B" w:rsidRPr="001E610B">
        <w:rPr>
          <w:lang w:val="en-IN"/>
        </w:rPr>
        <w:t xml:space="preserve">Despite these challenges, this method remains the </w:t>
      </w:r>
      <w:r w:rsidR="001E610B" w:rsidRPr="009D4FAA">
        <w:rPr>
          <w:lang w:val="en-IN"/>
        </w:rPr>
        <w:t>primary programming choice for small and medium-sized enterprises (SMEs)</w:t>
      </w:r>
      <w:r w:rsidR="001E610B"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zFUMTA6NDI6MjI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iwgNDNdIn1dfSwiVGFnIjoiQ2l0YXZpUGxhY2Vob2xkZXIjYjdhNjdlY2QtOGU1Zi00ODU4LWJlOWItODhkMTdmMTFjNDczIiwiVGV4dCI6Ils0MiwgNDNdIiwiV0FJVmVyc2lvbiI6IjcuMC43LjEifQ==}</w:instrText>
          </w:r>
          <w:r w:rsidR="009D4FAA">
            <w:rPr>
              <w:lang w:val="en-IN"/>
            </w:rPr>
            <w:fldChar w:fldCharType="separate"/>
          </w:r>
          <w:r w:rsidR="00DA229E">
            <w:rPr>
              <w:lang w:val="en-IN"/>
            </w:rPr>
            <w:t>[42, 43]</w:t>
          </w:r>
          <w:r w:rsidR="009D4FAA">
            <w:rPr>
              <w:lang w:val="en-IN"/>
            </w:rPr>
            <w:fldChar w:fldCharType="end"/>
          </w:r>
        </w:sdtContent>
      </w:sdt>
    </w:p>
    <w:p w14:paraId="53719369" w14:textId="7FF693AB" w:rsidR="00673555" w:rsidRDefault="009D4FAA" w:rsidP="00A831DC">
      <w:r>
        <w:t>T</w:t>
      </w:r>
      <w:r w:rsidRPr="009D4FAA">
        <w:t xml:space="preserve">each pendants like Universal Robots' Polyscope not only allow for manual waypoint-based programming but also support the integration of custom script commands via URScript. This adds flexibility and allows for more complex behavior directly within the </w:t>
      </w:r>
    </w:p>
    <w:p w14:paraId="3C2EE0D3" w14:textId="32B13601" w:rsidR="00A831DC" w:rsidRPr="00A831DC" w:rsidRDefault="009D4FAA" w:rsidP="00A831DC">
      <w:pPr>
        <w:rPr>
          <w:lang w:val="en-IN"/>
        </w:rPr>
      </w:pPr>
      <w:r w:rsidRPr="009D4FAA">
        <w:lastRenderedPageBreak/>
        <w:t>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73" w:name="_Toc207617712"/>
      <w:r>
        <w:rPr>
          <w:lang w:val="en-IN"/>
        </w:rPr>
        <w:t>Implementation of UR Script</w:t>
      </w:r>
      <w:bookmarkEnd w:id="73"/>
    </w:p>
    <w:p w14:paraId="77AE33C4" w14:textId="0550E8D8" w:rsidR="00231D89" w:rsidRPr="00BA3898" w:rsidRDefault="00BA3898" w:rsidP="00BA3898">
      <w:pPr>
        <w:rPr>
          <w:lang w:val="en-IN" w:eastAsia="en-IN"/>
        </w:rPr>
      </w:pPr>
      <w:r>
        <w:rPr>
          <w:noProof/>
          <w:lang w:val="en-IN" w:eastAsia="en-IN"/>
        </w:rPr>
        <mc:AlternateContent>
          <mc:Choice Requires="wpg">
            <w:drawing>
              <wp:anchor distT="0" distB="0" distL="114300" distR="114300" simplePos="0" relativeHeight="251647488" behindDoc="0" locked="0" layoutInCell="1" allowOverlap="1" wp14:anchorId="582D5D2B" wp14:editId="18B8FDD8">
                <wp:simplePos x="0" y="0"/>
                <wp:positionH relativeFrom="margin">
                  <wp:posOffset>129540</wp:posOffset>
                </wp:positionH>
                <wp:positionV relativeFrom="page">
                  <wp:posOffset>3792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700576E5" w:rsidR="000C6778" w:rsidRPr="006B560B" w:rsidRDefault="000C6778" w:rsidP="000C6778">
                              <w:pPr>
                                <w:pStyle w:val="Caption"/>
                                <w:rPr>
                                  <w:noProof/>
                                </w:rPr>
                              </w:pPr>
                              <w:bookmarkStart w:id="74" w:name="_Ref207549048"/>
                              <w:bookmarkStart w:id="75" w:name="_Toc206070727"/>
                              <w:bookmarkStart w:id="76" w:name="_Toc207565904"/>
                              <w:r>
                                <w:t xml:space="preserve">Figure </w:t>
                              </w:r>
                              <w:fldSimple w:instr=" STYLEREF 1 \s ">
                                <w:r w:rsidR="00ED3664">
                                  <w:rPr>
                                    <w:noProof/>
                                  </w:rPr>
                                  <w:t>3</w:t>
                                </w:r>
                              </w:fldSimple>
                              <w:r w:rsidR="000B4BC5">
                                <w:noBreakHyphen/>
                              </w:r>
                              <w:fldSimple w:instr=" SEQ Figure \* ARABIC \s 1 ">
                                <w:r w:rsidR="00ED3664">
                                  <w:rPr>
                                    <w:noProof/>
                                  </w:rPr>
                                  <w:t>9</w:t>
                                </w:r>
                              </w:fldSimple>
                              <w:bookmarkEnd w:id="74"/>
                              <w:r>
                                <w:t xml:space="preserve">: </w:t>
                              </w:r>
                              <w:r w:rsidRPr="00FE7830">
                                <w:t>Example of a URScript program to initialize a camera, take a snapshot and retrieve a new target pose</w:t>
                              </w:r>
                              <w:r>
                                <w:t xml:space="preserve"> [4</w:t>
                              </w:r>
                              <w:r w:rsidR="00A60657">
                                <w:t>5</w:t>
                              </w:r>
                              <w:r>
                                <w:t>]</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21" style="position:absolute;left:0;text-align:left;margin-left:10.2pt;margin-top:298.6pt;width:453.55pt;height:159.1pt;z-index:251647488;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Z5dekOEAAAAKAQAADwAAAGRycy9kb3ducmV2&#10;LnhtbEyPwUrDQBCG74LvsIzgzW4SG2tjNqUU9VQKtoJ422anSWh2NmS3Sfr2jie9zTAf/3x/vpps&#10;KwbsfeNIQTyLQCCVzjRUKfg8vD08g/BBk9GtI1RwRQ+r4vYm15lxI33gsA+V4BDymVZQh9BlUvqy&#10;Rqv9zHVIfDu53urAa19J0+uRw20rkyh6klY3xB9q3eGmxvK8v1gF76Me14/x67A9nzbX70O6+9rG&#10;qNT93bR+ARFwCn8w/OqzOhTsdHQXMl60CpJozqSCdLlIQDCwTBYpiCMPcToHWeTyf4X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">
                <v:shape id="Picture 31" o:spid="_x0000_s1122"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73" o:title="A close-up of a computer code&#10;&#10;AI-generated content may be incorrect"/>
                </v:shape>
                <v:shape id="_x0000_s1123"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700576E5" w:rsidR="000C6778" w:rsidRPr="006B560B" w:rsidRDefault="000C6778" w:rsidP="000C6778">
                        <w:pPr>
                          <w:pStyle w:val="Caption"/>
                          <w:rPr>
                            <w:noProof/>
                          </w:rPr>
                        </w:pPr>
                        <w:bookmarkStart w:id="118" w:name="_Ref207549048"/>
                        <w:bookmarkStart w:id="119" w:name="_Toc206070727"/>
                        <w:bookmarkStart w:id="120" w:name="_Toc207565904"/>
                        <w:r>
                          <w:t xml:space="preserve">Figure </w:t>
                        </w:r>
                        <w:fldSimple w:instr=" STYLEREF 1 \s ">
                          <w:r w:rsidR="00ED3664">
                            <w:rPr>
                              <w:noProof/>
                            </w:rPr>
                            <w:t>3</w:t>
                          </w:r>
                        </w:fldSimple>
                        <w:r w:rsidR="000B4BC5">
                          <w:noBreakHyphen/>
                        </w:r>
                        <w:fldSimple w:instr=" SEQ Figure \* ARABIC \s 1 ">
                          <w:r w:rsidR="00ED3664">
                            <w:rPr>
                              <w:noProof/>
                            </w:rPr>
                            <w:t>9</w:t>
                          </w:r>
                        </w:fldSimple>
                        <w:bookmarkEnd w:id="118"/>
                        <w:r>
                          <w:t xml:space="preserve">: </w:t>
                        </w:r>
                        <w:r w:rsidRPr="00FE7830">
                          <w:t>Example of a URScript program to initialize a camera, take a snapshot and retrieve a new target pose</w:t>
                        </w:r>
                        <w:r>
                          <w:t xml:space="preserve"> [4</w:t>
                        </w:r>
                        <w:r w:rsidR="00A60657">
                          <w:t>5</w:t>
                        </w:r>
                        <w:r>
                          <w:t>]</w:t>
                        </w:r>
                        <w:bookmarkEnd w:id="119"/>
                        <w:bookmarkEnd w:id="120"/>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RdIn1dfSwiVGFnIjoiQ2l0YXZpUGxhY2Vob2xkZXIjYTJkOGVmZTQtNWYwOS00M2U2LWIwMDItZDA5ZmNiZmQ1ZGFmIiwiVGV4dCI6Ils0NF0iLCJXQUlWZXJzaW9uIjoiNy4wLjcuMSJ9}</w:instrText>
          </w:r>
          <w:r w:rsidR="00703975">
            <w:rPr>
              <w:lang w:val="en-IN" w:eastAsia="en-IN"/>
            </w:rPr>
            <w:fldChar w:fldCharType="separate"/>
          </w:r>
          <w:r w:rsidR="00DA229E">
            <w:rPr>
              <w:lang w:val="en-IN" w:eastAsia="en-IN"/>
            </w:rPr>
            <w:t>[44]</w:t>
          </w:r>
          <w:r w:rsidR="00703975">
            <w:rPr>
              <w:lang w:val="en-IN" w:eastAsia="en-IN"/>
            </w:rPr>
            <w:fldChar w:fldCharType="end"/>
          </w:r>
        </w:sdtContent>
      </w:sdt>
    </w:p>
    <w:p w14:paraId="3CAAD7AF" w14:textId="2A2F4792"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t>
      </w:r>
      <w:r w:rsidR="009E313B">
        <w:rPr>
          <w:lang w:val="en-IN" w:eastAsia="en-IN"/>
        </w:rPr>
        <w:t xml:space="preserve">, </w:t>
      </w:r>
      <w:r w:rsidRPr="004341FB">
        <w:rPr>
          <w:lang w:val="en-IN" w:eastAsia="en-IN"/>
        </w:rPr>
        <w:t>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move</w:t>
      </w:r>
      <w:r w:rsidR="009E313B">
        <w:rPr>
          <w:lang w:val="en-IN" w:eastAsia="en-IN"/>
        </w:rPr>
        <w:t xml:space="preserve"> </w:t>
      </w:r>
      <w:r w:rsidR="009B62EE">
        <w:rPr>
          <w:lang w:val="en-IN" w:eastAsia="en-IN"/>
        </w:rPr>
        <w:t>j, move</w:t>
      </w:r>
      <w:r w:rsidR="009E313B">
        <w:rPr>
          <w:lang w:val="en-IN" w:eastAsia="en-IN"/>
        </w:rPr>
        <w:t xml:space="preserve"> </w:t>
      </w:r>
      <w:r w:rsidR="009B62EE">
        <w:rPr>
          <w:lang w:val="en-IN" w:eastAsia="en-IN"/>
        </w:rPr>
        <w:t>l</w:t>
      </w:r>
      <w:r w:rsidRPr="004341FB">
        <w:rPr>
          <w:lang w:val="en-IN" w:eastAsia="en-IN"/>
        </w:rPr>
        <w:t>, or</w:t>
      </w:r>
      <w:r w:rsidR="009B62EE">
        <w:rPr>
          <w:lang w:val="en-IN" w:eastAsia="en-IN"/>
        </w:rPr>
        <w:t xml:space="preserve"> move</w:t>
      </w:r>
      <w:r w:rsidR="009E313B">
        <w:rPr>
          <w:lang w:val="en-IN" w:eastAsia="en-IN"/>
        </w:rPr>
        <w:t xml:space="preserve"> </w:t>
      </w:r>
      <w:r w:rsidR="009B62EE">
        <w:rPr>
          <w:lang w:val="en-IN" w:eastAsia="en-IN"/>
        </w:rPr>
        <w:t>p</w:t>
      </w:r>
      <w:r w:rsidRPr="004341FB">
        <w:rPr>
          <w:lang w:val="en-IN" w:eastAsia="en-IN"/>
        </w:rPr>
        <w:t xml:space="preserve">. </w:t>
      </w:r>
      <w:r w:rsidR="009E313B">
        <w:rPr>
          <w:lang w:val="en-IN" w:eastAsia="en-IN"/>
        </w:rPr>
        <w:t>T</w:t>
      </w:r>
      <w:r w:rsidR="009E313B" w:rsidRPr="009E313B">
        <w:rPr>
          <w:lang w:eastAsia="en-IN"/>
        </w:rPr>
        <w:t>he move</w:t>
      </w:r>
      <w:r w:rsidR="009E313B">
        <w:rPr>
          <w:lang w:eastAsia="en-IN"/>
        </w:rPr>
        <w:t xml:space="preserve"> </w:t>
      </w:r>
      <w:r w:rsidR="009E313B" w:rsidRPr="009E313B">
        <w:rPr>
          <w:lang w:eastAsia="en-IN"/>
        </w:rPr>
        <w:t>j command moves the robot in joint space, meaning each joint follows its own trajectory to reach the target. This results in fast and smooth motion but the end-effector does not necessarily follow a straight path. In contrast, move</w:t>
      </w:r>
      <w:r w:rsidR="000E22E9">
        <w:rPr>
          <w:lang w:eastAsia="en-IN"/>
        </w:rPr>
        <w:t xml:space="preserve"> </w:t>
      </w:r>
      <w:r w:rsidR="009E313B" w:rsidRPr="009E313B">
        <w:rPr>
          <w:lang w:eastAsia="en-IN"/>
        </w:rPr>
        <w:t>l moves the end-effector in a straight line through Cartesian space, which is slower but precise, making it suitable for tasks requiring accurate linear paths. The move</w:t>
      </w:r>
      <w:r w:rsidR="000E22E9">
        <w:rPr>
          <w:lang w:eastAsia="en-IN"/>
        </w:rPr>
        <w:t xml:space="preserve"> </w:t>
      </w:r>
      <w:r w:rsidR="009E313B" w:rsidRPr="009E313B">
        <w:rPr>
          <w:lang w:eastAsia="en-IN"/>
        </w:rPr>
        <w:t>p command allows movement along a circular or parabolic path, useful for navigating around obstacles or following arcs. Together, these commands let the programmer control both speed and path shape according to the task requirements.</w:t>
      </w:r>
      <w:r w:rsidR="009E313B" w:rsidRPr="009E313B">
        <w:rPr>
          <w:lang w:val="en-IN" w:eastAsia="en-IN"/>
        </w:rPr>
        <w:t xml:space="preserve"> </w:t>
      </w:r>
      <w:r w:rsidRPr="004341FB">
        <w:rPr>
          <w:lang w:val="en-IN" w:eastAsia="en-IN"/>
        </w:rPr>
        <w:t>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w:t>
      </w:r>
      <w:proofErr w:type="spellStart"/>
      <w:r w:rsidRPr="004341FB">
        <w:rPr>
          <w:lang w:val="en-IN" w:eastAsia="en-IN"/>
        </w:rPr>
        <w:lastRenderedPageBreak/>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1YTE4OTQzMS0wNmNkLTRkYTgtYTc4ZC03N2NjNDdhZDFiYWQiLCJUZXh0IjoiWzQ1XSIsIldBSVZlcnNpb24iOiI3LjAuNy4xIn0=}</w:instrText>
          </w:r>
          <w:r w:rsidR="00703975">
            <w:rPr>
              <w:lang w:val="en-IN" w:eastAsia="en-IN"/>
            </w:rPr>
            <w:fldChar w:fldCharType="separate"/>
          </w:r>
          <w:r w:rsidR="00DA229E">
            <w:rPr>
              <w:lang w:val="en-IN" w:eastAsia="en-IN"/>
            </w:rPr>
            <w:t>[45]</w:t>
          </w:r>
          <w:r w:rsidR="00703975">
            <w:rPr>
              <w:lang w:val="en-IN" w:eastAsia="en-IN"/>
            </w:rPr>
            <w:fldChar w:fldCharType="end"/>
          </w:r>
        </w:sdtContent>
      </w:sdt>
      <w:r w:rsidR="00A60657">
        <w:rPr>
          <w:lang w:val="en-IN" w:eastAsia="en-IN"/>
        </w:rPr>
        <w:t xml:space="preserve">. An example of a typical UR script program is shown in </w:t>
      </w:r>
      <w:r w:rsidR="00A60657">
        <w:rPr>
          <w:lang w:val="en-IN" w:eastAsia="en-IN"/>
        </w:rPr>
        <w:fldChar w:fldCharType="begin"/>
      </w:r>
      <w:r w:rsidR="00A60657">
        <w:rPr>
          <w:lang w:val="en-IN" w:eastAsia="en-IN"/>
        </w:rPr>
        <w:instrText xml:space="preserve"> REF _Ref207549048 \h </w:instrText>
      </w:r>
      <w:r w:rsidR="00A60657">
        <w:rPr>
          <w:lang w:val="en-IN" w:eastAsia="en-IN"/>
        </w:rPr>
      </w:r>
      <w:r w:rsidR="00A60657">
        <w:rPr>
          <w:lang w:val="en-IN" w:eastAsia="en-IN"/>
        </w:rPr>
        <w:fldChar w:fldCharType="separate"/>
      </w:r>
      <w:r w:rsidR="00ED3664">
        <w:t xml:space="preserve">Figure </w:t>
      </w:r>
      <w:r w:rsidR="00ED3664">
        <w:rPr>
          <w:noProof/>
        </w:rPr>
        <w:t>3</w:t>
      </w:r>
      <w:r w:rsidR="00ED3664">
        <w:noBreakHyphen/>
      </w:r>
      <w:r w:rsidR="00ED3664">
        <w:rPr>
          <w:noProof/>
        </w:rPr>
        <w:t>9</w:t>
      </w:r>
      <w:r w:rsidR="00A60657">
        <w:rPr>
          <w:lang w:val="en-IN" w:eastAsia="en-IN"/>
        </w:rPr>
        <w:fldChar w:fldCharType="end"/>
      </w:r>
      <w:r w:rsidR="00A60657">
        <w:rPr>
          <w:lang w:val="en-IN" w:eastAsia="en-IN"/>
        </w:rPr>
        <w:t>.</w:t>
      </w:r>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77" w:name="_Toc207617713"/>
      <w:r>
        <w:rPr>
          <w:lang w:val="en-IN"/>
        </w:rPr>
        <w:t>Programming using ROS</w:t>
      </w:r>
      <w:bookmarkEnd w:id="77"/>
    </w:p>
    <w:p w14:paraId="68D8F2E0" w14:textId="4ED1C66E" w:rsidR="002D32CB" w:rsidRDefault="00625154" w:rsidP="002D32CB">
      <w:r>
        <w:rPr>
          <w:noProof/>
        </w:rPr>
        <mc:AlternateContent>
          <mc:Choice Requires="wpg">
            <w:drawing>
              <wp:anchor distT="0" distB="0" distL="114300" distR="114300" simplePos="0" relativeHeight="251650560" behindDoc="0" locked="0" layoutInCell="1" allowOverlap="1" wp14:anchorId="5FA92AAF" wp14:editId="0BEF0AD5">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2BDBF54A" w:rsidR="000C6778" w:rsidRPr="00286BF0" w:rsidRDefault="000C6778" w:rsidP="000C6778">
                              <w:pPr>
                                <w:pStyle w:val="Caption"/>
                                <w:rPr>
                                  <w:noProof/>
                                  <w:color w:val="000000" w:themeColor="text1"/>
                                </w:rPr>
                              </w:pPr>
                              <w:bookmarkStart w:id="78" w:name="_Ref207360166"/>
                              <w:bookmarkStart w:id="79" w:name="_Toc206070728"/>
                              <w:bookmarkStart w:id="80"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78"/>
                              <w:r w:rsidRPr="00286BF0">
                                <w:rPr>
                                  <w:color w:val="000000" w:themeColor="text1"/>
                                </w:rPr>
                                <w:t>: A typical ROS network configuration [4</w:t>
                              </w:r>
                              <w:r w:rsidR="00A60657">
                                <w:rPr>
                                  <w:color w:val="000000" w:themeColor="text1"/>
                                </w:rPr>
                                <w:t>6</w:t>
                              </w:r>
                              <w:r w:rsidRPr="00286BF0">
                                <w:rPr>
                                  <w:color w:val="000000" w:themeColor="text1"/>
                                </w:rPr>
                                <w:t>]</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4" style="position:absolute;left:0;text-align:left;margin-left:0;margin-top:106.5pt;width:373.55pt;height:214pt;z-index:251650560;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M9qmQ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xFgmNro/AAmrEZJkYEz/E7i&#10;wEfm/JpZ3PqYxEvmP+FTVLpZUt1blJTa/vOt+eCP0mKVkgavyJK6v3csXDHVg0LREdIPhh2MzWCo&#10;XX2jkWoa0UQTG6yvBrOwuv6MB24VTsESUxxnLakfzBuPERbwQHKxWkW7u6ke1ZPB/ZZG4QZin9vP&#10;zJq+LB4F/agHWZ0ou/MNNDuz2nlQHWX/ymLPNyQerfg8wTp6/74eR6/XB//6X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">
                <v:shape id="Picture 30" o:spid="_x0000_s1125"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5" o:title="A diagram of a wireless bridge&#10;&#10;AI-generated content may be incorrect"/>
                </v:shape>
                <v:shape id="_x0000_s1126"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2BDBF54A" w:rsidR="000C6778" w:rsidRPr="00286BF0" w:rsidRDefault="000C6778" w:rsidP="000C6778">
                        <w:pPr>
                          <w:pStyle w:val="Caption"/>
                          <w:rPr>
                            <w:noProof/>
                            <w:color w:val="000000" w:themeColor="text1"/>
                          </w:rPr>
                        </w:pPr>
                        <w:bookmarkStart w:id="125" w:name="_Ref207360166"/>
                        <w:bookmarkStart w:id="126" w:name="_Toc206070728"/>
                        <w:bookmarkStart w:id="127"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125"/>
                        <w:r w:rsidRPr="00286BF0">
                          <w:rPr>
                            <w:color w:val="000000" w:themeColor="text1"/>
                          </w:rPr>
                          <w:t>: A typical ROS network configuration [4</w:t>
                        </w:r>
                        <w:r w:rsidR="00A60657">
                          <w:rPr>
                            <w:color w:val="000000" w:themeColor="text1"/>
                          </w:rPr>
                          <w:t>6</w:t>
                        </w:r>
                        <w:r w:rsidRPr="00286BF0">
                          <w:rPr>
                            <w:color w:val="000000" w:themeColor="text1"/>
                          </w:rPr>
                          <w:t>]</w:t>
                        </w:r>
                        <w:bookmarkEnd w:id="126"/>
                        <w:bookmarkEnd w:id="127"/>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60E40085"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w:t>
      </w:r>
      <w:r w:rsidRPr="002D2F38">
        <w:rPr>
          <w:lang w:val="en-IN"/>
        </w:rPr>
        <w:lastRenderedPageBreak/>
        <w:t>or services for synchronous, request-response operations. This architecture promotes modularity and scalability, allowing systems to be assembled from loosely coupled parts that can be modified or replaced independently</w:t>
      </w:r>
      <w:r w:rsidR="00286BF0">
        <w:rPr>
          <w:lang w:val="en-IN"/>
        </w:rPr>
        <w:t>.</w:t>
      </w:r>
      <w:r w:rsidR="00286BF0" w:rsidRPr="00286BF0">
        <w:rPr>
          <w:color w:val="000000" w:themeColor="text1"/>
          <w:lang w:val="en-IN"/>
        </w:rPr>
        <w:fldChar w:fldCharType="begin"/>
      </w:r>
      <w:r w:rsidR="00286BF0" w:rsidRPr="00286BF0">
        <w:rPr>
          <w:color w:val="000000" w:themeColor="text1"/>
          <w:lang w:val="en-IN"/>
        </w:rPr>
        <w:instrText xml:space="preserve"> REF _Ref207360166 \h </w:instrText>
      </w:r>
      <w:r w:rsidR="00286BF0" w:rsidRPr="00286BF0">
        <w:rPr>
          <w:color w:val="000000" w:themeColor="text1"/>
          <w:lang w:val="en-IN"/>
        </w:rPr>
      </w:r>
      <w:r w:rsidR="00286BF0" w:rsidRPr="00286BF0">
        <w:rPr>
          <w:color w:val="000000" w:themeColor="text1"/>
          <w:lang w:val="en-IN"/>
        </w:rPr>
        <w:fldChar w:fldCharType="separate"/>
      </w:r>
      <w:r w:rsidR="00ED3664" w:rsidRPr="00286BF0">
        <w:rPr>
          <w:color w:val="000000" w:themeColor="text1"/>
        </w:rPr>
        <w:t xml:space="preserve">Figure </w:t>
      </w:r>
      <w:r w:rsidR="00ED3664">
        <w:rPr>
          <w:noProof/>
          <w:color w:val="000000" w:themeColor="text1"/>
        </w:rPr>
        <w:t>3</w:t>
      </w:r>
      <w:r w:rsidR="00ED3664">
        <w:rPr>
          <w:color w:val="000000" w:themeColor="text1"/>
        </w:rPr>
        <w:noBreakHyphen/>
      </w:r>
      <w:r w:rsidR="00ED3664">
        <w:rPr>
          <w:noProof/>
          <w:color w:val="000000" w:themeColor="text1"/>
        </w:rPr>
        <w:t>10</w:t>
      </w:r>
      <w:r w:rsidR="00286BF0" w:rsidRPr="00286BF0">
        <w:rPr>
          <w:color w:val="000000" w:themeColor="text1"/>
          <w:lang w:val="en-IN"/>
        </w:rPr>
        <w:fldChar w:fldCharType="end"/>
      </w:r>
      <w:r w:rsidR="00286BF0" w:rsidRPr="00286BF0">
        <w:t xml:space="preserve"> illustrates a typical network architecture in a robotics automation scenario, where computers (depicted as "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w:t>
      </w:r>
      <w:r w:rsidR="00E67570">
        <w:t xml:space="preserve"> </w:t>
      </w:r>
      <w:sdt>
        <w:sdtPr>
          <w:alias w:val="To edit, see citavi.com/edit"/>
          <w:tag w:val="CitaviPlaceholder#26275770-0ab0-48da-98c1-a3c5c1b3f3c8"/>
          <w:id w:val="-211195701"/>
          <w:placeholder>
            <w:docPart w:val="DefaultPlaceholder_-1854013440"/>
          </w:placeholder>
        </w:sdtPr>
        <w:sdtContent>
          <w:r w:rsidR="00E67570">
            <w:fldChar w:fldCharType="begin"/>
          </w:r>
          <w:r w:rsidR="00E675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cwOWE2LWZkZWItNDQ0NS1iOWZlLTU2ODNkZGY4OWFmO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YyNzU3NzAtMGFiMC00OGRhLTk4YzEtYTNjNWMxYjNmM2M4IiwiVGV4dCI6Ils0Nl0iLCJXQUlWZXJzaW9uIjoiNy4wLjcuMSJ9}</w:instrText>
          </w:r>
          <w:r w:rsidR="00E67570">
            <w:fldChar w:fldCharType="separate"/>
          </w:r>
          <w:r w:rsidR="00E67570">
            <w:t>[46]</w:t>
          </w:r>
          <w:r w:rsidR="00E67570">
            <w:fldChar w:fldCharType="end"/>
          </w:r>
        </w:sdtContent>
      </w:sdt>
    </w:p>
    <w:p w14:paraId="7AC15611" w14:textId="6EA064F5"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sdt>
        <w:sdtPr>
          <w:rPr>
            <w:lang w:val="en-IN"/>
          </w:rPr>
          <w:alias w:val="To edit, see citavi.com/edit"/>
          <w:tag w:val="CitaviPlaceholder#642e730c-e6ba-4655-91b4-e9834d73b2f0"/>
          <w:id w:val="537626017"/>
          <w:placeholder>
            <w:docPart w:val="DefaultPlaceholder_-1854013440"/>
          </w:placeholder>
        </w:sdtPr>
        <w:sdtContent>
          <w:r w:rsidR="00E67570">
            <w:rPr>
              <w:lang w:val="en-IN"/>
            </w:rPr>
            <w:fldChar w:fldCharType="begin"/>
          </w:r>
          <w:r w:rsidR="00E6757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4ZGMxLTBlZWMtNDk5NC04MTczLTY1MWNhNGQ1ZjAwNi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jQyZTczMGMtZTZiYS00NjU1LTkxYjQtZTk4MzRkNzNiMmYwIiwiVGV4dCI6Ils0Nl0iLCJXQUlWZXJzaW9uIjoiNy4wLjcuMSJ9}</w:instrText>
          </w:r>
          <w:r w:rsidR="00E67570">
            <w:rPr>
              <w:lang w:val="en-IN"/>
            </w:rPr>
            <w:fldChar w:fldCharType="separate"/>
          </w:r>
          <w:r w:rsidR="00E67570">
            <w:rPr>
              <w:lang w:val="en-IN"/>
            </w:rPr>
            <w:t>[46]</w:t>
          </w:r>
          <w:r w:rsidR="00E67570">
            <w:rPr>
              <w:lang w:val="en-IN"/>
            </w:rPr>
            <w:fldChar w:fldCharType="end"/>
          </w:r>
        </w:sdtContent>
      </w:sdt>
    </w:p>
    <w:p w14:paraId="11443561" w14:textId="56C8A4DD"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zgwN2NlODAtYTcyZi00YzA5LTkxMjgtZDViZjYzNzc5YTAxIiwiVGV4dCI6Ils0Nl0iLCJXQUlWZXJzaW9uIjoiNy4wLjcuMSJ9}</w:instrText>
          </w:r>
          <w:r>
            <w:rPr>
              <w:lang w:val="en-IN"/>
            </w:rPr>
            <w:fldChar w:fldCharType="separate"/>
          </w:r>
          <w:r w:rsidR="00DA229E">
            <w:rPr>
              <w:lang w:val="en-IN"/>
            </w:rPr>
            <w:t>[46]</w:t>
          </w:r>
          <w:r>
            <w:rPr>
              <w:lang w:val="en-IN"/>
            </w:rPr>
            <w:fldChar w:fldCharType="end"/>
          </w:r>
        </w:sdtContent>
      </w:sdt>
    </w:p>
    <w:p w14:paraId="2A4E8BF1" w14:textId="5F1D3B25" w:rsidR="0093647B" w:rsidRDefault="00E74E07" w:rsidP="00CB52BC">
      <w:pPr>
        <w:pStyle w:val="Heading3"/>
        <w:rPr>
          <w:lang w:val="en-IN"/>
        </w:rPr>
      </w:pPr>
      <w:bookmarkStart w:id="81" w:name="_Toc207617714"/>
      <w:r w:rsidRPr="00E74E07">
        <w:t>System Integration for Adaptive Robotic Control</w:t>
      </w:r>
      <w:bookmarkEnd w:id="81"/>
    </w:p>
    <w:p w14:paraId="2F763603" w14:textId="65988F39" w:rsidR="006552AB" w:rsidRDefault="006552AB" w:rsidP="008C2C7B">
      <w:r w:rsidRPr="006552AB">
        <w:t>The integration of sensor</w:t>
      </w:r>
      <w:r w:rsidR="00E74E07">
        <w:t xml:space="preserve">s, </w:t>
      </w:r>
      <w:r w:rsidR="00E74E07" w:rsidRPr="00E74E07">
        <w:t>programming methods, and control systems</w:t>
      </w:r>
      <w:r w:rsidRPr="006552AB">
        <w:t xml:space="preserve"> </w:t>
      </w:r>
      <w:r w:rsidR="00E74E07">
        <w:t>are</w:t>
      </w:r>
      <w:r w:rsidRPr="006552AB">
        <w:t xml:space="preserve"> fundamental </w:t>
      </w:r>
      <w:r w:rsidR="00E74E07">
        <w:t>in</w:t>
      </w:r>
      <w:r w:rsidRPr="006552AB">
        <w:t xml:space="preserve">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w:t>
      </w:r>
      <w:r w:rsidR="002820E1">
        <w:t>from</w:t>
      </w:r>
      <w:r w:rsidRPr="006552AB">
        <w:t xml:space="preserve"> planning </w:t>
      </w:r>
      <w:r w:rsidR="002820E1">
        <w:t>to</w:t>
      </w:r>
      <w:r w:rsidRPr="006552AB">
        <w:t xml:space="preserve"> execution, ensuring that robots respond effectively to changing process conditions or uncertainties in the work environment</w:t>
      </w:r>
      <w:r>
        <w:t>.</w:t>
      </w:r>
    </w:p>
    <w:p w14:paraId="6B689C4D" w14:textId="66D76B82"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w:t>
      </w:r>
      <w:r w:rsidRPr="006552AB">
        <w:lastRenderedPageBreak/>
        <w:t>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MxVDEwOjQyOjIy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3LCA0OF0ifV19LCJUYWciOiJDaXRhdmlQbGFjZWhvbGRlciM2YzA3NDc0MC0wNzNkLTRlOWUtYmVmNC1mNzlhMThmYWM3MWYiLCJUZXh0IjoiWzQ3LCA0OF0iLCJXQUlWZXJzaW9uIjoiNy4wLjcuMSJ9}</w:instrText>
          </w:r>
          <w:r>
            <w:fldChar w:fldCharType="separate"/>
          </w:r>
          <w:r w:rsidR="00DA229E">
            <w:t>[47, 48]</w:t>
          </w:r>
          <w:r>
            <w:fldChar w:fldCharType="end"/>
          </w:r>
        </w:sdtContent>
      </w:sdt>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82" w:name="_Toc207617715"/>
      <w:r>
        <w:lastRenderedPageBreak/>
        <w:t>Methodology</w:t>
      </w:r>
      <w:bookmarkEnd w:id="82"/>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bookmarkStart w:id="83" w:name="_Toc207617716"/>
    <w:p w14:paraId="49F83FB4" w14:textId="77777777" w:rsidR="000C1CBB" w:rsidRDefault="000C1CBB" w:rsidP="000C1CBB">
      <w:pPr>
        <w:pStyle w:val="Heading2"/>
      </w:pPr>
      <w:r>
        <w:rPr>
          <w:noProof/>
        </w:rPr>
        <mc:AlternateContent>
          <mc:Choice Requires="wpg">
            <w:drawing>
              <wp:anchor distT="0" distB="0" distL="114300" distR="114300" simplePos="0" relativeHeight="251766272" behindDoc="0" locked="0" layoutInCell="1" allowOverlap="1" wp14:anchorId="6B59204D" wp14:editId="3269EFAA">
                <wp:simplePos x="0" y="0"/>
                <wp:positionH relativeFrom="column">
                  <wp:posOffset>1226820</wp:posOffset>
                </wp:positionH>
                <wp:positionV relativeFrom="page">
                  <wp:posOffset>2736850</wp:posOffset>
                </wp:positionV>
                <wp:extent cx="3303270" cy="3347720"/>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0"/>
                          <a:chOff x="0" y="0"/>
                          <a:chExt cx="3303905" cy="3348079"/>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6"/>
                          <a:stretch>
                            <a:fillRect/>
                          </a:stretch>
                        </pic:blipFill>
                        <pic:spPr>
                          <a:xfrm>
                            <a:off x="0" y="0"/>
                            <a:ext cx="3303905" cy="2971800"/>
                          </a:xfrm>
                          <a:prstGeom prst="rect">
                            <a:avLst/>
                          </a:prstGeom>
                        </pic:spPr>
                      </pic:pic>
                      <wps:wsp>
                        <wps:cNvPr id="245831209" name="Text Box 1"/>
                        <wps:cNvSpPr txBox="1"/>
                        <wps:spPr>
                          <a:xfrm>
                            <a:off x="120673" y="2756831"/>
                            <a:ext cx="3124801" cy="591248"/>
                          </a:xfrm>
                          <a:prstGeom prst="rect">
                            <a:avLst/>
                          </a:prstGeom>
                          <a:solidFill>
                            <a:prstClr val="white"/>
                          </a:solidFill>
                          <a:ln>
                            <a:noFill/>
                          </a:ln>
                        </wps:spPr>
                        <wps:txbx>
                          <w:txbxContent>
                            <w:p w14:paraId="28640C8B" w14:textId="5BECFF48" w:rsidR="000C1CBB" w:rsidRPr="00FE1325" w:rsidRDefault="000C1CBB" w:rsidP="000C1CBB">
                              <w:pPr>
                                <w:pStyle w:val="Caption"/>
                                <w:rPr>
                                  <w:b/>
                                  <w:noProof/>
                                  <w:sz w:val="28"/>
                                </w:rPr>
                              </w:pPr>
                              <w:bookmarkStart w:id="84" w:name="_Ref207439915"/>
                              <w:bookmarkStart w:id="85" w:name="_Toc207565906"/>
                              <w:r>
                                <w:t xml:space="preserve">Figure </w:t>
                              </w:r>
                              <w:fldSimple w:instr=" STYLEREF 1 \s ">
                                <w:r w:rsidR="00ED3664">
                                  <w:rPr>
                                    <w:noProof/>
                                  </w:rPr>
                                  <w:t>4</w:t>
                                </w:r>
                              </w:fldSimple>
                              <w:r w:rsidR="000B4BC5">
                                <w:noBreakHyphen/>
                              </w:r>
                              <w:fldSimple w:instr=" SEQ Figure \* ARABIC \s 1 ">
                                <w:r w:rsidR="00ED3664">
                                  <w:rPr>
                                    <w:noProof/>
                                  </w:rPr>
                                  <w:t>1</w:t>
                                </w:r>
                              </w:fldSimple>
                              <w:bookmarkEnd w:id="84"/>
                              <w:r>
                                <w:t>: Iterative research process</w:t>
                              </w:r>
                              <w:r w:rsidR="002820E1">
                                <w:t xml:space="preserve"> [4</w:t>
                              </w:r>
                              <w:r w:rsidR="00E67570">
                                <w:t>9</w:t>
                              </w:r>
                              <w:r w:rsidR="002820E1">
                                <w: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7" style="position:absolute;left:0;text-align:left;margin-left:96.6pt;margin-top:215.5pt;width:260.1pt;height:263.6pt;z-index:25176627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p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">
                <v:shape id="Picture 49" o:spid="_x0000_s1128"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7" o:title="A diagram of a solution&#10;&#10;AI-generated content may be incorrect"/>
                </v:shape>
                <v:shape id="_x0000_s1129" type="#_x0000_t202" style="position:absolute;left:1206;top:27568;width:3124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5BECFF48" w:rsidR="000C1CBB" w:rsidRPr="00FE1325" w:rsidRDefault="000C1CBB" w:rsidP="000C1CBB">
                        <w:pPr>
                          <w:pStyle w:val="Caption"/>
                          <w:rPr>
                            <w:b/>
                            <w:noProof/>
                            <w:sz w:val="28"/>
                          </w:rPr>
                        </w:pPr>
                        <w:bookmarkStart w:id="133" w:name="_Ref207439915"/>
                        <w:bookmarkStart w:id="134" w:name="_Toc207565906"/>
                        <w:r>
                          <w:t xml:space="preserve">Figure </w:t>
                        </w:r>
                        <w:fldSimple w:instr=" STYLEREF 1 \s ">
                          <w:r w:rsidR="00ED3664">
                            <w:rPr>
                              <w:noProof/>
                            </w:rPr>
                            <w:t>4</w:t>
                          </w:r>
                        </w:fldSimple>
                        <w:r w:rsidR="000B4BC5">
                          <w:noBreakHyphen/>
                        </w:r>
                        <w:fldSimple w:instr=" SEQ Figure \* ARABIC \s 1 ">
                          <w:r w:rsidR="00ED3664">
                            <w:rPr>
                              <w:noProof/>
                            </w:rPr>
                            <w:t>1</w:t>
                          </w:r>
                        </w:fldSimple>
                        <w:bookmarkEnd w:id="133"/>
                        <w:r>
                          <w:t>: Iterative research process</w:t>
                        </w:r>
                        <w:r w:rsidR="002820E1">
                          <w:t xml:space="preserve"> [4</w:t>
                        </w:r>
                        <w:r w:rsidR="00E67570">
                          <w:t>9</w:t>
                        </w:r>
                        <w:r w:rsidR="002820E1">
                          <w:t>]</w:t>
                        </w:r>
                        <w:bookmarkEnd w:id="134"/>
                      </w:p>
                    </w:txbxContent>
                  </v:textbox>
                </v:shape>
                <w10:wrap type="topAndBottom" anchory="page"/>
              </v:group>
            </w:pict>
          </mc:Fallback>
        </mc:AlternateContent>
      </w:r>
      <w:r w:rsidRPr="00D8103D">
        <w:t>Research Approach and Iterative Process</w:t>
      </w:r>
      <w:bookmarkEnd w:id="83"/>
    </w:p>
    <w:p w14:paraId="53B0C2F7" w14:textId="77777777" w:rsidR="000C1CBB" w:rsidRDefault="000C1CBB" w:rsidP="000C1CBB"/>
    <w:p w14:paraId="3F34711F" w14:textId="67E24D3B"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5XSJ9XX0sIlRhZyI6IkNpdGF2aVBsYWNlaG9sZGVyIzBjMDg1NTg1LWRiYzAtNDI2ZS1iMDBjLWZhMTkzZTNlZjJmZSIsIlRleHQiOiJbNDldIiwiV0FJVmVyc2lvbiI6IjcuMC43LjEifQ==}</w:instrText>
          </w:r>
          <w:r>
            <w:fldChar w:fldCharType="separate"/>
          </w:r>
          <w:r w:rsidR="00DA229E">
            <w:t>[49]</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2E4D2539" w14:textId="4B70A6B0" w:rsidR="000C1CBB" w:rsidRPr="00D334BC"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developed solution is applied and evaluated in the original or a similar real-world </w:t>
      </w:r>
      <w:r w:rsidRPr="00C424DE">
        <w:rPr>
          <w:lang w:val="en-IN"/>
        </w:rPr>
        <w:lastRenderedPageBreak/>
        <w:t>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r w:rsidR="00113BC8">
        <w:rPr>
          <w:lang w:val="en-IN"/>
        </w:rPr>
        <w:t xml:space="preserve"> An illustration of the above-mentioned loop is shown in </w:t>
      </w:r>
      <w:r w:rsidR="00113BC8">
        <w:rPr>
          <w:lang w:val="en-IN"/>
        </w:rPr>
        <w:fldChar w:fldCharType="begin"/>
      </w:r>
      <w:r w:rsidR="00113BC8">
        <w:rPr>
          <w:lang w:val="en-IN"/>
        </w:rPr>
        <w:instrText xml:space="preserve"> REF _Ref207439915 \h </w:instrText>
      </w:r>
      <w:r w:rsidR="00113BC8">
        <w:rPr>
          <w:lang w:val="en-IN"/>
        </w:rPr>
      </w:r>
      <w:r w:rsidR="00113BC8">
        <w:rPr>
          <w:lang w:val="en-IN"/>
        </w:rPr>
        <w:fldChar w:fldCharType="separate"/>
      </w:r>
      <w:r w:rsidR="00ED3664">
        <w:t xml:space="preserve">Figure </w:t>
      </w:r>
      <w:r w:rsidR="00ED3664">
        <w:rPr>
          <w:noProof/>
        </w:rPr>
        <w:t>4</w:t>
      </w:r>
      <w:r w:rsidR="00ED3664">
        <w:noBreakHyphen/>
      </w:r>
      <w:r w:rsidR="00ED3664">
        <w:rPr>
          <w:noProof/>
        </w:rPr>
        <w:t>1</w:t>
      </w:r>
      <w:r w:rsidR="00113BC8">
        <w:rPr>
          <w:lang w:val="en-IN"/>
        </w:rPr>
        <w:fldChar w:fldCharType="end"/>
      </w:r>
    </w:p>
    <w:p w14:paraId="6099D698" w14:textId="77777777" w:rsidR="000C1CBB" w:rsidRDefault="000C1CBB" w:rsidP="000C1CBB">
      <w:pPr>
        <w:pStyle w:val="Heading2"/>
      </w:pPr>
      <w:bookmarkStart w:id="86" w:name="_Toc207617717"/>
      <w:r w:rsidRPr="004E24B3">
        <w:rPr>
          <w:bCs/>
        </w:rPr>
        <w:t>Observation, Challenges, and Development of Automation Approach for Slot Liner Insertion</w:t>
      </w:r>
      <w:bookmarkEnd w:id="86"/>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87" w:name="_Toc207617718"/>
      <w:r w:rsidRPr="00D8103D">
        <w:t>Testing Strategy and Evaluation Criteria</w:t>
      </w:r>
      <w:bookmarkEnd w:id="87"/>
    </w:p>
    <w:p w14:paraId="1F730494" w14:textId="6D7C8116" w:rsidR="004F651B" w:rsidRDefault="004F651B" w:rsidP="004F651B">
      <w:pPr>
        <w:rPr>
          <w:lang w:val="en-IN" w:eastAsia="en-IN"/>
        </w:rPr>
      </w:pPr>
      <w:r w:rsidRPr="004F651B">
        <w:rPr>
          <w:lang w:val="en-IN" w:eastAsia="en-IN"/>
        </w:rPr>
        <w:t xml:space="preserve">The testing strategy for validating the insertion tool </w:t>
      </w:r>
      <w:proofErr w:type="spellStart"/>
      <w:r w:rsidRPr="004F651B">
        <w:rPr>
          <w:lang w:val="en-IN" w:eastAsia="en-IN"/>
        </w:rPr>
        <w:t>centered</w:t>
      </w:r>
      <w:proofErr w:type="spellEnd"/>
      <w:r w:rsidRPr="004F651B">
        <w:rPr>
          <w:lang w:val="en-IN" w:eastAsia="en-IN"/>
        </w:rPr>
        <w:t xml:space="preserve">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850020F" w:rsidR="000237BA" w:rsidRDefault="000237BA" w:rsidP="000237BA">
      <w:pPr>
        <w:pStyle w:val="Heading1"/>
        <w:rPr>
          <w:lang w:val="en-IN"/>
        </w:rPr>
      </w:pPr>
      <w:bookmarkStart w:id="88" w:name="_Toc207617719"/>
      <w:r>
        <w:rPr>
          <w:lang w:val="en-IN"/>
        </w:rPr>
        <w:lastRenderedPageBreak/>
        <w:t>Automation of Slot Liner insertion in Motor Manufacturing</w:t>
      </w:r>
      <w:bookmarkEnd w:id="88"/>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89" w:name="_Toc207617720"/>
      <w:r>
        <w:t>Common Challenges in the Insertion Process</w:t>
      </w:r>
      <w:bookmarkEnd w:id="89"/>
    </w:p>
    <w:p w14:paraId="5C55E154" w14:textId="278800AA" w:rsidR="00A75EF3" w:rsidRDefault="00A75EF3" w:rsidP="00A75EF3">
      <w:r>
        <w:rPr>
          <w:noProof/>
        </w:rPr>
        <mc:AlternateContent>
          <mc:Choice Requires="wpg">
            <w:drawing>
              <wp:anchor distT="0" distB="0" distL="114300" distR="114300" simplePos="0" relativeHeight="251771392" behindDoc="0" locked="0" layoutInCell="1" allowOverlap="1" wp14:anchorId="4B18C817" wp14:editId="4135CD75">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6D20A08D" w:rsidR="007A7265" w:rsidRPr="00E05485" w:rsidRDefault="007A7265" w:rsidP="007A7265">
                              <w:pPr>
                                <w:pStyle w:val="Caption"/>
                                <w:rPr>
                                  <w:noProof/>
                                </w:rPr>
                              </w:pPr>
                              <w:bookmarkStart w:id="90" w:name="_Ref207440418"/>
                              <w:bookmarkStart w:id="91" w:name="_Toc207565907"/>
                              <w:r>
                                <w:t xml:space="preserve">Figure </w:t>
                              </w:r>
                              <w:fldSimple w:instr=" STYLEREF 1 \s ">
                                <w:r w:rsidR="00ED3664">
                                  <w:rPr>
                                    <w:noProof/>
                                  </w:rPr>
                                  <w:t>5</w:t>
                                </w:r>
                              </w:fldSimple>
                              <w:r w:rsidR="000B4BC5">
                                <w:noBreakHyphen/>
                              </w:r>
                              <w:fldSimple w:instr=" SEQ Figure \* ARABIC \s 1 ">
                                <w:r w:rsidR="00ED3664">
                                  <w:rPr>
                                    <w:noProof/>
                                  </w:rPr>
                                  <w:t>1</w:t>
                                </w:r>
                              </w:fldSimple>
                              <w:bookmarkEnd w:id="90"/>
                              <w:r>
                                <w:t xml:space="preserve">: </w:t>
                              </w:r>
                              <w:r w:rsidRPr="000D4433">
                                <w:t>GMW CS-5E Horizontal Slot Cell Inserter</w:t>
                              </w:r>
                              <w:r w:rsidR="00273B2B">
                                <w:t xml:space="preserve"> [</w:t>
                              </w:r>
                              <w:r w:rsidR="00E67570">
                                <w:t>53</w:t>
                              </w:r>
                              <w:r w:rsidR="00273B2B">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30" style="position:absolute;left:0;text-align:left;margin-left:62.7pt;margin-top:409.25pt;width:320.1pt;height:263.2pt;z-index:251771392;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whfB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OJn5GH5qo/I9SDAK&#10;xUSKVrN7gQOfqHVranDpYxIPmfuET1GpZhmp3opIqczX9+a9P4qK1Yg0eESWkf17R/0NUz1KlBsh&#10;3WCYwdgMhtzVtwqpjgOaYGKDcdVgFkbVn/G+rfwpWKKS4axl5Abz1mGEBbyPjK9Wwe4uqif5rHG9&#10;jYNkPbEv7WdqdC9mh4J+VIOgzjTd+XqarV7tHKgOgj+y2PMNcQcrvE6wTp6/f4+D1/G9v/kH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uwhfB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31"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9" o:title="A machine on wheels with wheels&#10;&#10;AI-generated content may be incorrect"/>
                </v:shape>
                <v:shape id="_x0000_s1132"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6D20A08D" w:rsidR="007A7265" w:rsidRPr="00E05485" w:rsidRDefault="007A7265" w:rsidP="007A7265">
                        <w:pPr>
                          <w:pStyle w:val="Caption"/>
                          <w:rPr>
                            <w:noProof/>
                          </w:rPr>
                        </w:pPr>
                        <w:bookmarkStart w:id="141" w:name="_Ref207440418"/>
                        <w:bookmarkStart w:id="142" w:name="_Toc207565907"/>
                        <w:r>
                          <w:t xml:space="preserve">Figure </w:t>
                        </w:r>
                        <w:fldSimple w:instr=" STYLEREF 1 \s ">
                          <w:r w:rsidR="00ED3664">
                            <w:rPr>
                              <w:noProof/>
                            </w:rPr>
                            <w:t>5</w:t>
                          </w:r>
                        </w:fldSimple>
                        <w:r w:rsidR="000B4BC5">
                          <w:noBreakHyphen/>
                        </w:r>
                        <w:fldSimple w:instr=" SEQ Figure \* ARABIC \s 1 ">
                          <w:r w:rsidR="00ED3664">
                            <w:rPr>
                              <w:noProof/>
                            </w:rPr>
                            <w:t>1</w:t>
                          </w:r>
                        </w:fldSimple>
                        <w:bookmarkEnd w:id="141"/>
                        <w:r>
                          <w:t xml:space="preserve">: </w:t>
                        </w:r>
                        <w:r w:rsidRPr="000D4433">
                          <w:t>GMW CS-5E Horizontal Slot Cell Inserter</w:t>
                        </w:r>
                        <w:r w:rsidR="00273B2B">
                          <w:t xml:space="preserve"> [</w:t>
                        </w:r>
                        <w:r w:rsidR="00E67570">
                          <w:t>53</w:t>
                        </w:r>
                        <w:r w:rsidR="00273B2B">
                          <w:t>]</w:t>
                        </w:r>
                        <w:bookmarkEnd w:id="142"/>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sidR="00DA229E">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1MF0ifV19LCJUYWciOiJDaXRhdmlQbGFjZWhvbGRlciM4MjFjZmM2NC1iZDg3LTQ5YjAtOTZkZS1hZGU5OWVkYTE0Y2UiLCJUZXh0IjoiWzUwXSIsIldBSVZlcnNpb24iOiI3LjAuNy4xIn0=}</w:instrText>
          </w:r>
          <w:r>
            <w:rPr>
              <w:szCs w:val="24"/>
            </w:rPr>
            <w:fldChar w:fldCharType="separate"/>
          </w:r>
          <w:r w:rsidR="00DA229E">
            <w:rPr>
              <w:szCs w:val="24"/>
            </w:rPr>
            <w:t>[50]</w:t>
          </w:r>
          <w:r>
            <w:rPr>
              <w:szCs w:val="24"/>
            </w:rPr>
            <w:fldChar w:fldCharType="end"/>
          </w:r>
        </w:sdtContent>
      </w:sdt>
    </w:p>
    <w:p w14:paraId="40E93216" w14:textId="78566151" w:rsidR="000237BA" w:rsidRDefault="000237BA" w:rsidP="000237BA">
      <w:pPr>
        <w:pStyle w:val="Heading2"/>
      </w:pPr>
      <w:bookmarkStart w:id="92" w:name="_Toc207617721"/>
      <w:r>
        <w:lastRenderedPageBreak/>
        <w:t>Large Scale vs Small Scale Production Strategies</w:t>
      </w:r>
      <w:bookmarkEnd w:id="92"/>
    </w:p>
    <w:p w14:paraId="757D732A" w14:textId="1D1556CC" w:rsidR="00043CDB" w:rsidRPr="0031512B" w:rsidRDefault="000237BA" w:rsidP="00E67570">
      <w:pPr>
        <w:spacing w:before="120"/>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xml:space="preserve">, such as illustrated in </w:t>
      </w:r>
      <w:r w:rsidR="00113BC8">
        <w:rPr>
          <w:lang w:val="en-IN"/>
        </w:rPr>
        <w:fldChar w:fldCharType="begin"/>
      </w:r>
      <w:r w:rsidR="00113BC8">
        <w:rPr>
          <w:lang w:val="en-IN"/>
        </w:rPr>
        <w:instrText xml:space="preserve"> REF _Ref207440418 \h </w:instrText>
      </w:r>
      <w:r w:rsidR="00113BC8">
        <w:rPr>
          <w:lang w:val="en-IN"/>
        </w:rPr>
      </w:r>
      <w:r w:rsidR="00113BC8">
        <w:rPr>
          <w:lang w:val="en-IN"/>
        </w:rPr>
        <w:fldChar w:fldCharType="separate"/>
      </w:r>
      <w:r w:rsidR="00ED3664">
        <w:t xml:space="preserve">Figure </w:t>
      </w:r>
      <w:r w:rsidR="00ED3664">
        <w:rPr>
          <w:noProof/>
        </w:rPr>
        <w:t>5</w:t>
      </w:r>
      <w:r w:rsidR="00ED3664">
        <w:noBreakHyphen/>
      </w:r>
      <w:r w:rsidR="00ED3664">
        <w:rPr>
          <w:noProof/>
        </w:rPr>
        <w:t>1</w:t>
      </w:r>
      <w:r w:rsidR="00113BC8">
        <w:rPr>
          <w:lang w:val="en-IN"/>
        </w:rPr>
        <w:fldChar w:fldCharType="end"/>
      </w:r>
      <w:r w:rsidR="0031512B">
        <w:rPr>
          <w:lang w:val="en-IN"/>
        </w:rPr>
        <w:t>,</w:t>
      </w:r>
      <w:r w:rsidRPr="00C62C67">
        <w:rPr>
          <w:lang w:val="en-IN"/>
        </w:rPr>
        <w:t xml:space="preserve">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w:t>
      </w:r>
      <w:r w:rsidR="00533CFF">
        <w:rPr>
          <w:lang w:val="en-IN"/>
        </w:rPr>
        <w:t>is</w:t>
      </w:r>
      <w:r w:rsidRPr="00C62C67">
        <w:rPr>
          <w:lang w:val="en-IN"/>
        </w:rPr>
        <w:t xml:space="preserve"> achieved alongside consistent quality.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Ux4oCTNTNdIn1dfSwiVGFnIjoiQ2l0YXZpUGxhY2Vob2xkZXIjNzUxOTY4NDEtZWQ2MS00MTIxLWJkNTctZjY1YWFhYTliZTM4IiwiVGV4dCI6Ils1MeKAkzUzXSIsIldBSVZlcnNpb24iOiI3LjAuNy4xIn0=}</w:instrText>
          </w:r>
          <w:r>
            <w:rPr>
              <w:lang w:val="en-IN"/>
            </w:rPr>
            <w:fldChar w:fldCharType="separate"/>
          </w:r>
          <w:r w:rsidR="00DA229E">
            <w:rPr>
              <w:lang w:val="en-IN"/>
            </w:rPr>
            <w:t>[51–53]</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7AE57D74" w:rsidR="000612DF" w:rsidRPr="00A75EF3" w:rsidRDefault="00113BC8" w:rsidP="00A75EF3">
      <w:pPr>
        <w:rPr>
          <w:lang w:val="en-IN"/>
        </w:rPr>
      </w:pPr>
      <w:r>
        <w:rPr>
          <w:noProof/>
        </w:rPr>
        <mc:AlternateContent>
          <mc:Choice Requires="wpg">
            <w:drawing>
              <wp:anchor distT="0" distB="0" distL="114300" distR="114300" simplePos="0" relativeHeight="251775488" behindDoc="0" locked="0" layoutInCell="1" allowOverlap="1" wp14:anchorId="17674B66" wp14:editId="4817D13A">
                <wp:simplePos x="0" y="0"/>
                <wp:positionH relativeFrom="margin">
                  <wp:posOffset>3506470</wp:posOffset>
                </wp:positionH>
                <wp:positionV relativeFrom="page">
                  <wp:posOffset>6616700</wp:posOffset>
                </wp:positionV>
                <wp:extent cx="2050415" cy="3333750"/>
                <wp:effectExtent l="0" t="0" r="6985" b="0"/>
                <wp:wrapTopAndBottom/>
                <wp:docPr id="2019336535" name="Group 53"/>
                <wp:cNvGraphicFramePr/>
                <a:graphic xmlns:a="http://schemas.openxmlformats.org/drawingml/2006/main">
                  <a:graphicData uri="http://schemas.microsoft.com/office/word/2010/wordprocessingGroup">
                    <wpg:wgp>
                      <wpg:cNvGrpSpPr/>
                      <wpg:grpSpPr>
                        <a:xfrm>
                          <a:off x="0" y="0"/>
                          <a:ext cx="2050415" cy="333375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0A9A2E69" w:rsidR="00574139" w:rsidRPr="00AA5B0C" w:rsidRDefault="00574139" w:rsidP="00574139">
                              <w:pPr>
                                <w:pStyle w:val="Caption"/>
                                <w:rPr>
                                  <w:b/>
                                  <w:noProof/>
                                  <w:sz w:val="28"/>
                                </w:rPr>
                              </w:pPr>
                              <w:bookmarkStart w:id="93" w:name="_Ref207440678"/>
                              <w:bookmarkStart w:id="94" w:name="_Toc207565908"/>
                              <w:r>
                                <w:t xml:space="preserve">Figure </w:t>
                              </w:r>
                              <w:fldSimple w:instr=" STYLEREF 1 \s ">
                                <w:r w:rsidR="00ED3664">
                                  <w:rPr>
                                    <w:noProof/>
                                  </w:rPr>
                                  <w:t>5</w:t>
                                </w:r>
                              </w:fldSimple>
                              <w:r w:rsidR="000B4BC5">
                                <w:noBreakHyphen/>
                              </w:r>
                              <w:fldSimple w:instr=" SEQ Figure \* ARABIC \s 1 ">
                                <w:r w:rsidR="00ED3664">
                                  <w:rPr>
                                    <w:noProof/>
                                  </w:rPr>
                                  <w:t>2</w:t>
                                </w:r>
                              </w:fldSimple>
                              <w:bookmarkEnd w:id="93"/>
                              <w:r>
                                <w:t xml:space="preserve">: </w:t>
                              </w:r>
                              <w:r w:rsidRPr="004B7439">
                                <w:t xml:space="preserve"> Folding of slot liner ends to reinforce critical contact areas</w:t>
                              </w:r>
                              <w:r>
                                <w:t xml:space="preserve"> [5</w:t>
                              </w:r>
                              <w:r w:rsidR="00C0401B">
                                <w:t>4</w:t>
                              </w:r>
                              <w: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33" style="position:absolute;left:0;text-align:left;margin-left:276.1pt;margin-top:521pt;width:161.45pt;height:262.5pt;z-index:25177548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">
                <v:shape id="Picture 9" o:spid="_x0000_s1134"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81" o:title="A black and white drawing of a paper holder&#10;&#10;AI-generated content may be incorrect"/>
                </v:shape>
                <v:shape id="_x0000_s1135"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0A9A2E69" w:rsidR="00574139" w:rsidRPr="00AA5B0C" w:rsidRDefault="00574139" w:rsidP="00574139">
                        <w:pPr>
                          <w:pStyle w:val="Caption"/>
                          <w:rPr>
                            <w:b/>
                            <w:noProof/>
                            <w:sz w:val="28"/>
                          </w:rPr>
                        </w:pPr>
                        <w:bookmarkStart w:id="146" w:name="_Ref207440678"/>
                        <w:bookmarkStart w:id="147" w:name="_Toc207565908"/>
                        <w:r>
                          <w:t xml:space="preserve">Figure </w:t>
                        </w:r>
                        <w:fldSimple w:instr=" STYLEREF 1 \s ">
                          <w:r w:rsidR="00ED3664">
                            <w:rPr>
                              <w:noProof/>
                            </w:rPr>
                            <w:t>5</w:t>
                          </w:r>
                        </w:fldSimple>
                        <w:r w:rsidR="000B4BC5">
                          <w:noBreakHyphen/>
                        </w:r>
                        <w:fldSimple w:instr=" SEQ Figure \* ARABIC \s 1 ">
                          <w:r w:rsidR="00ED3664">
                            <w:rPr>
                              <w:noProof/>
                            </w:rPr>
                            <w:t>2</w:t>
                          </w:r>
                        </w:fldSimple>
                        <w:bookmarkEnd w:id="146"/>
                        <w:r>
                          <w:t xml:space="preserve">: </w:t>
                        </w:r>
                        <w:r w:rsidRPr="004B7439">
                          <w:t xml:space="preserve"> Folding of slot liner ends to reinforce critical contact areas</w:t>
                        </w:r>
                        <w:r>
                          <w:t xml:space="preserve"> [5</w:t>
                        </w:r>
                        <w:r w:rsidR="00C0401B">
                          <w:t>4</w:t>
                        </w:r>
                        <w:r>
                          <w:t>]</w:t>
                        </w:r>
                        <w:bookmarkEnd w:id="147"/>
                      </w:p>
                    </w:txbxContent>
                  </v:textbox>
                </v:shape>
                <w10:wrap type="topAndBottom" anchorx="margin" anchory="page"/>
              </v:group>
            </w:pict>
          </mc:Fallback>
        </mc:AlternateContent>
      </w:r>
      <w:r>
        <w:rPr>
          <w:noProof/>
        </w:rPr>
        <mc:AlternateContent>
          <mc:Choice Requires="wpg">
            <w:drawing>
              <wp:anchor distT="0" distB="0" distL="114300" distR="114300" simplePos="0" relativeHeight="251910656" behindDoc="0" locked="0" layoutInCell="1" allowOverlap="1" wp14:anchorId="5069E3D0" wp14:editId="3C54F4E0">
                <wp:simplePos x="0" y="0"/>
                <wp:positionH relativeFrom="margin">
                  <wp:align>left</wp:align>
                </wp:positionH>
                <wp:positionV relativeFrom="page">
                  <wp:posOffset>6527800</wp:posOffset>
                </wp:positionV>
                <wp:extent cx="3088640" cy="3322320"/>
                <wp:effectExtent l="0" t="0" r="0" b="0"/>
                <wp:wrapTopAndBottom/>
                <wp:docPr id="456068364" name="Group 68"/>
                <wp:cNvGraphicFramePr/>
                <a:graphic xmlns:a="http://schemas.openxmlformats.org/drawingml/2006/main">
                  <a:graphicData uri="http://schemas.microsoft.com/office/word/2010/wordprocessingGroup">
                    <wpg:wgp>
                      <wpg:cNvGrpSpPr/>
                      <wpg:grpSpPr>
                        <a:xfrm>
                          <a:off x="0" y="0"/>
                          <a:ext cx="3088640" cy="3322320"/>
                          <a:chOff x="0" y="0"/>
                          <a:chExt cx="3088640" cy="3322320"/>
                        </a:xfrm>
                      </wpg:grpSpPr>
                      <pic:pic xmlns:pic="http://schemas.openxmlformats.org/drawingml/2006/picture">
                        <pic:nvPicPr>
                          <pic:cNvPr id="983549445" name="Picture 10" descr="A diagram of a grooving roller&#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2929890" cy="2667635"/>
                          </a:xfrm>
                          <a:prstGeom prst="rect">
                            <a:avLst/>
                          </a:prstGeom>
                        </pic:spPr>
                      </pic:pic>
                      <wps:wsp>
                        <wps:cNvPr id="1722922111" name="Text Box 1"/>
                        <wps:cNvSpPr txBox="1"/>
                        <wps:spPr>
                          <a:xfrm>
                            <a:off x="158750" y="2520950"/>
                            <a:ext cx="2929890" cy="801370"/>
                          </a:xfrm>
                          <a:prstGeom prst="rect">
                            <a:avLst/>
                          </a:prstGeom>
                          <a:solidFill>
                            <a:prstClr val="white"/>
                          </a:solidFill>
                          <a:ln>
                            <a:noFill/>
                          </a:ln>
                        </wps:spPr>
                        <wps:txbx>
                          <w:txbxContent>
                            <w:p w14:paraId="5957B1F3" w14:textId="5AD6BBCB" w:rsidR="00113BC8" w:rsidRPr="002915C5" w:rsidRDefault="00113BC8" w:rsidP="00113BC8">
                              <w:pPr>
                                <w:pStyle w:val="Caption"/>
                                <w:rPr>
                                  <w:noProof/>
                                </w:rPr>
                              </w:pPr>
                              <w:bookmarkStart w:id="95" w:name="_Ref207440630"/>
                              <w:bookmarkStart w:id="96" w:name="_Toc207565909"/>
                              <w:r>
                                <w:t xml:space="preserve">Figure </w:t>
                              </w:r>
                              <w:fldSimple w:instr=" STYLEREF 1 \s ">
                                <w:r w:rsidR="00ED3664">
                                  <w:rPr>
                                    <w:noProof/>
                                  </w:rPr>
                                  <w:t>5</w:t>
                                </w:r>
                              </w:fldSimple>
                              <w:r w:rsidR="000B4BC5">
                                <w:noBreakHyphen/>
                              </w:r>
                              <w:fldSimple w:instr=" SEQ Figure \* ARABIC \s 1 ">
                                <w:r w:rsidR="00ED3664">
                                  <w:rPr>
                                    <w:noProof/>
                                  </w:rPr>
                                  <w:t>3</w:t>
                                </w:r>
                              </w:fldSimple>
                              <w:bookmarkEnd w:id="95"/>
                              <w:r>
                                <w:t xml:space="preserve">: </w:t>
                              </w:r>
                              <w:r w:rsidRPr="00FB1495">
                                <w:t>Adjustable grooving module with two gear-coupled rotating shafts</w:t>
                              </w:r>
                              <w:r w:rsidR="00D263B1">
                                <w:t xml:space="preserve"> [5</w:t>
                              </w:r>
                              <w:r w:rsidR="00C0401B">
                                <w:t>5</w:t>
                              </w:r>
                              <w:r w:rsidR="00D263B1">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69E3D0" id="_x0000_s1136" style="position:absolute;left:0;text-align:left;margin-left:0;margin-top:514pt;width:243.2pt;height:261.6pt;z-index:251910656;mso-position-horizontal:left;mso-position-horizontal-relative:margin;mso-position-vertical-relative:page" coordsize="30886,3322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">
                <v:shape id="Picture 10" o:spid="_x0000_s1137" type="#_x0000_t75" alt="A diagram of a grooving roller&#10;&#10;AI-generated content may be incorrect." style="position:absolute;width:29298;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">
                  <v:imagedata r:id="rId83" o:title="A diagram of a grooving roller&#10;&#10;AI-generated content may be incorrect"/>
                </v:shape>
                <v:shape id="_x0000_s1138" type="#_x0000_t202" style="position:absolute;left:1587;top:25209;width:29299;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" stroked="f">
                  <v:textbox style="mso-fit-shape-to-text:t" inset="0,0,0,0">
                    <w:txbxContent>
                      <w:p w14:paraId="5957B1F3" w14:textId="5AD6BBCB" w:rsidR="00113BC8" w:rsidRPr="002915C5" w:rsidRDefault="00113BC8" w:rsidP="00113BC8">
                        <w:pPr>
                          <w:pStyle w:val="Caption"/>
                          <w:rPr>
                            <w:noProof/>
                          </w:rPr>
                        </w:pPr>
                        <w:bookmarkStart w:id="150" w:name="_Ref207440630"/>
                        <w:bookmarkStart w:id="151" w:name="_Toc207565909"/>
                        <w:r>
                          <w:t xml:space="preserve">Figure </w:t>
                        </w:r>
                        <w:fldSimple w:instr=" STYLEREF 1 \s ">
                          <w:r w:rsidR="00ED3664">
                            <w:rPr>
                              <w:noProof/>
                            </w:rPr>
                            <w:t>5</w:t>
                          </w:r>
                        </w:fldSimple>
                        <w:r w:rsidR="000B4BC5">
                          <w:noBreakHyphen/>
                        </w:r>
                        <w:fldSimple w:instr=" SEQ Figure \* ARABIC \s 1 ">
                          <w:r w:rsidR="00ED3664">
                            <w:rPr>
                              <w:noProof/>
                            </w:rPr>
                            <w:t>3</w:t>
                          </w:r>
                        </w:fldSimple>
                        <w:bookmarkEnd w:id="150"/>
                        <w:r>
                          <w:t xml:space="preserve">: </w:t>
                        </w:r>
                        <w:r w:rsidRPr="00FB1495">
                          <w:t>Adjustable grooving module with two gear-coupled rotating shafts</w:t>
                        </w:r>
                        <w:r w:rsidR="00D263B1">
                          <w:t xml:space="preserve"> [5</w:t>
                        </w:r>
                        <w:r w:rsidR="00C0401B">
                          <w:t>5</w:t>
                        </w:r>
                        <w:r w:rsidR="00D263B1">
                          <w:t>]</w:t>
                        </w:r>
                        <w:bookmarkEnd w:id="151"/>
                      </w:p>
                    </w:txbxContent>
                  </v:textbox>
                </v:shape>
                <w10:wrap type="topAndBottom" anchorx="margin" anchory="page"/>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folding as shown in</w:t>
      </w:r>
      <w:r>
        <w:t xml:space="preserve"> </w:t>
      </w:r>
      <w:r>
        <w:fldChar w:fldCharType="begin"/>
      </w:r>
      <w:r>
        <w:instrText xml:space="preserve"> REF _Ref207440630 \h </w:instrText>
      </w:r>
      <w:r>
        <w:fldChar w:fldCharType="separate"/>
      </w:r>
      <w:r w:rsidR="00ED3664">
        <w:t xml:space="preserve">Figure </w:t>
      </w:r>
      <w:r w:rsidR="00ED3664">
        <w:rPr>
          <w:noProof/>
        </w:rPr>
        <w:t>5</w:t>
      </w:r>
      <w:r w:rsidR="00ED3664">
        <w:noBreakHyphen/>
      </w:r>
      <w:r w:rsidR="00ED3664">
        <w:rPr>
          <w:noProof/>
        </w:rPr>
        <w:t>3</w:t>
      </w:r>
      <w:r>
        <w:fldChar w:fldCharType="end"/>
      </w:r>
      <w:r w:rsidR="0031512B" w:rsidRPr="00CE6F10">
        <w:t>,</w:t>
      </w:r>
      <w:r w:rsidR="0031512B" w:rsidRPr="00FD7F85">
        <w:t xml:space="preserve"> while performing the insertion manually with simple </w:t>
      </w:r>
      <w:r w:rsidR="0031512B" w:rsidRPr="001E345A">
        <w:t xml:space="preserve">jigs. This process relies heavily on visual inspection and </w:t>
      </w:r>
      <w:r w:rsidR="0031512B" w:rsidRPr="001E345A">
        <w:lastRenderedPageBreak/>
        <w:t>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0XSJ9XX0sIlRhZyI6IkNpdGF2aVBsYWNlaG9sZGVyI2I3ZWUxZjI4LWYyNjUtNGFkNi05MDkxLTBiZDgxZmRiM2ZlZSIsIlRleHQiOiJbNTRdIiwiV0FJVmVyc2lvbiI6IjcuMC43LjEifQ==}</w:instrText>
          </w:r>
          <w:r w:rsidR="0031512B" w:rsidRPr="00075AC5">
            <w:fldChar w:fldCharType="separate"/>
          </w:r>
          <w:r w:rsidR="00DA229E">
            <w:t>[54]</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w:t>
      </w:r>
      <w:r>
        <w:t xml:space="preserve">in </w:t>
      </w:r>
      <w:r>
        <w:fldChar w:fldCharType="begin"/>
      </w:r>
      <w:r>
        <w:instrText xml:space="preserve"> REF _Ref207440678 \h </w:instrText>
      </w:r>
      <w:r>
        <w:fldChar w:fldCharType="separate"/>
      </w:r>
      <w:r w:rsidR="00ED3664">
        <w:t xml:space="preserve">Figure </w:t>
      </w:r>
      <w:r w:rsidR="00ED3664">
        <w:rPr>
          <w:noProof/>
        </w:rPr>
        <w:t>5</w:t>
      </w:r>
      <w:r w:rsidR="00ED3664">
        <w:noBreakHyphen/>
      </w:r>
      <w:r w:rsidR="00ED3664">
        <w:rPr>
          <w:noProof/>
        </w:rPr>
        <w:t>2</w:t>
      </w:r>
      <w:r>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CwgNTVdIn1dfSwiVGFnIjoiQ2l0YXZpUGxhY2Vob2xkZXIjNjY4M2QyMGUtNmY5OS00MTZhLWFkNTEtY2E4ZmJlYWQzNmFlIiwiVGV4dCI6IlsxMiwgNTAsIDU1XSIsIldBSVZlcnNpb24iOiI3LjAuNy4xIn0=}</w:instrText>
          </w:r>
          <w:r w:rsidR="000237BA">
            <w:rPr>
              <w:lang w:val="en-IN"/>
            </w:rPr>
            <w:fldChar w:fldCharType="separate"/>
          </w:r>
          <w:r w:rsidR="00DA229E">
            <w:rPr>
              <w:lang w:val="en-IN"/>
            </w:rPr>
            <w:t>[12, 50, 55]</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97" w:name="_Toc207617722"/>
      <w:r>
        <w:rPr>
          <w:lang w:val="en-IN"/>
        </w:rPr>
        <w:t>Automation Principles</w:t>
      </w:r>
      <w:bookmarkEnd w:id="97"/>
    </w:p>
    <w:p w14:paraId="3819CEB4" w14:textId="0D1070EA"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w:t>
      </w:r>
      <w:r w:rsidR="00533CFF">
        <w:rPr>
          <w:lang w:val="en-IN"/>
        </w:rPr>
        <w:t xml:space="preserve"> </w:t>
      </w:r>
      <w:r w:rsidRPr="00EF689E">
        <w:rPr>
          <w:lang w:val="en-IN"/>
        </w:rPr>
        <w:t>in both hardware and software</w:t>
      </w:r>
      <w:r w:rsidR="00533CFF">
        <w:rPr>
          <w:lang w:val="en-IN"/>
        </w:rPr>
        <w:t xml:space="preserve"> </w:t>
      </w:r>
      <w:r w:rsidRPr="00EF689E">
        <w:rPr>
          <w:lang w:val="en-IN"/>
        </w:rPr>
        <w:t>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3MzRkYWY4YS1hN2FkLTQxNTItODE3MS0yOTRjMmFlMWY1M2UiLCJUZXh0IjoiWzU2XSIsIldBSVZlcnNpb24iOiI3LjAuNy4xIn0=}</w:instrText>
          </w:r>
          <w:r>
            <w:rPr>
              <w:lang w:val="en-IN"/>
            </w:rPr>
            <w:fldChar w:fldCharType="separate"/>
          </w:r>
          <w:r w:rsidR="00DA229E">
            <w:rPr>
              <w:lang w:val="en-IN"/>
            </w:rPr>
            <w:t>[56]</w:t>
          </w:r>
          <w:r>
            <w:rPr>
              <w:lang w:val="en-IN"/>
            </w:rPr>
            <w:fldChar w:fldCharType="end"/>
          </w:r>
        </w:sdtContent>
      </w:sdt>
    </w:p>
    <w:p w14:paraId="511BAE06" w14:textId="7AB4341E" w:rsidR="00963F41" w:rsidRDefault="00963F41" w:rsidP="00963F41">
      <w:pPr>
        <w:pStyle w:val="Heading3"/>
        <w:rPr>
          <w:lang w:val="en-IN"/>
        </w:rPr>
      </w:pPr>
      <w:bookmarkStart w:id="98" w:name="_Toc207617723"/>
      <w:r>
        <w:rPr>
          <w:lang w:val="en-IN"/>
        </w:rPr>
        <w:t>Design for flexible automation</w:t>
      </w:r>
      <w:bookmarkEnd w:id="98"/>
    </w:p>
    <w:p w14:paraId="57B3970D" w14:textId="2A9BEDED" w:rsidR="00BB40FB" w:rsidRDefault="00D31F25" w:rsidP="00963F41">
      <w:pPr>
        <w:rPr>
          <w:lang w:val="en-IN"/>
        </w:rPr>
      </w:pPr>
      <w:bookmarkStart w:id="99" w:name="_Toc206070731"/>
      <w:r w:rsidRPr="00D31F25">
        <w:t>Building on these principles, flexible automation in small batch production requires process designs that can efficiently accommodate frequent changes in product geometries and batch sizes</w:t>
      </w:r>
      <w:r w:rsidR="00963F41">
        <w:t>.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00963F41" w:rsidRPr="00EF689E">
        <w:rPr>
          <w:rFonts w:ascii="Times New Roman" w:hAnsi="Times New Roman"/>
          <w:color w:val="000000"/>
          <w:lang w:val="en-IN"/>
        </w:rPr>
        <w:t xml:space="preserve"> </w:t>
      </w:r>
      <w:r w:rsidR="00963F41"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w:t>
      </w:r>
      <w:r w:rsidR="00963F41" w:rsidRPr="00EF689E">
        <w:rPr>
          <w:lang w:val="en-IN"/>
        </w:rPr>
        <w:lastRenderedPageBreak/>
        <w:t xml:space="preserve">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sidR="00963F41">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zMVQxMDo0MjoyMiIsIlByb2plY3QiOnsiJHJlZiI6IjgifX0sIlVzZU51bWJlcmluZ1R5cGVPZlBhcmVudERvY3VtZW50IjpmYWxzZX1dLCJGb3JtYXR0ZWRUZXh0Ijp7IiRpZCI6IjE5IiwiQ291bnQiOjEsIlRleHRVbml0cyI6W3siJGlkIjoiMjAiLCJGb250U3R5bGUiOnsiJGlkIjoiMjEiLCJOZXV0cmFsIjp0cnVlfSwiUmVhZGluZ09yZGVyIjoxLCJUZXh0IjoiWzU3XSJ9XX0sIlRhZyI6IkNpdGF2aVBsYWNlaG9sZGVyIzI3MWExYWY5LWJmNmItNDY5ZC04MzQ1LWEwNTllZjQ5ZWVhYiIsIlRleHQiOiJbNTddIiwiV0FJVmVyc2lvbiI6IjcuMC43LjEifQ==}</w:instrText>
          </w:r>
          <w:r w:rsidR="00963F41">
            <w:rPr>
              <w:lang w:val="en-IN"/>
            </w:rPr>
            <w:fldChar w:fldCharType="separate"/>
          </w:r>
          <w:r w:rsidR="00DA229E">
            <w:rPr>
              <w:lang w:val="en-IN"/>
            </w:rPr>
            <w:t>[57]</w:t>
          </w:r>
          <w:r w:rsidR="00963F41">
            <w:rPr>
              <w:lang w:val="en-IN"/>
            </w:rPr>
            <w:fldChar w:fldCharType="end"/>
          </w:r>
        </w:sdtContent>
      </w:sdt>
    </w:p>
    <w:p w14:paraId="1D9BF286" w14:textId="43BA0EA6" w:rsidR="00BB40FB" w:rsidRDefault="00BB40FB" w:rsidP="00BB40FB">
      <w:pPr>
        <w:pStyle w:val="Heading3"/>
      </w:pPr>
      <w:bookmarkStart w:id="100" w:name="_Toc207617724"/>
      <w:r>
        <w:t>Variety in Stator Design for Slot Liner insertion</w:t>
      </w:r>
      <w:bookmarkEnd w:id="100"/>
    </w:p>
    <w:p w14:paraId="02B3D141" w14:textId="27949DB1" w:rsidR="00BB40FB" w:rsidRDefault="00BD45FA" w:rsidP="00BB40FB">
      <w:r w:rsidRPr="00BD45FA">
        <w:t>When applying these automation strategies to stator production, the wide variety of stator designs presents an additional challenge for slot liner insertion. Electric motor stators display significant geometric and structural diversity, driven by application-specific performance requirements and space constraints.</w:t>
      </w:r>
      <w:r w:rsidR="00BB40FB">
        <w:rPr>
          <w:noProof/>
        </w:rPr>
        <mc:AlternateContent>
          <mc:Choice Requires="wpg">
            <w:drawing>
              <wp:anchor distT="0" distB="0" distL="114300" distR="114300" simplePos="0" relativeHeight="251659776" behindDoc="0" locked="0" layoutInCell="1" allowOverlap="1" wp14:anchorId="1A8EFAEC" wp14:editId="6C7F4C2B">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23101100" w:rsidR="00BB40FB" w:rsidRPr="008840AD" w:rsidRDefault="00BB40FB" w:rsidP="00BB40FB">
                              <w:pPr>
                                <w:pStyle w:val="Caption"/>
                                <w:rPr>
                                  <w:noProof/>
                                </w:rPr>
                              </w:pPr>
                              <w:bookmarkStart w:id="101" w:name="_Ref207441904"/>
                              <w:bookmarkStart w:id="102" w:name="_Toc207565910"/>
                              <w:r>
                                <w:t xml:space="preserve">Figure </w:t>
                              </w:r>
                              <w:fldSimple w:instr=" STYLEREF 1 \s ">
                                <w:r w:rsidR="00ED3664">
                                  <w:rPr>
                                    <w:noProof/>
                                  </w:rPr>
                                  <w:t>5</w:t>
                                </w:r>
                              </w:fldSimple>
                              <w:r w:rsidR="000B4BC5">
                                <w:noBreakHyphen/>
                              </w:r>
                              <w:fldSimple w:instr=" SEQ Figure \* ARABIC \s 1 ">
                                <w:r w:rsidR="00ED3664">
                                  <w:rPr>
                                    <w:noProof/>
                                  </w:rPr>
                                  <w:t>4</w:t>
                                </w:r>
                              </w:fldSimple>
                              <w:bookmarkEnd w:id="101"/>
                              <w:r>
                                <w:t xml:space="preserve">: </w:t>
                              </w:r>
                              <w:r w:rsidRPr="0044132F">
                                <w:t>Four typical stator configuratio</w:t>
                              </w:r>
                              <w:r>
                                <w:t>ns</w:t>
                              </w:r>
                              <w:r w:rsidRPr="0044132F">
                                <w:t xml:space="preserve"> </w:t>
                              </w:r>
                              <w:r>
                                <w:t>[</w:t>
                              </w:r>
                              <w:r w:rsidR="00BD45FA">
                                <w:t>5</w:t>
                              </w:r>
                              <w:r w:rsidR="00E30860">
                                <w:t>9</w:t>
                              </w:r>
                              <w:r w:rsidR="00BD45FA">
                                <w:t>]</w:t>
                              </w:r>
                              <w:bookmarkEnd w:id="102"/>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9" style="position:absolute;left:0;text-align:left;margin-left:0;margin-top:488.15pt;width:273.8pt;height:299.85pt;z-index:251659776;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dwJ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UfhwvdLa5XvwYRRKCna0Gp2J3DgI7VuRQ2eACziWXOfMBSV2i0i1VkRKZX5+t6690dpsRuRHZ6U&#10;RWT/3VJ/y1QPEkVHSNcbpjfWvSG39Y1CqklAE0x8YFzVm4VR9We8dkt/CraoZDhrEbnevHGYYQOv&#10;JePLZbDby+pRPmlccUkQrif2uflMje4k7VDQj6qX1ZmyW9+W5uXWqUIE2R9Z7PiGxIMV3ipYJ4/h&#10;63nwOr7+1/8B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D/ncC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4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5" o:title="A set of circular shapes&#10;&#10;AI-generated content may be incorrect"/>
                </v:shape>
                <v:shape id="_x0000_s114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23101100" w:rsidR="00BB40FB" w:rsidRPr="008840AD" w:rsidRDefault="00BB40FB" w:rsidP="00BB40FB">
                        <w:pPr>
                          <w:pStyle w:val="Caption"/>
                          <w:rPr>
                            <w:noProof/>
                          </w:rPr>
                        </w:pPr>
                        <w:bookmarkStart w:id="158" w:name="_Ref207441904"/>
                        <w:bookmarkStart w:id="159" w:name="_Toc207565910"/>
                        <w:r>
                          <w:t xml:space="preserve">Figure </w:t>
                        </w:r>
                        <w:fldSimple w:instr=" STYLEREF 1 \s ">
                          <w:r w:rsidR="00ED3664">
                            <w:rPr>
                              <w:noProof/>
                            </w:rPr>
                            <w:t>5</w:t>
                          </w:r>
                        </w:fldSimple>
                        <w:r w:rsidR="000B4BC5">
                          <w:noBreakHyphen/>
                        </w:r>
                        <w:fldSimple w:instr=" SEQ Figure \* ARABIC \s 1 ">
                          <w:r w:rsidR="00ED3664">
                            <w:rPr>
                              <w:noProof/>
                            </w:rPr>
                            <w:t>4</w:t>
                          </w:r>
                        </w:fldSimple>
                        <w:bookmarkEnd w:id="158"/>
                        <w:r>
                          <w:t xml:space="preserve">: </w:t>
                        </w:r>
                        <w:r w:rsidRPr="0044132F">
                          <w:t>Four typical stator configuratio</w:t>
                        </w:r>
                        <w:r>
                          <w:t>ns</w:t>
                        </w:r>
                        <w:r w:rsidRPr="0044132F">
                          <w:t xml:space="preserve"> </w:t>
                        </w:r>
                        <w:r>
                          <w:t>[</w:t>
                        </w:r>
                        <w:r w:rsidR="00BD45FA">
                          <w:t>5</w:t>
                        </w:r>
                        <w:r w:rsidR="00E30860">
                          <w:t>9</w:t>
                        </w:r>
                        <w:r w:rsidR="00BD45FA">
                          <w:t>]</w:t>
                        </w:r>
                        <w:bookmarkEnd w:id="159"/>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00BB40FB" w:rsidRPr="00E335C8">
        <w:t xml:space="preserve">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BB40FB">
        <w:t xml:space="preserve">, </w:t>
      </w:r>
      <w:r w:rsidR="00BB40FB" w:rsidRPr="00E335C8">
        <w:t>using a parallel-sided slot with a trapezoidal-shaped tooth</w:t>
      </w:r>
      <w:r w:rsidR="00BB40FB">
        <w:t xml:space="preserve">, </w:t>
      </w:r>
      <w:r w:rsidR="00BB40FB" w:rsidRPr="00E335C8">
        <w:t xml:space="preserve">is more commonly found in larger distributed wound machines and aircraft generators. </w:t>
      </w:r>
      <w:r w:rsidR="00BB40FB">
        <w:t>T</w:t>
      </w:r>
      <w:r w:rsidR="00BB40FB"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sdt>
        <w:sdtPr>
          <w:alias w:val="To edit, see citavi.com/edit"/>
          <w:tag w:val="CitaviPlaceholder#73b99ffb-1649-49b7-99aa-44cdbf1bc4ec"/>
          <w:id w:val="-1120300373"/>
          <w:placeholder>
            <w:docPart w:val="DefaultPlaceholder_-1854013440"/>
          </w:placeholder>
        </w:sdtPr>
        <w:sdtContent>
          <w:r w:rsidR="00D31F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Dc0MGM5LTdjNTYtNDE3ZS04MTU1LTgwM2MyN2Y3ZGFkZS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xZTk2OWVjNS0wNDFjLTRjYzUtYTE0Ny02ODhkNzE3YTc1OWU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NzNiOTlmZmItMTY0OS00OWI3LTk5YWEtNDRjZGJmMWJjNGVjIiwiVGV4dCI6Ils1OCwgNTldIiwiV0FJVmVyc2lvbiI6IjcuMC43LjEifQ==}</w:instrText>
          </w:r>
          <w:r w:rsidR="00D31F25">
            <w:fldChar w:fldCharType="separate"/>
          </w:r>
          <w:r w:rsidR="00DA229E">
            <w:t>[58, 59]</w:t>
          </w:r>
          <w:r w:rsidR="00D31F25">
            <w:fldChar w:fldCharType="end"/>
          </w:r>
        </w:sdtContent>
      </w:sdt>
    </w:p>
    <w:p w14:paraId="476F6488" w14:textId="2AFCB4F0"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w:t>
      </w:r>
      <w:r w:rsidRPr="00E335C8">
        <w:lastRenderedPageBreak/>
        <w:t>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Zjg1MDc5NGMtYjA3Ni00YTAwLTllNjEtYzBhOTY0MjY3NjYzIiwiVGV4dCI6Ils1OCwgNTldIiwiV0FJVmVyc2lvbiI6IjcuMC43LjEifQ==}</w:instrText>
          </w:r>
          <w:r>
            <w:fldChar w:fldCharType="separate"/>
          </w:r>
          <w:r w:rsidR="00DA229E">
            <w:t>[58, 59]</w:t>
          </w:r>
          <w:r>
            <w:fldChar w:fldCharType="end"/>
          </w:r>
        </w:sdtContent>
      </w:sdt>
      <w:r>
        <w:t xml:space="preserve"> . Different Topologies of the stator such as </w:t>
      </w:r>
      <w:r w:rsidRPr="0044132F">
        <w:t>(a) 12 stator slots. (b) 24 stator slots.(c) 36 stator slots. (d) 36 open stator slot</w:t>
      </w:r>
      <w:r>
        <w:t xml:space="preserve">s are shown in </w:t>
      </w:r>
      <w:r w:rsidR="00E2768D">
        <w:fldChar w:fldCharType="begin"/>
      </w:r>
      <w:r w:rsidR="00E2768D">
        <w:instrText xml:space="preserve"> REF _Ref207441904 \h </w:instrText>
      </w:r>
      <w:r w:rsidR="00E2768D">
        <w:fldChar w:fldCharType="separate"/>
      </w:r>
      <w:r w:rsidR="00ED3664">
        <w:t xml:space="preserve">Figure </w:t>
      </w:r>
      <w:r w:rsidR="00ED3664">
        <w:rPr>
          <w:noProof/>
        </w:rPr>
        <w:t>5</w:t>
      </w:r>
      <w:r w:rsidR="00ED3664">
        <w:noBreakHyphen/>
      </w:r>
      <w:r w:rsidR="00ED3664">
        <w:rPr>
          <w:noProof/>
        </w:rPr>
        <w:t>4</w:t>
      </w:r>
      <w:r w:rsidR="00E2768D">
        <w:fldChar w:fldCharType="end"/>
      </w:r>
      <w:r>
        <w:t>.</w:t>
      </w:r>
    </w:p>
    <w:bookmarkEnd w:id="99"/>
    <w:p w14:paraId="568D1188" w14:textId="5FA6783A" w:rsidR="00BB40FB" w:rsidRDefault="00BB40FB" w:rsidP="00625154">
      <w:r>
        <w:t>In view of this wide range of geometries, this p</w:t>
      </w:r>
      <w:r w:rsidR="00BD45FA">
        <w:t>roject</w:t>
      </w:r>
      <w:r>
        <w:t xml:space="preserve">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ZDlkZjUxMmMtNTQwMi00ODZmLThlYWUtYWViOGU2OTM2NTA4IiwiVGV4dCI6Ils2MF0iLCJXQUlWZXJzaW9uIjoiNy4wLjcuMSJ9}</w:instrText>
          </w:r>
          <w:r>
            <w:fldChar w:fldCharType="separate"/>
          </w:r>
          <w:r w:rsidR="00DA229E">
            <w:t>[60]</w:t>
          </w:r>
          <w:r>
            <w:fldChar w:fldCharType="end"/>
          </w:r>
        </w:sdtContent>
      </w:sdt>
    </w:p>
    <w:p w14:paraId="7CE673C8" w14:textId="77777777" w:rsidR="00BB40FB" w:rsidRDefault="00BB40FB" w:rsidP="00BB40FB">
      <w:pPr>
        <w:pStyle w:val="Heading3"/>
      </w:pPr>
      <w:bookmarkStart w:id="103" w:name="_Toc207617725"/>
      <w:r>
        <w:t>Influence on Insertion tooling and strategies</w:t>
      </w:r>
      <w:bookmarkEnd w:id="103"/>
    </w:p>
    <w:p w14:paraId="2FF4B6A5" w14:textId="42B65898"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w:t>
      </w:r>
      <w:r w:rsidR="003A023F">
        <w:t xml:space="preserve">n </w:t>
      </w:r>
      <w:r>
        <w:t xml:space="preserve">in in </w:t>
      </w:r>
      <w:r w:rsidR="003A023F">
        <w:fldChar w:fldCharType="begin"/>
      </w:r>
      <w:r w:rsidR="003A023F">
        <w:instrText xml:space="preserve"> REF _Ref207442857 \h </w:instrText>
      </w:r>
      <w:r w:rsidR="003A023F">
        <w:fldChar w:fldCharType="separate"/>
      </w:r>
      <w:r w:rsidR="00ED3664">
        <w:t xml:space="preserve">Figure </w:t>
      </w:r>
      <w:r w:rsidR="00ED3664">
        <w:rPr>
          <w:noProof/>
        </w:rPr>
        <w:t>5</w:t>
      </w:r>
      <w:r w:rsidR="00ED3664">
        <w:noBreakHyphen/>
      </w:r>
      <w:r w:rsidR="00ED3664">
        <w:rPr>
          <w:noProof/>
        </w:rPr>
        <w:t>5</w:t>
      </w:r>
      <w:r w:rsidR="003A023F">
        <w:fldChar w:fldCharType="end"/>
      </w:r>
      <w:r w:rsidR="003A023F">
        <w:t>,</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MDZkODk5ODctYTBmZC00Y2Y3LWIzNTUtMGZhYWM5NWFhMjJlIiwiVGV4dCI6Ils2MF0iLCJXQUlWZXJzaW9uIjoiNy4wLjcuMSJ9}</w:instrText>
          </w:r>
          <w:r>
            <w:fldChar w:fldCharType="separate"/>
          </w:r>
          <w:r w:rsidR="00DA229E">
            <w:t>[60]</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67296" behindDoc="0" locked="0" layoutInCell="1" allowOverlap="1" wp14:anchorId="10F031BC" wp14:editId="251C13F1">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023A87E8" w:rsidR="00BB40FB" w:rsidRDefault="00BB40FB" w:rsidP="00BB40FB">
      <w:pPr>
        <w:pStyle w:val="Caption"/>
      </w:pPr>
      <w:bookmarkStart w:id="104" w:name="_Ref207442857"/>
      <w:bookmarkStart w:id="105" w:name="_Toc206070732"/>
      <w:bookmarkStart w:id="106" w:name="_Toc207565911"/>
      <w:r>
        <w:t xml:space="preserve">Figure </w:t>
      </w:r>
      <w:fldSimple w:instr=" STYLEREF 1 \s ">
        <w:r w:rsidR="00ED3664">
          <w:rPr>
            <w:noProof/>
          </w:rPr>
          <w:t>5</w:t>
        </w:r>
      </w:fldSimple>
      <w:r w:rsidR="000B4BC5">
        <w:noBreakHyphen/>
      </w:r>
      <w:fldSimple w:instr=" SEQ Figure \* ARABIC \s 1 ">
        <w:r w:rsidR="00ED3664">
          <w:rPr>
            <w:noProof/>
          </w:rPr>
          <w:t>5</w:t>
        </w:r>
      </w:fldSimple>
      <w:bookmarkEnd w:id="104"/>
      <w:r>
        <w:t xml:space="preserve">: </w:t>
      </w:r>
      <w:r w:rsidRPr="006C6E51">
        <w:t>Cutaway view of a stator slot showing the arrangement of insulation materials and components</w:t>
      </w:r>
      <w:r>
        <w:t xml:space="preserve"> [</w:t>
      </w:r>
      <w:bookmarkEnd w:id="105"/>
      <w:r w:rsidR="00E30860">
        <w:t>60</w:t>
      </w:r>
      <w:r w:rsidR="003A023F">
        <w:t>]</w:t>
      </w:r>
      <w:bookmarkEnd w:id="106"/>
    </w:p>
    <w:p w14:paraId="00D5567C" w14:textId="7700D363"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2MV0ifV19LCJUYWciOiJDaXRhdmlQbGFjZWhvbGRlciM1ZTUzMTQ0Yi03NGNjLTRjY2UtYjU4MC0yMDFlMTUwZTNlMzMiLCJUZXh0IjoiWzYxXSIsIldBSVZlcnNpb24iOiI3LjAuNy4xIn0=}</w:instrText>
          </w:r>
          <w:r w:rsidR="006C1FE2">
            <w:rPr>
              <w:lang w:val="en-IN"/>
            </w:rPr>
            <w:fldChar w:fldCharType="separate"/>
          </w:r>
          <w:r w:rsidR="00DA229E">
            <w:rPr>
              <w:lang w:val="en-IN"/>
            </w:rPr>
            <w:t>[61]</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OGZhOTI4Yy1jMGQ0LTQ1ZTktOTk3OS1jOWNjNDRjMzEyZTYiLCJUZXh0IjoiWzEzXSIsIldBSVZlcnNpb24iOiI3LjAuNy4xIn0=}</w:instrText>
          </w:r>
          <w:r w:rsidR="006C1FE2">
            <w:rPr>
              <w:lang w:val="en-IN"/>
            </w:rPr>
            <w:fldChar w:fldCharType="separate"/>
          </w:r>
          <w:r w:rsidR="00DA229E">
            <w:rPr>
              <w:lang w:val="en-IN"/>
            </w:rPr>
            <w:t>[13]</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l0ifV19LCJUYWciOiJDaXRhdmlQbGFjZWhvbGRlciM4Y2NkZWJhZi02NmNiLTQ0ZWItYTQ1YS1lMjFhYjk1ZmJjMTYiLCJUZXh0IjoiWzYyXSIsIldBSVZlcnNpb24iOiI3LjAuNy4xIn0=}</w:instrText>
          </w:r>
          <w:r w:rsidR="006C1FE2">
            <w:rPr>
              <w:lang w:val="en-IN"/>
            </w:rPr>
            <w:fldChar w:fldCharType="separate"/>
          </w:r>
          <w:r w:rsidR="00FD3F68">
            <w:rPr>
              <w:lang w:val="en-IN"/>
            </w:rPr>
            <w:t>[62]</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107" w:name="_Toc207617726"/>
      <w:r>
        <w:lastRenderedPageBreak/>
        <w:t>Hardware setup for flexible slot liner insertion</w:t>
      </w:r>
      <w:bookmarkEnd w:id="107"/>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698F065D" w:rsidR="004727C4" w:rsidRPr="004727C4" w:rsidRDefault="004727C4" w:rsidP="004727C4">
      <w:r w:rsidRPr="004727C4">
        <w:t xml:space="preserve">To realize this integrated hardware setup, the system is structured into modular subsystems that address different aspects of the insertion task. The </w:t>
      </w:r>
      <w:r w:rsidR="003A023F">
        <w:t>r</w:t>
      </w:r>
      <w:r w:rsidRPr="004727C4">
        <w:t xml:space="preserve">obotic </w:t>
      </w:r>
      <w:r w:rsidR="003A023F">
        <w:t>m</w:t>
      </w:r>
      <w:r w:rsidRPr="004727C4">
        <w:t xml:space="preserve">odule provides the core manipulation capability, combining motion control, force feedback, and adaptable gripping for handling slot liners and guiding tools. Complementing this, the </w:t>
      </w:r>
      <w:r w:rsidR="003A023F">
        <w:t>r</w:t>
      </w:r>
      <w:r w:rsidRPr="004727C4">
        <w:t xml:space="preserve">otating </w:t>
      </w:r>
      <w:r w:rsidR="003A023F">
        <w:t>c</w:t>
      </w:r>
      <w:r w:rsidRPr="004727C4">
        <w:t xml:space="preserve">lamp ensures precise angular alignment of the stator, enabling sequential and automated liner placement across all slots. Finally, the </w:t>
      </w:r>
      <w:r w:rsidR="003A023F">
        <w:t>t</w:t>
      </w:r>
      <w:r w:rsidRPr="004727C4">
        <w:t xml:space="preserve">ool and </w:t>
      </w:r>
      <w:r w:rsidR="003A023F">
        <w:t>s</w:t>
      </w:r>
      <w:r w:rsidRPr="004727C4">
        <w:t xml:space="preserve">lot </w:t>
      </w:r>
      <w:r w:rsidR="003A023F">
        <w:t>l</w:t>
      </w:r>
      <w:r w:rsidRPr="004727C4">
        <w:t>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108" w:name="_Toc207617727"/>
      <w:r>
        <w:t>Robotic Module</w:t>
      </w:r>
      <w:bookmarkEnd w:id="108"/>
    </w:p>
    <w:p w14:paraId="17B9AB5D" w14:textId="7FEF6455" w:rsidR="004727C4" w:rsidRDefault="004727C4" w:rsidP="00960C7A">
      <w:pPr>
        <w:rPr>
          <w:lang w:val="en-IN"/>
        </w:rPr>
      </w:pPr>
      <w:r>
        <w:rPr>
          <w:noProof/>
        </w:rPr>
        <mc:AlternateContent>
          <mc:Choice Requires="wpg">
            <w:drawing>
              <wp:anchor distT="0" distB="0" distL="114300" distR="114300" simplePos="0" relativeHeight="251739648" behindDoc="0" locked="0" layoutInCell="1" allowOverlap="1" wp14:anchorId="1D8E6168" wp14:editId="73CEA1C7">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7"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4AE15B98" w:rsidR="004727C4" w:rsidRPr="00755DD2" w:rsidRDefault="004727C4" w:rsidP="004727C4">
                              <w:pPr>
                                <w:pStyle w:val="Caption"/>
                                <w:rPr>
                                  <w:noProof/>
                                </w:rPr>
                              </w:pPr>
                              <w:bookmarkStart w:id="109" w:name="_Ref207443166"/>
                              <w:r>
                                <w:t xml:space="preserve">Figure </w:t>
                              </w:r>
                              <w:fldSimple w:instr=" STYLEREF 1 \s ">
                                <w:r w:rsidR="00ED3664">
                                  <w:rPr>
                                    <w:noProof/>
                                  </w:rPr>
                                  <w:t>6</w:t>
                                </w:r>
                              </w:fldSimple>
                              <w:r w:rsidR="000B4BC5">
                                <w:noBreakHyphen/>
                              </w:r>
                              <w:fldSimple w:instr=" SEQ Figure \* ARABIC \s 1 ">
                                <w:r w:rsidR="00ED3664">
                                  <w:rPr>
                                    <w:noProof/>
                                  </w:rPr>
                                  <w:t>1</w:t>
                                </w:r>
                              </w:fldSimple>
                              <w:bookmarkEnd w:id="109"/>
                              <w:r>
                                <w:t xml:space="preserve">: </w:t>
                              </w:r>
                              <w:r w:rsidRPr="00605BD7">
                                <w:t>OnRobot RG2 gripper with OnRobot HEX FT sensor mounted at the wr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Group 44" o:spid="_x0000_s1142" style="position:absolute;left:0;text-align:left;margin-left:1.6pt;margin-top:542.15pt;width:453.25pt;height:197.1pt;z-index:251739648;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1/LR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4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8" o:title="A close-up of a robotic arm&#10;&#10;AI-generated content may be incorrect" croptop="2614f" cropbottom="7259f" cropleft="7421f" cropright="9705f"/>
                </v:shape>
                <v:shape id="_x0000_s114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4AE15B98" w:rsidR="004727C4" w:rsidRPr="00755DD2" w:rsidRDefault="004727C4" w:rsidP="004727C4">
                        <w:pPr>
                          <w:pStyle w:val="Caption"/>
                          <w:rPr>
                            <w:noProof/>
                          </w:rPr>
                        </w:pPr>
                        <w:bookmarkStart w:id="167" w:name="_Ref207443166"/>
                        <w:r>
                          <w:t xml:space="preserve">Figure </w:t>
                        </w:r>
                        <w:fldSimple w:instr=" STYLEREF 1 \s ">
                          <w:r w:rsidR="00ED3664">
                            <w:rPr>
                              <w:noProof/>
                            </w:rPr>
                            <w:t>6</w:t>
                          </w:r>
                        </w:fldSimple>
                        <w:r w:rsidR="000B4BC5">
                          <w:noBreakHyphen/>
                        </w:r>
                        <w:fldSimple w:instr=" SEQ Figure \* ARABIC \s 1 ">
                          <w:r w:rsidR="00ED3664">
                            <w:rPr>
                              <w:noProof/>
                            </w:rPr>
                            <w:t>1</w:t>
                          </w:r>
                        </w:fldSimple>
                        <w:bookmarkEnd w:id="167"/>
                        <w:r>
                          <w:t xml:space="preserve">: </w:t>
                        </w:r>
                        <w:r w:rsidRPr="00605BD7">
                          <w:t>OnRobot RG2 gripper with OnRobot HEX FT sensor mounted at the wrist</w:t>
                        </w:r>
                      </w:p>
                    </w:txbxContent>
                  </v:textbox>
                </v:shape>
                <w10:wrap type="topAndBottom" anchory="margin"/>
              </v:group>
            </w:pict>
          </mc:Fallback>
        </mc:AlternateContent>
      </w:r>
      <w:r w:rsidR="00960C7A">
        <w:t xml:space="preserve">The Robotic Module consists of a Universal Robots UR10e Cobot, an OnRobot RG2 Gripper and a HEX Force-Torque (FT) sensor as shown in </w:t>
      </w:r>
      <w:r w:rsidR="003A023F">
        <w:fldChar w:fldCharType="begin"/>
      </w:r>
      <w:r w:rsidR="003A023F">
        <w:instrText xml:space="preserve"> REF _Ref207443166 \h </w:instrText>
      </w:r>
      <w:r w:rsidR="003A023F">
        <w:fldChar w:fldCharType="separate"/>
      </w:r>
      <w:r w:rsidR="00ED3664">
        <w:t xml:space="preserve">Figure </w:t>
      </w:r>
      <w:r w:rsidR="00ED3664">
        <w:rPr>
          <w:noProof/>
        </w:rPr>
        <w:t>6</w:t>
      </w:r>
      <w:r w:rsidR="00ED3664">
        <w:noBreakHyphen/>
      </w:r>
      <w:r w:rsidR="00ED3664">
        <w:rPr>
          <w:noProof/>
        </w:rPr>
        <w:t>1</w:t>
      </w:r>
      <w:r w:rsidR="003A023F">
        <w:fldChar w:fldCharType="end"/>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253AF8EC" w14:textId="07E16F58" w:rsidR="00051157" w:rsidRDefault="00051157" w:rsidP="00051157">
      <w:pPr>
        <w:pStyle w:val="Heading3"/>
        <w:rPr>
          <w:lang w:val="en-IN"/>
        </w:rPr>
      </w:pPr>
      <w:bookmarkStart w:id="110" w:name="_Toc207617728"/>
      <w:r>
        <w:rPr>
          <w:lang w:val="en-IN"/>
        </w:rPr>
        <w:lastRenderedPageBreak/>
        <w:t>UR10e Co-bot</w:t>
      </w:r>
      <w:bookmarkEnd w:id="110"/>
    </w:p>
    <w:p w14:paraId="3A0FD77A" w14:textId="6B6B20F7" w:rsidR="007A44C7" w:rsidRPr="007A44C7" w:rsidRDefault="004910BC" w:rsidP="007A44C7">
      <w:pPr>
        <w:rPr>
          <w:rFonts w:ascii="Times New Roman" w:hAnsi="Times New Roman"/>
        </w:rPr>
      </w:pPr>
      <w:r>
        <w:rPr>
          <w:noProof/>
        </w:rPr>
        <mc:AlternateContent>
          <mc:Choice Requires="wpg">
            <w:drawing>
              <wp:anchor distT="0" distB="0" distL="114300" distR="114300" simplePos="0" relativeHeight="251746816" behindDoc="0" locked="0" layoutInCell="1" allowOverlap="1" wp14:anchorId="7A0C05A7" wp14:editId="59215051">
                <wp:simplePos x="0" y="0"/>
                <wp:positionH relativeFrom="margin">
                  <wp:posOffset>519373</wp:posOffset>
                </wp:positionH>
                <wp:positionV relativeFrom="page">
                  <wp:posOffset>4530148</wp:posOffset>
                </wp:positionV>
                <wp:extent cx="4293870" cy="4953000"/>
                <wp:effectExtent l="0" t="0" r="0" b="0"/>
                <wp:wrapTopAndBottom/>
                <wp:docPr id="94018750" name="Group 68"/>
                <wp:cNvGraphicFramePr/>
                <a:graphic xmlns:a="http://schemas.openxmlformats.org/drawingml/2006/main">
                  <a:graphicData uri="http://schemas.microsoft.com/office/word/2010/wordprocessingGroup">
                    <wpg:wgp>
                      <wpg:cNvGrpSpPr/>
                      <wpg:grpSpPr>
                        <a:xfrm>
                          <a:off x="0" y="0"/>
                          <a:ext cx="4293870" cy="4953000"/>
                          <a:chOff x="0" y="0"/>
                          <a:chExt cx="4295486" cy="4643841"/>
                        </a:xfrm>
                      </wpg:grpSpPr>
                      <pic:pic xmlns:pic="http://schemas.openxmlformats.org/drawingml/2006/picture">
                        <pic:nvPicPr>
                          <pic:cNvPr id="2089874690" name="Picture 45" descr="A close-up of a robotic arm&#10;&#10;AI-generated content may be incorrect."/>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3608705" cy="4043680"/>
                          </a:xfrm>
                          <a:prstGeom prst="rect">
                            <a:avLst/>
                          </a:prstGeom>
                        </pic:spPr>
                      </pic:pic>
                      <wps:wsp>
                        <wps:cNvPr id="256038835" name="Text Box 1"/>
                        <wps:cNvSpPr txBox="1"/>
                        <wps:spPr>
                          <a:xfrm>
                            <a:off x="1003470" y="4083136"/>
                            <a:ext cx="3292016" cy="560705"/>
                          </a:xfrm>
                          <a:prstGeom prst="rect">
                            <a:avLst/>
                          </a:prstGeom>
                          <a:solidFill>
                            <a:prstClr val="white"/>
                          </a:solidFill>
                          <a:ln>
                            <a:noFill/>
                          </a:ln>
                        </wps:spPr>
                        <wps:txbx>
                          <w:txbxContent>
                            <w:p w14:paraId="0D3B1237" w14:textId="6179027B" w:rsidR="00145117" w:rsidRPr="002F7568" w:rsidRDefault="00145117" w:rsidP="00145117">
                              <w:pPr>
                                <w:pStyle w:val="Caption"/>
                                <w:rPr>
                                  <w:rFonts w:ascii="Times New Roman" w:hAnsi="Times New Roman"/>
                                  <w:noProof/>
                                </w:rPr>
                              </w:pPr>
                              <w:bookmarkStart w:id="111" w:name="_Ref207482848"/>
                              <w:r>
                                <w:t xml:space="preserve">Figure </w:t>
                              </w:r>
                              <w:fldSimple w:instr=" STYLEREF 1 \s ">
                                <w:r w:rsidR="00ED3664">
                                  <w:rPr>
                                    <w:noProof/>
                                  </w:rPr>
                                  <w:t>6</w:t>
                                </w:r>
                              </w:fldSimple>
                              <w:r w:rsidR="000B4BC5">
                                <w:noBreakHyphen/>
                              </w:r>
                              <w:fldSimple w:instr=" SEQ Figure \* ARABIC \s 1 ">
                                <w:r w:rsidR="00ED3664">
                                  <w:rPr>
                                    <w:noProof/>
                                  </w:rPr>
                                  <w:t>2</w:t>
                                </w:r>
                              </w:fldSimple>
                              <w:bookmarkEnd w:id="111"/>
                              <w:r>
                                <w:t xml:space="preserve">: </w:t>
                              </w:r>
                              <w:r w:rsidRPr="002C0A0B">
                                <w:t xml:space="preserve"> UR10e collaborative robot.</w:t>
                              </w:r>
                              <w:r>
                                <w:t xml:space="preserve"> [</w:t>
                              </w:r>
                              <w:r w:rsidR="00A05639">
                                <w:t>6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0C05A7" id="_x0000_s1145" style="position:absolute;left:0;text-align:left;margin-left:40.9pt;margin-top:356.7pt;width:338.1pt;height:390pt;z-index:251746816;mso-position-horizontal-relative:margin;mso-position-vertical-relative:page;mso-width-relative:margin;mso-height-relative:margin" coordsize="42954,46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">
                <v:shape id="Picture 45" o:spid="_x0000_s1146" type="#_x0000_t75" alt="A close-up of a robotic arm&#10;&#10;AI-generated content may be incorrect." style="position:absolute;width:36087;height:40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">
                  <v:imagedata r:id="rId90" o:title="A close-up of a robotic arm&#10;&#10;AI-generated content may be incorrect"/>
                </v:shape>
                <v:shape id="_x0000_s1147" type="#_x0000_t202" style="position:absolute;left:10034;top:40831;width:32920;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" stroked="f">
                  <v:textbox inset="0,0,0,0">
                    <w:txbxContent>
                      <w:p w14:paraId="0D3B1237" w14:textId="6179027B" w:rsidR="00145117" w:rsidRPr="002F7568" w:rsidRDefault="00145117" w:rsidP="00145117">
                        <w:pPr>
                          <w:pStyle w:val="Caption"/>
                          <w:rPr>
                            <w:rFonts w:ascii="Times New Roman" w:hAnsi="Times New Roman"/>
                            <w:noProof/>
                          </w:rPr>
                        </w:pPr>
                        <w:bookmarkStart w:id="170" w:name="_Ref207482848"/>
                        <w:r>
                          <w:t xml:space="preserve">Figure </w:t>
                        </w:r>
                        <w:fldSimple w:instr=" STYLEREF 1 \s ">
                          <w:r w:rsidR="00ED3664">
                            <w:rPr>
                              <w:noProof/>
                            </w:rPr>
                            <w:t>6</w:t>
                          </w:r>
                        </w:fldSimple>
                        <w:r w:rsidR="000B4BC5">
                          <w:noBreakHyphen/>
                        </w:r>
                        <w:fldSimple w:instr=" SEQ Figure \* ARABIC \s 1 ">
                          <w:r w:rsidR="00ED3664">
                            <w:rPr>
                              <w:noProof/>
                            </w:rPr>
                            <w:t>2</w:t>
                          </w:r>
                        </w:fldSimple>
                        <w:bookmarkEnd w:id="170"/>
                        <w:r>
                          <w:t xml:space="preserve">: </w:t>
                        </w:r>
                        <w:r w:rsidRPr="002C0A0B">
                          <w:t xml:space="preserve"> UR10e collaborative robot.</w:t>
                        </w:r>
                        <w:r>
                          <w:t xml:space="preserve"> [</w:t>
                        </w:r>
                        <w:r w:rsidR="00A05639">
                          <w:t>63]</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r>
        <w:t xml:space="preserve"> </w:t>
      </w:r>
      <w:r>
        <w:fldChar w:fldCharType="begin"/>
      </w:r>
      <w:r>
        <w:instrText xml:space="preserve"> REF _Ref207482848 \h </w:instrText>
      </w:r>
      <w:r>
        <w:fldChar w:fldCharType="separate"/>
      </w:r>
      <w:r w:rsidR="00ED3664">
        <w:t xml:space="preserve">Figure </w:t>
      </w:r>
      <w:r w:rsidR="00ED3664">
        <w:rPr>
          <w:noProof/>
        </w:rPr>
        <w:t>6</w:t>
      </w:r>
      <w:r w:rsidR="00ED3664">
        <w:noBreakHyphen/>
      </w:r>
      <w:r w:rsidR="00ED3664">
        <w:rPr>
          <w:noProof/>
        </w:rPr>
        <w:t>2</w:t>
      </w:r>
      <w:r>
        <w:fldChar w:fldCharType="end"/>
      </w:r>
      <w:r>
        <w:t xml:space="preserve"> depicts a typical UR10e Cobot.</w:t>
      </w:r>
    </w:p>
    <w:p w14:paraId="17B6DF96" w14:textId="0213EEB0" w:rsidR="007A44C7" w:rsidRPr="009E4E84"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allowing it to handle a wide range of components and end effectors while maintaining precision in both near and extended workspaces.</w:t>
      </w:r>
      <w:r w:rsidR="00A05639" w:rsidRPr="00A05639">
        <w:rPr>
          <w:b/>
          <w:bCs/>
        </w:rPr>
        <w:t xml:space="preserve"> </w:t>
      </w:r>
      <w:r w:rsidR="00A05639" w:rsidRPr="00A05639">
        <w:t>Unlike its predecessor, the UR10, which could only handle 10 kg, the UR10e offers an increased payload capacity of 12.5 kg, expanding its application range and versatility</w:t>
      </w:r>
      <w:r w:rsidR="00A05639" w:rsidRPr="00A05639">
        <w:rPr>
          <w:b/>
          <w:bCs/>
        </w:rPr>
        <w:t>.</w:t>
      </w:r>
      <w:r w:rsidRPr="007A44C7">
        <w:t xml:space="preserve">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zXSJ9XX0sIlRhZyI6IkNpdGF2aVBsYWNlaG9sZGVyI2Q5MTIyYjNhLTIzOWYtNGU3NC1hNzcxLWEwZWYyZDUxY2M1ZSIsIlRleHQiOiJbNjNdIiwiV0FJVmVyc2lvbiI6IjcuMC43LjEifQ==}</w:instrText>
          </w:r>
          <w:r w:rsidRPr="007A44C7">
            <w:fldChar w:fldCharType="separate"/>
          </w:r>
          <w:r w:rsidR="00FD3F68">
            <w:t>[63]</w:t>
          </w:r>
          <w:r w:rsidRPr="007A44C7">
            <w:fldChar w:fldCharType="end"/>
          </w:r>
        </w:sdtContent>
      </w:sdt>
    </w:p>
    <w:p w14:paraId="1B6348A8" w14:textId="7364A7E4" w:rsidR="00051157" w:rsidRDefault="00051157" w:rsidP="00051157">
      <w:pPr>
        <w:pStyle w:val="Heading3"/>
        <w:rPr>
          <w:lang w:val="en-IN"/>
        </w:rPr>
      </w:pPr>
      <w:bookmarkStart w:id="112" w:name="_Toc207617729"/>
      <w:r>
        <w:rPr>
          <w:lang w:val="en-IN"/>
        </w:rPr>
        <w:t>RG2 Gripper</w:t>
      </w:r>
      <w:bookmarkEnd w:id="112"/>
    </w:p>
    <w:p w14:paraId="0375F9B4" w14:textId="448B6E5B" w:rsidR="00145117" w:rsidRPr="00145117" w:rsidRDefault="00145117" w:rsidP="00145117">
      <w:r>
        <w:rPr>
          <w:noProof/>
        </w:rPr>
        <mc:AlternateContent>
          <mc:Choice Requires="wpg">
            <w:drawing>
              <wp:anchor distT="0" distB="0" distL="114300" distR="114300" simplePos="0" relativeHeight="251750912" behindDoc="0" locked="0" layoutInCell="1" allowOverlap="1" wp14:anchorId="0B132F68" wp14:editId="6E132B89">
                <wp:simplePos x="0" y="0"/>
                <wp:positionH relativeFrom="margin">
                  <wp:posOffset>2036445</wp:posOffset>
                </wp:positionH>
                <wp:positionV relativeFrom="page">
                  <wp:posOffset>7321550</wp:posOffset>
                </wp:positionV>
                <wp:extent cx="2451735" cy="2855595"/>
                <wp:effectExtent l="0" t="0" r="5715" b="1905"/>
                <wp:wrapTopAndBottom/>
                <wp:docPr id="1148971460" name="Group 51"/>
                <wp:cNvGraphicFramePr/>
                <a:graphic xmlns:a="http://schemas.openxmlformats.org/drawingml/2006/main">
                  <a:graphicData uri="http://schemas.microsoft.com/office/word/2010/wordprocessingGroup">
                    <wpg:wgp>
                      <wpg:cNvGrpSpPr/>
                      <wpg:grpSpPr>
                        <a:xfrm>
                          <a:off x="0" y="0"/>
                          <a:ext cx="2451735" cy="2855595"/>
                          <a:chOff x="15892" y="-809174"/>
                          <a:chExt cx="2779091" cy="3064031"/>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5892" y="1485147"/>
                            <a:ext cx="2779091" cy="769710"/>
                          </a:xfrm>
                          <a:prstGeom prst="rect">
                            <a:avLst/>
                          </a:prstGeom>
                          <a:solidFill>
                            <a:prstClr val="white"/>
                          </a:solidFill>
                          <a:ln>
                            <a:noFill/>
                          </a:ln>
                        </wps:spPr>
                        <wps:txbx>
                          <w:txbxContent>
                            <w:p w14:paraId="7D6C1855" w14:textId="17D72DD2" w:rsidR="00145117" w:rsidRPr="0008761B" w:rsidRDefault="00145117" w:rsidP="00145117">
                              <w:pPr>
                                <w:pStyle w:val="Caption"/>
                                <w:rPr>
                                  <w:noProof/>
                                </w:rPr>
                              </w:pPr>
                              <w:bookmarkStart w:id="113" w:name="_Ref207482766"/>
                              <w:r>
                                <w:t xml:space="preserve">Figure </w:t>
                              </w:r>
                              <w:fldSimple w:instr=" STYLEREF 1 \s ">
                                <w:r w:rsidR="00ED3664">
                                  <w:rPr>
                                    <w:noProof/>
                                  </w:rPr>
                                  <w:t>6</w:t>
                                </w:r>
                              </w:fldSimple>
                              <w:r w:rsidR="000B4BC5">
                                <w:noBreakHyphen/>
                              </w:r>
                              <w:fldSimple w:instr=" SEQ Figure \* ARABIC \s 1 ">
                                <w:r w:rsidR="00ED3664">
                                  <w:rPr>
                                    <w:noProof/>
                                  </w:rPr>
                                  <w:t>3</w:t>
                                </w:r>
                              </w:fldSimple>
                              <w:bookmarkEnd w:id="113"/>
                              <w:r>
                                <w:t xml:space="preserve">: </w:t>
                              </w:r>
                              <w:r w:rsidRPr="00157AE5">
                                <w:t>The RG2 gripper</w:t>
                              </w:r>
                              <w:r w:rsidR="004910BC">
                                <w:t xml:space="preserve"> </w:t>
                              </w:r>
                              <w:r w:rsidR="00BD45FA">
                                <w:t>[6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8" style="position:absolute;left:0;text-align:left;margin-left:160.35pt;margin-top:576.5pt;width:193.05pt;height:224.85pt;z-index:251750912;mso-position-horizontal-relative:margin;mso-position-vertical-relative:page;mso-width-relative:margin;mso-height-relative:margin" coordorigin="158,-8091" coordsize="27790,3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">
                <v:shape id="Picture 50" o:spid="_x0000_s114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92" o:title="A close-up of a robot&#10;&#10;AI-generated content may be incorrect"/>
                </v:shape>
                <v:shape id="_x0000_s1150" type="#_x0000_t202" style="position:absolute;left:158;top:14851;width:27791;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17D72DD2" w:rsidR="00145117" w:rsidRPr="0008761B" w:rsidRDefault="00145117" w:rsidP="00145117">
                        <w:pPr>
                          <w:pStyle w:val="Caption"/>
                          <w:rPr>
                            <w:noProof/>
                          </w:rPr>
                        </w:pPr>
                        <w:bookmarkStart w:id="173" w:name="_Ref207482766"/>
                        <w:r>
                          <w:t xml:space="preserve">Figure </w:t>
                        </w:r>
                        <w:fldSimple w:instr=" STYLEREF 1 \s ">
                          <w:r w:rsidR="00ED3664">
                            <w:rPr>
                              <w:noProof/>
                            </w:rPr>
                            <w:t>6</w:t>
                          </w:r>
                        </w:fldSimple>
                        <w:r w:rsidR="000B4BC5">
                          <w:noBreakHyphen/>
                        </w:r>
                        <w:fldSimple w:instr=" SEQ Figure \* ARABIC \s 1 ">
                          <w:r w:rsidR="00ED3664">
                            <w:rPr>
                              <w:noProof/>
                            </w:rPr>
                            <w:t>3</w:t>
                          </w:r>
                        </w:fldSimple>
                        <w:bookmarkEnd w:id="173"/>
                        <w:r>
                          <w:t xml:space="preserve">: </w:t>
                        </w:r>
                        <w:r w:rsidRPr="00157AE5">
                          <w:t>The RG2 gripper</w:t>
                        </w:r>
                        <w:r w:rsidR="004910BC">
                          <w:t xml:space="preserve"> </w:t>
                        </w:r>
                        <w:r w:rsidR="00BD45FA">
                          <w:t>[64]</w:t>
                        </w:r>
                      </w:p>
                    </w:txbxContent>
                  </v:textbox>
                </v:shape>
                <w10:wrap type="topAndBottom" anchorx="margin" anchory="page"/>
              </v:group>
            </w:pict>
          </mc:Fallback>
        </mc:AlternateContent>
      </w:r>
      <w:r w:rsidRPr="00145117">
        <w:t xml:space="preserve">The OnRobot RG2 gripper </w:t>
      </w:r>
      <w:r w:rsidR="004910BC">
        <w:t>(</w:t>
      </w:r>
      <w:r w:rsidR="004910BC">
        <w:fldChar w:fldCharType="begin"/>
      </w:r>
      <w:r w:rsidR="004910BC">
        <w:instrText xml:space="preserve"> REF _Ref207482766 \h </w:instrText>
      </w:r>
      <w:r w:rsidR="004910BC">
        <w:fldChar w:fldCharType="separate"/>
      </w:r>
      <w:r w:rsidR="00ED3664">
        <w:t xml:space="preserve">Figure </w:t>
      </w:r>
      <w:r w:rsidR="00ED3664">
        <w:rPr>
          <w:noProof/>
        </w:rPr>
        <w:t>6</w:t>
      </w:r>
      <w:r w:rsidR="00ED3664">
        <w:noBreakHyphen/>
      </w:r>
      <w:r w:rsidR="00ED3664">
        <w:rPr>
          <w:noProof/>
        </w:rPr>
        <w:t>3</w:t>
      </w:r>
      <w:r w:rsidR="004910BC">
        <w:fldChar w:fldCharType="end"/>
      </w:r>
      <w:r w:rsidR="004910BC">
        <w:t xml:space="preserve">), </w:t>
      </w:r>
      <w:r w:rsidRPr="00145117">
        <w:t xml:space="preserve">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w:t>
      </w:r>
      <w:r w:rsidRPr="00145117">
        <w:lastRenderedPageBreak/>
        <w:t>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RdIn1dfSwiVGFnIjoiQ2l0YXZpUGxhY2Vob2xkZXIjMWJlYTVhMmUtYTVlMi00ZmJhLTgzNjktMTBiZTIxMTQ3MmI5IiwiVGV4dCI6Ils2NF0iLCJXQUlWZXJzaW9uIjoiNy4wLjcuMSJ9}</w:instrText>
          </w:r>
          <w:r>
            <w:fldChar w:fldCharType="separate"/>
          </w:r>
          <w:r w:rsidR="00FD3F68">
            <w:t>[64]</w:t>
          </w:r>
          <w:r>
            <w:fldChar w:fldCharType="end"/>
          </w:r>
        </w:sdtContent>
      </w:sdt>
    </w:p>
    <w:p w14:paraId="103E779F" w14:textId="510BB32D" w:rsidR="00051157" w:rsidRDefault="00051157" w:rsidP="00051157">
      <w:pPr>
        <w:pStyle w:val="Heading3"/>
        <w:rPr>
          <w:lang w:val="en-IN"/>
        </w:rPr>
      </w:pPr>
      <w:bookmarkStart w:id="114" w:name="_Toc207617730"/>
      <w:r>
        <w:rPr>
          <w:lang w:val="en-IN"/>
        </w:rPr>
        <w:t>HEX Force-Torque Sensor</w:t>
      </w:r>
      <w:bookmarkEnd w:id="114"/>
    </w:p>
    <w:p w14:paraId="7883DE46" w14:textId="1BC2CD15" w:rsidR="007C1D3C" w:rsidRDefault="006A5718" w:rsidP="007C1D3C">
      <w:r>
        <w:rPr>
          <w:noProof/>
        </w:rPr>
        <mc:AlternateContent>
          <mc:Choice Requires="wpg">
            <w:drawing>
              <wp:anchor distT="0" distB="0" distL="114300" distR="114300" simplePos="0" relativeHeight="251755008" behindDoc="0" locked="0" layoutInCell="1" allowOverlap="1" wp14:anchorId="12A71F08" wp14:editId="707A0720">
                <wp:simplePos x="0" y="0"/>
                <wp:positionH relativeFrom="column">
                  <wp:posOffset>775970</wp:posOffset>
                </wp:positionH>
                <wp:positionV relativeFrom="page">
                  <wp:posOffset>4678680</wp:posOffset>
                </wp:positionV>
                <wp:extent cx="4160520" cy="2752091"/>
                <wp:effectExtent l="0" t="0" r="0" b="0"/>
                <wp:wrapTopAndBottom/>
                <wp:docPr id="590139771" name="Group 53"/>
                <wp:cNvGraphicFramePr/>
                <a:graphic xmlns:a="http://schemas.openxmlformats.org/drawingml/2006/main">
                  <a:graphicData uri="http://schemas.microsoft.com/office/word/2010/wordprocessingGroup">
                    <wpg:wgp>
                      <wpg:cNvGrpSpPr/>
                      <wpg:grpSpPr>
                        <a:xfrm>
                          <a:off x="0" y="0"/>
                          <a:ext cx="4160520" cy="2752091"/>
                          <a:chOff x="751609" y="0"/>
                          <a:chExt cx="4160520" cy="2752096"/>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751609" y="2160910"/>
                            <a:ext cx="4160520" cy="591186"/>
                          </a:xfrm>
                          <a:prstGeom prst="rect">
                            <a:avLst/>
                          </a:prstGeom>
                          <a:solidFill>
                            <a:prstClr val="white"/>
                          </a:solidFill>
                          <a:ln>
                            <a:noFill/>
                          </a:ln>
                        </wps:spPr>
                        <wps:txbx>
                          <w:txbxContent>
                            <w:p w14:paraId="2E89187A" w14:textId="27BF603F" w:rsidR="007C1D3C" w:rsidRPr="006621B7" w:rsidRDefault="007C1D3C" w:rsidP="007C1D3C">
                              <w:pPr>
                                <w:pStyle w:val="Caption"/>
                                <w:rPr>
                                  <w:noProof/>
                                </w:rPr>
                              </w:pPr>
                              <w:bookmarkStart w:id="115" w:name="_Ref207482933"/>
                              <w:r>
                                <w:t xml:space="preserve">Figure </w:t>
                              </w:r>
                              <w:fldSimple w:instr=" STYLEREF 1 \s ">
                                <w:r w:rsidR="00ED3664">
                                  <w:rPr>
                                    <w:noProof/>
                                  </w:rPr>
                                  <w:t>6</w:t>
                                </w:r>
                              </w:fldSimple>
                              <w:r w:rsidR="000B4BC5">
                                <w:noBreakHyphen/>
                              </w:r>
                              <w:fldSimple w:instr=" SEQ Figure \* ARABIC \s 1 ">
                                <w:r w:rsidR="00ED3664">
                                  <w:rPr>
                                    <w:noProof/>
                                  </w:rPr>
                                  <w:t>4</w:t>
                                </w:r>
                              </w:fldSimple>
                              <w:bookmarkEnd w:id="115"/>
                              <w:r>
                                <w:t xml:space="preserve">: </w:t>
                              </w:r>
                              <w:r w:rsidRPr="005C4CA5">
                                <w:t>OnRobot HEX 6-Axis Force/Torque</w:t>
                              </w:r>
                              <w:r w:rsidR="00E30860">
                                <w:t xml:space="preserve"> sensor</w:t>
                              </w:r>
                              <w:r w:rsidR="00BD45FA">
                                <w:t xml:space="preserve"> [6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A71F08" id="_x0000_s1151" style="position:absolute;left:0;text-align:left;margin-left:61.1pt;margin-top:368.4pt;width:327.6pt;height:216.7pt;z-index:251755008;mso-position-vertical-relative:page;mso-width-relative:margin;mso-height-relative:margin" coordorigin="7516" coordsize="41605,27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">
                <v:shape id="Picture 52" o:spid="_x0000_s115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94" o:title="A close-up of a robot&#10;&#10;AI-generated content may be incorrect"/>
                </v:shape>
                <v:shape id="_x0000_s1153" type="#_x0000_t202" style="position:absolute;left:7516;top:21609;width:4160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27BF603F" w:rsidR="007C1D3C" w:rsidRPr="006621B7" w:rsidRDefault="007C1D3C" w:rsidP="007C1D3C">
                        <w:pPr>
                          <w:pStyle w:val="Caption"/>
                          <w:rPr>
                            <w:noProof/>
                          </w:rPr>
                        </w:pPr>
                        <w:bookmarkStart w:id="176" w:name="_Ref207482933"/>
                        <w:r>
                          <w:t xml:space="preserve">Figure </w:t>
                        </w:r>
                        <w:fldSimple w:instr=" STYLEREF 1 \s ">
                          <w:r w:rsidR="00ED3664">
                            <w:rPr>
                              <w:noProof/>
                            </w:rPr>
                            <w:t>6</w:t>
                          </w:r>
                        </w:fldSimple>
                        <w:r w:rsidR="000B4BC5">
                          <w:noBreakHyphen/>
                        </w:r>
                        <w:fldSimple w:instr=" SEQ Figure \* ARABIC \s 1 ">
                          <w:r w:rsidR="00ED3664">
                            <w:rPr>
                              <w:noProof/>
                            </w:rPr>
                            <w:t>4</w:t>
                          </w:r>
                        </w:fldSimple>
                        <w:bookmarkEnd w:id="176"/>
                        <w:r>
                          <w:t xml:space="preserve">: </w:t>
                        </w:r>
                        <w:r w:rsidRPr="005C4CA5">
                          <w:t>OnRobot HEX 6-Axis Force/Torque</w:t>
                        </w:r>
                        <w:r w:rsidR="00E30860">
                          <w:t xml:space="preserve"> sensor</w:t>
                        </w:r>
                        <w:r w:rsidR="00BD45FA">
                          <w:t xml:space="preserve"> [65]</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w:t>
      </w:r>
      <w:r w:rsidR="004910BC">
        <w:t xml:space="preserve"> (</w:t>
      </w:r>
      <w:r w:rsidR="004910BC">
        <w:fldChar w:fldCharType="begin"/>
      </w:r>
      <w:r w:rsidR="004910BC">
        <w:instrText xml:space="preserve"> REF _Ref207482933 \h </w:instrText>
      </w:r>
      <w:r w:rsidR="004910BC">
        <w:fldChar w:fldCharType="separate"/>
      </w:r>
      <w:r w:rsidR="00ED3664">
        <w:t xml:space="preserve">Figure </w:t>
      </w:r>
      <w:r w:rsidR="00ED3664">
        <w:rPr>
          <w:noProof/>
        </w:rPr>
        <w:t>6</w:t>
      </w:r>
      <w:r w:rsidR="00ED3664">
        <w:noBreakHyphen/>
      </w:r>
      <w:r w:rsidR="00ED3664">
        <w:rPr>
          <w:noProof/>
        </w:rPr>
        <w:t>4</w:t>
      </w:r>
      <w:r w:rsidR="004910BC">
        <w:fldChar w:fldCharType="end"/>
      </w:r>
      <w:r w:rsidR="004910BC">
        <w:t>)</w:t>
      </w:r>
      <w:r w:rsidR="007C1D3C" w:rsidRPr="007C1D3C">
        <w:t>,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kxODMzNDI2LTY4NzktNDU4NS1iMzZhLTY5OTVmNWFiMDc3MCIsIlRleHQiOiJbNjVdIiwiV0FJVmVyc2lvbiI6IjcuMC43LjEifQ==}</w:instrText>
          </w:r>
          <w:r w:rsidR="007C1D3C">
            <w:fldChar w:fldCharType="separate"/>
          </w:r>
          <w:r w:rsidR="00FD3F68">
            <w:t>[65]</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116" w:name="_Toc207617731"/>
      <w:r>
        <w:t>Rotating Clamp for Stator Alignment</w:t>
      </w:r>
      <w:bookmarkEnd w:id="116"/>
    </w:p>
    <w:p w14:paraId="7C6637B5" w14:textId="1174C06E" w:rsidR="00A94C05" w:rsidRDefault="00A94C05" w:rsidP="00A94C05">
      <w:pPr>
        <w:rPr>
          <w:rFonts w:ascii="Times New Roman" w:hAnsi="Times New Roman"/>
        </w:rPr>
      </w:pPr>
      <w:r>
        <w:t>The stator itself was mounted on a mechanical rotary clamp that could rotate through an angle specified by the user.</w:t>
      </w:r>
      <w:r w:rsidR="004910BC">
        <w:t xml:space="preserve"> </w:t>
      </w:r>
      <w:r>
        <w:t xml:space="preserve">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34046BE3" w14:textId="77777777" w:rsidR="004910BC" w:rsidRDefault="004910BC" w:rsidP="00A94C05">
      <w:pPr>
        <w:rPr>
          <w:noProof/>
        </w:rPr>
      </w:pPr>
    </w:p>
    <w:p w14:paraId="63FB547A" w14:textId="77777777" w:rsidR="004910BC" w:rsidRDefault="004910BC" w:rsidP="00A94C05">
      <w:pPr>
        <w:rPr>
          <w:noProof/>
        </w:rPr>
      </w:pPr>
    </w:p>
    <w:p w14:paraId="0BEF9626" w14:textId="382B0E5D" w:rsidR="00960C7A" w:rsidRPr="00960C7A" w:rsidRDefault="004910BC" w:rsidP="00960C7A">
      <w:r>
        <w:rPr>
          <w:noProof/>
        </w:rPr>
        <mc:AlternateContent>
          <mc:Choice Requires="wps">
            <w:drawing>
              <wp:anchor distT="0" distB="0" distL="114300" distR="114300" simplePos="0" relativeHeight="251939328" behindDoc="0" locked="0" layoutInCell="1" allowOverlap="1" wp14:anchorId="652ED3A6" wp14:editId="6B5DDE70">
                <wp:simplePos x="0" y="0"/>
                <wp:positionH relativeFrom="column">
                  <wp:posOffset>1073785</wp:posOffset>
                </wp:positionH>
                <wp:positionV relativeFrom="paragraph">
                  <wp:posOffset>6533342</wp:posOffset>
                </wp:positionV>
                <wp:extent cx="3456305" cy="635"/>
                <wp:effectExtent l="0" t="0" r="0" b="0"/>
                <wp:wrapTopAndBottom/>
                <wp:docPr id="1427670671" name="Text Box 1"/>
                <wp:cNvGraphicFramePr/>
                <a:graphic xmlns:a="http://schemas.openxmlformats.org/drawingml/2006/main">
                  <a:graphicData uri="http://schemas.microsoft.com/office/word/2010/wordprocessingShape">
                    <wps:wsp>
                      <wps:cNvSpPr txBox="1"/>
                      <wps:spPr>
                        <a:xfrm>
                          <a:off x="0" y="0"/>
                          <a:ext cx="3456305" cy="635"/>
                        </a:xfrm>
                        <a:prstGeom prst="rect">
                          <a:avLst/>
                        </a:prstGeom>
                        <a:solidFill>
                          <a:prstClr val="white"/>
                        </a:solidFill>
                        <a:ln>
                          <a:noFill/>
                        </a:ln>
                      </wps:spPr>
                      <wps:txbx>
                        <w:txbxContent>
                          <w:p w14:paraId="3282FE76" w14:textId="53D2F589" w:rsidR="004910BC" w:rsidRPr="00FE3AD4" w:rsidRDefault="004910BC" w:rsidP="004910BC">
                            <w:pPr>
                              <w:pStyle w:val="Caption"/>
                              <w:rPr>
                                <w:noProof/>
                              </w:rPr>
                            </w:pPr>
                            <w:bookmarkStart w:id="117" w:name="_Ref207482724"/>
                            <w:r>
                              <w:t xml:space="preserve">Figure </w:t>
                            </w:r>
                            <w:fldSimple w:instr=" STYLEREF 1 \s ">
                              <w:r w:rsidR="00ED3664">
                                <w:rPr>
                                  <w:noProof/>
                                </w:rPr>
                                <w:t>6</w:t>
                              </w:r>
                            </w:fldSimple>
                            <w:r w:rsidR="000B4BC5">
                              <w:noBreakHyphen/>
                            </w:r>
                            <w:fldSimple w:instr=" SEQ Figure \* ARABIC \s 1 ">
                              <w:r w:rsidR="00ED3664">
                                <w:rPr>
                                  <w:noProof/>
                                </w:rPr>
                                <w:t>5</w:t>
                              </w:r>
                            </w:fldSimple>
                            <w:bookmarkEnd w:id="117"/>
                            <w:r>
                              <w:t>: Stator mounted on rotating clam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ED3A6" id="_x0000_s1154" type="#_x0000_t202" style="position:absolute;left:0;text-align:left;margin-left:84.55pt;margin-top:514.45pt;width:272.15pt;height:.05pt;z-index:25193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GDGgIAAEAEAAAOAAAAZHJzL2Uyb0RvYy54bWysU8Fu2zAMvQ/YPwi6L06aph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" stroked="f">
                <v:textbox style="mso-fit-shape-to-text:t" inset="0,0,0,0">
                  <w:txbxContent>
                    <w:p w14:paraId="3282FE76" w14:textId="53D2F589" w:rsidR="004910BC" w:rsidRPr="00FE3AD4" w:rsidRDefault="004910BC" w:rsidP="004910BC">
                      <w:pPr>
                        <w:pStyle w:val="Caption"/>
                        <w:rPr>
                          <w:noProof/>
                        </w:rPr>
                      </w:pPr>
                      <w:bookmarkStart w:id="179" w:name="_Ref207482724"/>
                      <w:r>
                        <w:t xml:space="preserve">Figure </w:t>
                      </w:r>
                      <w:fldSimple w:instr=" STYLEREF 1 \s ">
                        <w:r w:rsidR="00ED3664">
                          <w:rPr>
                            <w:noProof/>
                          </w:rPr>
                          <w:t>6</w:t>
                        </w:r>
                      </w:fldSimple>
                      <w:r w:rsidR="000B4BC5">
                        <w:noBreakHyphen/>
                      </w:r>
                      <w:fldSimple w:instr=" SEQ Figure \* ARABIC \s 1 ">
                        <w:r w:rsidR="00ED3664">
                          <w:rPr>
                            <w:noProof/>
                          </w:rPr>
                          <w:t>5</w:t>
                        </w:r>
                      </w:fldSimple>
                      <w:bookmarkEnd w:id="179"/>
                      <w:r>
                        <w:t>: Stator mounted on rotating clamp</w:t>
                      </w:r>
                    </w:p>
                  </w:txbxContent>
                </v:textbox>
                <w10:wrap type="topAndBottom"/>
              </v:shape>
            </w:pict>
          </mc:Fallback>
        </mc:AlternateContent>
      </w:r>
      <w:r w:rsidR="00A94C05">
        <w:t>To achieve precise alignment, the rotary clamp was driven by a servo motor under the control of a Siemens S7-1500 PLC, which executed low-level motion commands with 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alignment during the insertion process</w:t>
      </w:r>
      <w:r>
        <w:rPr>
          <w:noProof/>
        </w:rPr>
        <w:drawing>
          <wp:anchor distT="0" distB="0" distL="114300" distR="114300" simplePos="0" relativeHeight="251937280" behindDoc="0" locked="0" layoutInCell="1" allowOverlap="1" wp14:anchorId="7A9A85B4" wp14:editId="0E5EF15B">
            <wp:simplePos x="0" y="0"/>
            <wp:positionH relativeFrom="margin">
              <wp:posOffset>1149696</wp:posOffset>
            </wp:positionH>
            <wp:positionV relativeFrom="margin">
              <wp:posOffset>3609224</wp:posOffset>
            </wp:positionV>
            <wp:extent cx="3110230" cy="3096260"/>
            <wp:effectExtent l="0" t="0" r="0" b="8890"/>
            <wp:wrapTopAndBottom/>
            <wp:docPr id="1577041625" name="Picture 73" descr="A machine with a circ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1625" name="Picture 73" descr="A machine with a circular object&#10;&#10;AI-generated content may be incorrect."/>
                    <pic:cNvPicPr/>
                  </pic:nvPicPr>
                  <pic:blipFill rotWithShape="1">
                    <a:blip r:embed="rId95" cstate="print">
                      <a:extLst>
                        <a:ext uri="{28A0092B-C50C-407E-A947-70E740481C1C}">
                          <a14:useLocalDpi xmlns:a14="http://schemas.microsoft.com/office/drawing/2010/main" val="0"/>
                        </a:ext>
                      </a:extLst>
                    </a:blip>
                    <a:srcRect l="9647" t="36409" r="11580" b="17972"/>
                    <a:stretch>
                      <a:fillRect/>
                    </a:stretch>
                  </pic:blipFill>
                  <pic:spPr bwMode="auto">
                    <a:xfrm>
                      <a:off x="0" y="0"/>
                      <a:ext cx="3110230" cy="309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The clamp and the stator can be seen in </w:t>
      </w:r>
      <w:r>
        <w:fldChar w:fldCharType="begin"/>
      </w:r>
      <w:r>
        <w:instrText xml:space="preserve"> REF _Ref207482724 \h </w:instrText>
      </w:r>
      <w:r>
        <w:fldChar w:fldCharType="separate"/>
      </w:r>
      <w:r w:rsidR="00ED3664">
        <w:t xml:space="preserve">Figure </w:t>
      </w:r>
      <w:r w:rsidR="00ED3664">
        <w:rPr>
          <w:noProof/>
        </w:rPr>
        <w:t>6</w:t>
      </w:r>
      <w:r w:rsidR="00ED3664">
        <w:noBreakHyphen/>
      </w:r>
      <w:r w:rsidR="00ED3664">
        <w:rPr>
          <w:noProof/>
        </w:rPr>
        <w:t>5</w:t>
      </w:r>
      <w:r>
        <w:fldChar w:fldCharType="end"/>
      </w:r>
      <w:r>
        <w:t>.</w:t>
      </w:r>
    </w:p>
    <w:p w14:paraId="67907436" w14:textId="5BCB13C8" w:rsidR="00ED7C0F" w:rsidRPr="00ED7C0F" w:rsidRDefault="00ED7C0F" w:rsidP="00ED7C0F">
      <w:pPr>
        <w:pStyle w:val="Heading2"/>
      </w:pPr>
      <w:bookmarkStart w:id="118" w:name="_Toc207617732"/>
      <w:r>
        <w:t>Tool and Slot Liner Placement Platform</w:t>
      </w:r>
      <w:bookmarkEnd w:id="118"/>
    </w:p>
    <w:p w14:paraId="660D6587" w14:textId="0EC617FD" w:rsidR="008450AD" w:rsidRDefault="008450AD" w:rsidP="00EF689E">
      <w:pPr>
        <w:rPr>
          <w:i/>
        </w:rPr>
      </w:pPr>
      <w:r w:rsidRPr="008450AD">
        <w:t xml:space="preserve">Customized 3D-printed platforms, as shown in </w:t>
      </w:r>
      <w:r w:rsidR="004910BC">
        <w:fldChar w:fldCharType="begin"/>
      </w:r>
      <w:r w:rsidR="004910BC">
        <w:instrText xml:space="preserve"> REF _Ref207483080 \h </w:instrText>
      </w:r>
      <w:r w:rsidR="004910BC">
        <w:fldChar w:fldCharType="separate"/>
      </w:r>
      <w:r w:rsidR="00ED3664">
        <w:t xml:space="preserve">Figure </w:t>
      </w:r>
      <w:r w:rsidR="00ED3664">
        <w:rPr>
          <w:noProof/>
        </w:rPr>
        <w:t>6</w:t>
      </w:r>
      <w:r w:rsidR="00ED3664">
        <w:noBreakHyphen/>
      </w:r>
      <w:r w:rsidR="00ED3664">
        <w:rPr>
          <w:noProof/>
        </w:rPr>
        <w:t>6</w:t>
      </w:r>
      <w:r w:rsidR="004910BC">
        <w:fldChar w:fldCharType="end"/>
      </w:r>
      <w:r w:rsidRPr="008450AD">
        <w:t xml:space="preserve">,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w:t>
      </w:r>
      <w:r w:rsidRPr="008450AD">
        <w:lastRenderedPageBreak/>
        <w:t>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5E5CBDA8" w14:textId="45AC3EDF" w:rsidR="008B0522" w:rsidRPr="008B0522" w:rsidRDefault="004910BC" w:rsidP="008B0522">
      <w:r>
        <w:rPr>
          <w:noProof/>
        </w:rPr>
        <mc:AlternateContent>
          <mc:Choice Requires="wpg">
            <w:drawing>
              <wp:anchor distT="0" distB="0" distL="114300" distR="114300" simplePos="0" relativeHeight="251764224" behindDoc="0" locked="0" layoutInCell="1" allowOverlap="1" wp14:anchorId="5CE6337A" wp14:editId="1470473F">
                <wp:simplePos x="0" y="0"/>
                <wp:positionH relativeFrom="margin">
                  <wp:align>center</wp:align>
                </wp:positionH>
                <wp:positionV relativeFrom="paragraph">
                  <wp:posOffset>2262678</wp:posOffset>
                </wp:positionV>
                <wp:extent cx="4710430" cy="3583403"/>
                <wp:effectExtent l="0" t="0" r="0" b="0"/>
                <wp:wrapTopAndBottom/>
                <wp:docPr id="1696167479" name="Group 74"/>
                <wp:cNvGraphicFramePr/>
                <a:graphic xmlns:a="http://schemas.openxmlformats.org/drawingml/2006/main">
                  <a:graphicData uri="http://schemas.microsoft.com/office/word/2010/wordprocessingGroup">
                    <wpg:wgp>
                      <wpg:cNvGrpSpPr/>
                      <wpg:grpSpPr>
                        <a:xfrm>
                          <a:off x="0" y="0"/>
                          <a:ext cx="4710430" cy="3583403"/>
                          <a:chOff x="0" y="0"/>
                          <a:chExt cx="4710430" cy="3583403"/>
                        </a:xfrm>
                      </wpg:grpSpPr>
                      <pic:pic xmlns:pic="http://schemas.openxmlformats.org/drawingml/2006/picture">
                        <pic:nvPicPr>
                          <pic:cNvPr id="866248565" name="Picture 4" descr="A machine with a mechanical arm&#10;&#10;AI-generated content may be incorrect."/>
                          <pic:cNvPicPr>
                            <a:picLocks noChangeAspect="1"/>
                          </pic:cNvPicPr>
                        </pic:nvPicPr>
                        <pic:blipFill rotWithShape="1">
                          <a:blip r:embed="rId96" cstate="print">
                            <a:extLst>
                              <a:ext uri="{28A0092B-C50C-407E-A947-70E740481C1C}">
                                <a14:useLocalDpi xmlns:a14="http://schemas.microsoft.com/office/drawing/2010/main" val="0"/>
                              </a:ext>
                            </a:extLst>
                          </a:blip>
                          <a:srcRect l="1895" t="1574" r="3869" b="24890"/>
                          <a:stretch/>
                        </pic:blipFill>
                        <pic:spPr bwMode="auto">
                          <a:xfrm>
                            <a:off x="858982" y="0"/>
                            <a:ext cx="3091180" cy="2791460"/>
                          </a:xfrm>
                          <a:prstGeom prst="rect">
                            <a:avLst/>
                          </a:prstGeom>
                          <a:ln>
                            <a:noFill/>
                          </a:ln>
                          <a:extLst>
                            <a:ext uri="{53640926-AAD7-44D8-BBD7-CCE9431645EC}">
                              <a14:shadowObscured xmlns:a14="http://schemas.microsoft.com/office/drawing/2010/main"/>
                            </a:ext>
                          </a:extLst>
                        </pic:spPr>
                      </pic:pic>
                      <wps:wsp>
                        <wps:cNvPr id="264165625" name="Text Box 1"/>
                        <wps:cNvSpPr txBox="1"/>
                        <wps:spPr>
                          <a:xfrm>
                            <a:off x="0" y="2992218"/>
                            <a:ext cx="4710430" cy="591185"/>
                          </a:xfrm>
                          <a:prstGeom prst="rect">
                            <a:avLst/>
                          </a:prstGeom>
                          <a:solidFill>
                            <a:prstClr val="white"/>
                          </a:solidFill>
                          <a:ln>
                            <a:noFill/>
                          </a:ln>
                        </wps:spPr>
                        <wps:txbx>
                          <w:txbxContent>
                            <w:p w14:paraId="69CA5443" w14:textId="2348DD4C" w:rsidR="008450AD" w:rsidRPr="004920CF" w:rsidRDefault="008450AD" w:rsidP="008450AD">
                              <w:pPr>
                                <w:pStyle w:val="Caption"/>
                                <w:rPr>
                                  <w:noProof/>
                                  <w:color w:val="000000" w:themeColor="text1"/>
                                </w:rPr>
                              </w:pPr>
                              <w:bookmarkStart w:id="119" w:name="_Ref207483080"/>
                              <w:r>
                                <w:t xml:space="preserve">Figure </w:t>
                              </w:r>
                              <w:fldSimple w:instr=" STYLEREF 1 \s ">
                                <w:r w:rsidR="00ED3664">
                                  <w:rPr>
                                    <w:noProof/>
                                  </w:rPr>
                                  <w:t>6</w:t>
                                </w:r>
                              </w:fldSimple>
                              <w:r w:rsidR="000B4BC5">
                                <w:noBreakHyphen/>
                              </w:r>
                              <w:fldSimple w:instr=" SEQ Figure \* ARABIC \s 1 ">
                                <w:r w:rsidR="00ED3664">
                                  <w:rPr>
                                    <w:noProof/>
                                  </w:rPr>
                                  <w:t>6</w:t>
                                </w:r>
                              </w:fldSimple>
                              <w:bookmarkEnd w:id="119"/>
                              <w:r>
                                <w:t xml:space="preserve">: </w:t>
                              </w:r>
                              <w:r w:rsidRPr="00BC4F35">
                                <w:t xml:space="preserve"> 3D-printed platforms</w:t>
                              </w:r>
                              <w:r w:rsidR="004910BC">
                                <w:t xml:space="preserve"> for slot liner and the insertion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6337A" id="Group 74" o:spid="_x0000_s1155" style="position:absolute;left:0;text-align:left;margin-left:0;margin-top:178.15pt;width:370.9pt;height:282.15pt;z-index:251764224;mso-position-horizontal:center;mso-position-horizontal-relative:margin" coordsize="47104,35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">
                <v:shape id="Picture 4" o:spid="_x0000_s1156" type="#_x0000_t75" alt="A machine with a mechanical arm&#10;&#10;AI-generated content may be incorrect." style="position:absolute;left:8589;width:30912;height:27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">
                  <v:imagedata r:id="rId97" o:title="A machine with a mechanical arm&#10;&#10;AI-generated content may be incorrect" croptop="1032f" cropbottom="16312f" cropleft="1242f" cropright="2536f"/>
                </v:shape>
                <v:shape id="_x0000_s1157" type="#_x0000_t202" style="position:absolute;top:29922;width:4710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" stroked="f">
                  <v:textbox style="mso-fit-shape-to-text:t" inset="0,0,0,0">
                    <w:txbxContent>
                      <w:p w14:paraId="69CA5443" w14:textId="2348DD4C" w:rsidR="008450AD" w:rsidRPr="004920CF" w:rsidRDefault="008450AD" w:rsidP="008450AD">
                        <w:pPr>
                          <w:pStyle w:val="Caption"/>
                          <w:rPr>
                            <w:noProof/>
                            <w:color w:val="000000" w:themeColor="text1"/>
                          </w:rPr>
                        </w:pPr>
                        <w:bookmarkStart w:id="182" w:name="_Ref207483080"/>
                        <w:r>
                          <w:t xml:space="preserve">Figure </w:t>
                        </w:r>
                        <w:fldSimple w:instr=" STYLEREF 1 \s ">
                          <w:r w:rsidR="00ED3664">
                            <w:rPr>
                              <w:noProof/>
                            </w:rPr>
                            <w:t>6</w:t>
                          </w:r>
                        </w:fldSimple>
                        <w:r w:rsidR="000B4BC5">
                          <w:noBreakHyphen/>
                        </w:r>
                        <w:fldSimple w:instr=" SEQ Figure \* ARABIC \s 1 ">
                          <w:r w:rsidR="00ED3664">
                            <w:rPr>
                              <w:noProof/>
                            </w:rPr>
                            <w:t>6</w:t>
                          </w:r>
                        </w:fldSimple>
                        <w:bookmarkEnd w:id="182"/>
                        <w:r>
                          <w:t xml:space="preserve">: </w:t>
                        </w:r>
                        <w:r w:rsidRPr="00BC4F35">
                          <w:t xml:space="preserve"> 3D-printed platforms</w:t>
                        </w:r>
                        <w:r w:rsidR="004910BC">
                          <w:t xml:space="preserve"> for slot liner and the insertion tool.</w:t>
                        </w:r>
                      </w:p>
                    </w:txbxContent>
                  </v:textbox>
                </v:shape>
                <w10:wrap type="topAndBottom" anchorx="margin"/>
              </v:group>
            </w:pict>
          </mc:Fallback>
        </mc:AlternateContent>
      </w:r>
      <w:r w:rsidR="008450AD"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098208E1" w14:textId="77777777" w:rsidR="00F763E6" w:rsidRDefault="00F763E6" w:rsidP="00F763E6"/>
    <w:p w14:paraId="234AEFA1" w14:textId="64EA3F0F" w:rsidR="008B0522" w:rsidRDefault="00F763E6" w:rsidP="00F763E6">
      <w:r w:rsidRPr="00F763E6">
        <w:t xml:space="preserve">The hardware modules described in this chapter form the essential framework for enabling automated slot liner insertion. In particular, the tool and liner placement platform establishes a stable interface for positioning auxiliary devices within the robotic cell. However, while the platform provides the means to hold and orient tools, </w:t>
      </w:r>
      <w:r w:rsidRPr="00F763E6">
        <w:lastRenderedPageBreak/>
        <w:t xml:space="preserve">the actual flexibility of the system is determined by the design of the insertion tool itself. Since stator geometries vary significantly across different applications, a conventional fixed tool would quickly become a limiting factor. To overcome this, a parametric tool was developed, allowing its geometry to be adjusted to different stator types with minimal redesign effort. The </w:t>
      </w:r>
      <w:r>
        <w:t>next</w:t>
      </w:r>
      <w:r w:rsidRPr="00F763E6">
        <w:t xml:space="preserve"> chapter therefore focuses on the conception and evolution of this parametric tool, highlighting the design principles, iterations, and final implementation that enable adaptable and cost-efficient slot liner insertion.</w:t>
      </w:r>
      <w:r w:rsidR="008B0522">
        <w:br w:type="page"/>
      </w:r>
    </w:p>
    <w:p w14:paraId="1E2794E3" w14:textId="77777777" w:rsidR="008B0522" w:rsidRDefault="008B0522" w:rsidP="008B0522">
      <w:pPr>
        <w:pStyle w:val="Heading1"/>
        <w:rPr>
          <w:lang w:val="en-IN"/>
        </w:rPr>
      </w:pPr>
      <w:bookmarkStart w:id="120" w:name="_Toc207617733"/>
      <w:r>
        <w:rPr>
          <w:lang w:val="en-IN"/>
        </w:rPr>
        <w:lastRenderedPageBreak/>
        <w:t>Parametric tool for flexible slot liner insertion</w:t>
      </w:r>
      <w:bookmarkEnd w:id="120"/>
    </w:p>
    <w:p w14:paraId="6F879D95" w14:textId="60F5992E"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w:t>
      </w:r>
      <w:r w:rsidR="00F763E6">
        <w:rPr>
          <w:lang w:val="en-IN"/>
        </w:rPr>
        <w:t xml:space="preserve"> </w:t>
      </w:r>
      <w:r w:rsidRPr="003F6219">
        <w:rPr>
          <w:lang w:val="en-IN"/>
        </w:rPr>
        <w:t xml:space="preserve">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Y2XSJ9XX0sIlRhZyI6IkNpdGF2aVBsYWNlaG9sZGVyIzUyODhmNjEyLTRhNGItNGI2Ni05MjBkLWY2YzRjZGRlOTM4MSIsIlRleHQiOiJbNjZdIiwiV0FJVmVyc2lvbiI6IjcuMC43LjEifQ==}</w:instrText>
          </w:r>
          <w:r>
            <w:rPr>
              <w:lang w:val="en-IN"/>
            </w:rPr>
            <w:fldChar w:fldCharType="separate"/>
          </w:r>
          <w:r w:rsidR="00FD3F68">
            <w:rPr>
              <w:lang w:val="en-IN"/>
            </w:rPr>
            <w:t>[66]</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ddIn1dfSwiVGFnIjoiQ2l0YXZpUGxhY2Vob2xkZXIjNjk1MzVhNTYtMjRhNC00OTNlLTk0MjgtN2ZiYmRkNmY3NDRlIiwiVGV4dCI6Ils2N10iLCJXQUlWZXJzaW9uIjoiNy4wLjcuMSJ9}</w:instrText>
          </w:r>
          <w:r>
            <w:rPr>
              <w:lang w:val="en-IN"/>
            </w:rPr>
            <w:fldChar w:fldCharType="separate"/>
          </w:r>
          <w:r w:rsidR="00FD3F68">
            <w:rPr>
              <w:lang w:val="en-IN"/>
            </w:rPr>
            <w:t>[67]</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73121CDC"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rsidR="00F763E6">
        <w:t>„</w:t>
      </w:r>
      <w:r>
        <w:t>p</w:t>
      </w:r>
      <w:r w:rsidRPr="00867A38">
        <w:t>arametric insertion funnel</w:t>
      </w:r>
      <w:r w:rsidR="00F763E6">
        <w:t>“</w:t>
      </w:r>
      <w:r w:rsidRPr="00867A38">
        <w:t xml:space="preserve">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121" w:name="_Toc207617734"/>
      <w:r>
        <w:t>Selection of Required adjustable parameters</w:t>
      </w:r>
      <w:bookmarkEnd w:id="121"/>
    </w:p>
    <w:p w14:paraId="38999134" w14:textId="3D2BCB60" w:rsidR="005E4110" w:rsidRDefault="005E4110" w:rsidP="005E4110">
      <w:pPr>
        <w:rPr>
          <w:rFonts w:ascii="Times New Roman" w:hAnsi="Times New Roman"/>
        </w:rPr>
      </w:pPr>
      <w:r>
        <w:t xml:space="preserve">The parameters selected for adjusting the funnel to specific stator configurations, as shown in </w:t>
      </w:r>
      <w:r w:rsidR="00F763E6">
        <w:fldChar w:fldCharType="begin"/>
      </w:r>
      <w:r w:rsidR="00F763E6">
        <w:instrText xml:space="preserve"> REF _Ref207483712 \h </w:instrText>
      </w:r>
      <w:r w:rsidR="00F763E6">
        <w:fldChar w:fldCharType="separate"/>
      </w:r>
      <w:r w:rsidR="00ED3664">
        <w:t xml:space="preserve">Figure </w:t>
      </w:r>
      <w:r w:rsidR="00ED3664">
        <w:rPr>
          <w:noProof/>
        </w:rPr>
        <w:t>7</w:t>
      </w:r>
      <w:r w:rsidR="00ED3664">
        <w:noBreakHyphen/>
      </w:r>
      <w:r w:rsidR="00ED3664">
        <w:rPr>
          <w:noProof/>
        </w:rPr>
        <w:t>1</w:t>
      </w:r>
      <w:r w:rsidR="00F763E6">
        <w:fldChar w:fldCharType="end"/>
      </w:r>
      <w:r>
        <w:t xml:space="preserve">,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5F8F0A82" w:rsidR="005E4110" w:rsidRPr="005E4110" w:rsidRDefault="00F763E6" w:rsidP="008B0522">
      <w:r>
        <w:rPr>
          <w:noProof/>
        </w:rPr>
        <mc:AlternateContent>
          <mc:Choice Requires="wpg">
            <w:drawing>
              <wp:anchor distT="0" distB="0" distL="114300" distR="114300" simplePos="0" relativeHeight="251843072" behindDoc="0" locked="0" layoutInCell="1" allowOverlap="1" wp14:anchorId="0D92F7AB" wp14:editId="4505E5BA">
                <wp:simplePos x="0" y="0"/>
                <wp:positionH relativeFrom="column">
                  <wp:posOffset>1080770</wp:posOffset>
                </wp:positionH>
                <wp:positionV relativeFrom="page">
                  <wp:posOffset>3830782</wp:posOffset>
                </wp:positionV>
                <wp:extent cx="3422015" cy="4269105"/>
                <wp:effectExtent l="0" t="0" r="6985" b="0"/>
                <wp:wrapTopAndBottom/>
                <wp:docPr id="1879541836" name="Group 75"/>
                <wp:cNvGraphicFramePr/>
                <a:graphic xmlns:a="http://schemas.openxmlformats.org/drawingml/2006/main">
                  <a:graphicData uri="http://schemas.microsoft.com/office/word/2010/wordprocessingGroup">
                    <wpg:wgp>
                      <wpg:cNvGrpSpPr/>
                      <wpg:grpSpPr>
                        <a:xfrm>
                          <a:off x="0" y="0"/>
                          <a:ext cx="3422015" cy="4269105"/>
                          <a:chOff x="0" y="0"/>
                          <a:chExt cx="3422015" cy="4269105"/>
                        </a:xfrm>
                      </wpg:grpSpPr>
                      <pic:pic xmlns:pic="http://schemas.openxmlformats.org/drawingml/2006/picture">
                        <pic:nvPicPr>
                          <pic:cNvPr id="1577170617" name="Picture 10" descr="A diagram of a slot angle&#10;&#10;AI-generated content may be incorrect."/>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3855" y="0"/>
                            <a:ext cx="3316605" cy="3648710"/>
                          </a:xfrm>
                          <a:prstGeom prst="rect">
                            <a:avLst/>
                          </a:prstGeom>
                        </pic:spPr>
                      </pic:pic>
                      <wps:wsp>
                        <wps:cNvPr id="853907319" name="Text Box 1"/>
                        <wps:cNvSpPr txBox="1"/>
                        <wps:spPr>
                          <a:xfrm>
                            <a:off x="0" y="3677920"/>
                            <a:ext cx="3422015" cy="591185"/>
                          </a:xfrm>
                          <a:prstGeom prst="rect">
                            <a:avLst/>
                          </a:prstGeom>
                          <a:solidFill>
                            <a:prstClr val="white"/>
                          </a:solidFill>
                          <a:ln>
                            <a:noFill/>
                          </a:ln>
                        </wps:spPr>
                        <wps:txbx>
                          <w:txbxContent>
                            <w:p w14:paraId="2C05E35E" w14:textId="0CC0A24E" w:rsidR="002C4628" w:rsidRPr="00445F5B" w:rsidRDefault="002C4628" w:rsidP="002C4628">
                              <w:pPr>
                                <w:pStyle w:val="Caption"/>
                                <w:rPr>
                                  <w:noProof/>
                                </w:rPr>
                              </w:pPr>
                              <w:bookmarkStart w:id="122" w:name="_Ref207483712"/>
                              <w:r>
                                <w:t xml:space="preserve">Figure </w:t>
                              </w:r>
                              <w:fldSimple w:instr=" STYLEREF 1 \s ">
                                <w:r w:rsidR="00ED3664">
                                  <w:rPr>
                                    <w:noProof/>
                                  </w:rPr>
                                  <w:t>7</w:t>
                                </w:r>
                              </w:fldSimple>
                              <w:r w:rsidR="000B4BC5">
                                <w:noBreakHyphen/>
                              </w:r>
                              <w:fldSimple w:instr=" SEQ Figure \* ARABIC \s 1 ">
                                <w:r w:rsidR="00ED3664">
                                  <w:rPr>
                                    <w:noProof/>
                                  </w:rPr>
                                  <w:t>1</w:t>
                                </w:r>
                              </w:fldSimple>
                              <w:bookmarkEnd w:id="122"/>
                              <w:r>
                                <w:t xml:space="preserve">: </w:t>
                              </w:r>
                              <w:r w:rsidRPr="00211ADD">
                                <w:t>Key parameters of the funnel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2F7AB" id="Group 75" o:spid="_x0000_s1158" style="position:absolute;left:0;text-align:left;margin-left:85.1pt;margin-top:301.65pt;width:269.45pt;height:336.15pt;z-index:251843072;mso-position-vertical-relative:page" coordsize="34220,426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">
                <v:shape id="Picture 10" o:spid="_x0000_s1159" type="#_x0000_t75" alt="A diagram of a slot angle&#10;&#10;AI-generated content may be incorrect." style="position:absolute;left:138;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">
                  <v:imagedata r:id="rId99" o:title="A diagram of a slot angle&#10;&#10;AI-generated content may be incorrect"/>
                </v:shape>
                <v:shape id="_x0000_s1160" type="#_x0000_t202" style="position:absolute;top:36779;width:3422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" stroked="f">
                  <v:textbox style="mso-fit-shape-to-text:t" inset="0,0,0,0">
                    <w:txbxContent>
                      <w:p w14:paraId="2C05E35E" w14:textId="0CC0A24E" w:rsidR="002C4628" w:rsidRPr="00445F5B" w:rsidRDefault="002C4628" w:rsidP="002C4628">
                        <w:pPr>
                          <w:pStyle w:val="Caption"/>
                          <w:rPr>
                            <w:noProof/>
                          </w:rPr>
                        </w:pPr>
                        <w:bookmarkStart w:id="186" w:name="_Ref207483712"/>
                        <w:r>
                          <w:t xml:space="preserve">Figure </w:t>
                        </w:r>
                        <w:fldSimple w:instr=" STYLEREF 1 \s ">
                          <w:r w:rsidR="00ED3664">
                            <w:rPr>
                              <w:noProof/>
                            </w:rPr>
                            <w:t>7</w:t>
                          </w:r>
                        </w:fldSimple>
                        <w:r w:rsidR="000B4BC5">
                          <w:noBreakHyphen/>
                        </w:r>
                        <w:fldSimple w:instr=" SEQ Figure \* ARABIC \s 1 ">
                          <w:r w:rsidR="00ED3664">
                            <w:rPr>
                              <w:noProof/>
                            </w:rPr>
                            <w:t>1</w:t>
                          </w:r>
                        </w:fldSimple>
                        <w:bookmarkEnd w:id="186"/>
                        <w:r>
                          <w:t xml:space="preserve">: </w:t>
                        </w:r>
                        <w:r w:rsidRPr="00211ADD">
                          <w:t>Key parameters of the funnel design</w:t>
                        </w:r>
                      </w:p>
                    </w:txbxContent>
                  </v:textbox>
                </v:shape>
                <w10:wrap type="topAndBottom" anchory="page"/>
              </v:group>
            </w:pict>
          </mc:Fallback>
        </mc:AlternateContent>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w:t>
      </w:r>
      <w:r>
        <w:t>, since</w:t>
      </w:r>
      <w:r w:rsidR="005E4110">
        <w:t xml:space="preserve">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123" w:name="_Toc207617735"/>
      <w:r w:rsidRPr="003F6219">
        <w:rPr>
          <w:lang w:val="en-IN"/>
        </w:rPr>
        <w:t>Fundamental Tool design</w:t>
      </w:r>
      <w:bookmarkEnd w:id="123"/>
    </w:p>
    <w:p w14:paraId="31ABD2EB" w14:textId="32F60F4F"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inlet that allows the slot liner to be introduced easily, while a progressively narrowing </w:t>
      </w:r>
      <w:r w:rsidRPr="00A31181">
        <w:lastRenderedPageBreak/>
        <w:t>outlet</w:t>
      </w:r>
      <w:r w:rsidR="00944220">
        <w:t>,</w:t>
      </w:r>
      <w:r w:rsidRPr="00A31181">
        <w:t xml:space="preserve">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124" w:name="_Toc207617736"/>
      <w:r>
        <w:rPr>
          <w:lang w:val="en-IN"/>
        </w:rPr>
        <w:t>Initial Tool model and design considerations.</w:t>
      </w:r>
      <w:bookmarkEnd w:id="124"/>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34880" behindDoc="0" locked="0" layoutInCell="1" allowOverlap="1" wp14:anchorId="7B38A3C5" wp14:editId="54C28219">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296B7543" w:rsidR="008B0522" w:rsidRPr="00BB4204" w:rsidRDefault="008B0522" w:rsidP="008B0522">
                              <w:pPr>
                                <w:pStyle w:val="Caption"/>
                                <w:rPr>
                                  <w:noProof/>
                                </w:rPr>
                              </w:pPr>
                              <w:bookmarkStart w:id="125" w:name="_Ref207484047"/>
                              <w:r>
                                <w:t xml:space="preserve">Figure </w:t>
                              </w:r>
                              <w:fldSimple w:instr=" STYLEREF 1 \s ">
                                <w:r w:rsidR="00ED3664">
                                  <w:rPr>
                                    <w:noProof/>
                                  </w:rPr>
                                  <w:t>7</w:t>
                                </w:r>
                              </w:fldSimple>
                              <w:r w:rsidR="000B4BC5">
                                <w:noBreakHyphen/>
                              </w:r>
                              <w:fldSimple w:instr=" SEQ Figure \* ARABIC \s 1 ">
                                <w:r w:rsidR="00ED3664">
                                  <w:rPr>
                                    <w:noProof/>
                                  </w:rPr>
                                  <w:t>2</w:t>
                                </w:r>
                              </w:fldSimple>
                              <w:bookmarkEnd w:id="125"/>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100"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101">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102">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103">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61" style="position:absolute;left:0;text-align:left;margin-left:24.6pt;margin-top:32.4pt;width:380pt;height:348.55pt;z-index:251834880"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">
                <v:shape id="_x0000_s1162"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296B7543" w:rsidR="008B0522" w:rsidRPr="00BB4204" w:rsidRDefault="008B0522" w:rsidP="008B0522">
                        <w:pPr>
                          <w:pStyle w:val="Caption"/>
                          <w:rPr>
                            <w:noProof/>
                          </w:rPr>
                        </w:pPr>
                        <w:bookmarkStart w:id="190" w:name="_Ref207484047"/>
                        <w:r>
                          <w:t xml:space="preserve">Figure </w:t>
                        </w:r>
                        <w:fldSimple w:instr=" STYLEREF 1 \s ">
                          <w:r w:rsidR="00ED3664">
                            <w:rPr>
                              <w:noProof/>
                            </w:rPr>
                            <w:t>7</w:t>
                          </w:r>
                        </w:fldSimple>
                        <w:r w:rsidR="000B4BC5">
                          <w:noBreakHyphen/>
                        </w:r>
                        <w:fldSimple w:instr=" SEQ Figure \* ARABIC \s 1 ">
                          <w:r w:rsidR="00ED3664">
                            <w:rPr>
                              <w:noProof/>
                            </w:rPr>
                            <w:t>2</w:t>
                          </w:r>
                        </w:fldSimple>
                        <w:bookmarkEnd w:id="190"/>
                        <w:r>
                          <w:t>: Initial tool design concept</w:t>
                        </w:r>
                      </w:p>
                    </w:txbxContent>
                  </v:textbox>
                </v:shape>
                <v:group id="Group 63" o:spid="_x0000_s1163"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64"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65"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66"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104" o:title="A white object with a rectangular object&#10;&#10;AI-generated content may be incorrect" croptop="3988f" cropbottom="4017f" cropleft="4392f" cropright="4452f"/>
                    </v:shape>
                  </v:group>
                  <v:group id="Group 58" o:spid="_x0000_s1167"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8"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9"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105" o:title="A drawing of a grey object&#10;&#10;AI-generated content may be incorrect" croptop="3318f" cropbottom="4148f" cropleft="4183f" cropright="4782f"/>
                    </v:shape>
                  </v:group>
                  <v:group id="Group 61" o:spid="_x0000_s1170"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71"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72"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106" o:title="A grey rectangular object with a white background&#10;&#10;AI-generated content may be incorrect" croptop="6524f" cropbottom="1482f" cropleft="4000f" cropright="1144f"/>
                    </v:shape>
                  </v:group>
                  <v:group id="Group 62" o:spid="_x0000_s1173"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74"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107" o:title="A drawing of a rectangular object&#10;&#10;AI-generated content may be incorrect" croptop="1332f" cropbottom="2667f" cropleft="2766f" cropright="2421f"/>
                    </v:shape>
                    <v:shape id="_x0000_s1175"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139EA46C"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w:t>
      </w:r>
      <w:proofErr w:type="spellStart"/>
      <w:r w:rsidRPr="002C4628">
        <w:rPr>
          <w:lang w:val="en-IN"/>
        </w:rPr>
        <w:t>centerline</w:t>
      </w:r>
      <w:proofErr w:type="spellEnd"/>
      <w:r w:rsidRPr="002C4628">
        <w:rPr>
          <w:lang w:val="en-IN"/>
        </w:rPr>
        <w:t xml:space="preserve"> of the tool. This curvature not only assists in achieving the correct slot position but also prevents abrupt changes in motion, reducing the likelihood </w:t>
      </w:r>
      <w:r w:rsidRPr="002C4628">
        <w:rPr>
          <w:lang w:val="en-IN"/>
        </w:rPr>
        <w:lastRenderedPageBreak/>
        <w:t>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r w:rsidR="00F763E6">
        <w:rPr>
          <w:lang w:val="en-IN"/>
        </w:rPr>
        <w:t xml:space="preserve"> </w:t>
      </w:r>
      <w:r w:rsidR="00F763E6">
        <w:rPr>
          <w:lang w:val="en-IN"/>
        </w:rPr>
        <w:fldChar w:fldCharType="begin"/>
      </w:r>
      <w:r w:rsidR="00F763E6">
        <w:rPr>
          <w:lang w:val="en-IN"/>
        </w:rPr>
        <w:instrText xml:space="preserve"> REF _Ref207484047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2</w:t>
      </w:r>
      <w:r w:rsidR="00F763E6">
        <w:rPr>
          <w:lang w:val="en-IN"/>
        </w:rPr>
        <w:fldChar w:fldCharType="end"/>
      </w:r>
      <w:r w:rsidR="003B1196">
        <w:rPr>
          <w:lang w:val="en-IN"/>
        </w:rPr>
        <w:t xml:space="preserve"> illustrates the different orthogonal views of the initial tool design.</w:t>
      </w:r>
    </w:p>
    <w:p w14:paraId="19C62A43" w14:textId="5D407142" w:rsidR="002C4628" w:rsidRPr="002C4628" w:rsidRDefault="003B1196" w:rsidP="003F6219">
      <w:pPr>
        <w:rPr>
          <w:lang w:val="en-IN"/>
        </w:rPr>
      </w:pPr>
      <w:r>
        <w:rPr>
          <w:noProof/>
          <w:lang w:val="en-IN"/>
        </w:rPr>
        <mc:AlternateContent>
          <mc:Choice Requires="wpg">
            <w:drawing>
              <wp:anchor distT="0" distB="0" distL="114300" distR="114300" simplePos="0" relativeHeight="251851264" behindDoc="0" locked="0" layoutInCell="1" allowOverlap="1" wp14:anchorId="5EA24DB2" wp14:editId="0E4AF8F3">
                <wp:simplePos x="0" y="0"/>
                <wp:positionH relativeFrom="column">
                  <wp:posOffset>565265</wp:posOffset>
                </wp:positionH>
                <wp:positionV relativeFrom="paragraph">
                  <wp:posOffset>2121651</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480F848F" w:rsidR="006E207F" w:rsidRPr="001A7537" w:rsidRDefault="006E207F" w:rsidP="006E207F">
                              <w:pPr>
                                <w:pStyle w:val="Caption"/>
                                <w:rPr>
                                  <w:noProof/>
                                </w:rPr>
                              </w:pPr>
                              <w:bookmarkStart w:id="126" w:name="_Ref207484020"/>
                              <w:r>
                                <w:t xml:space="preserve">Figure </w:t>
                              </w:r>
                              <w:fldSimple w:instr=" STYLEREF 1 \s ">
                                <w:r w:rsidR="00ED3664">
                                  <w:rPr>
                                    <w:noProof/>
                                  </w:rPr>
                                  <w:t>7</w:t>
                                </w:r>
                              </w:fldSimple>
                              <w:r w:rsidR="000B4BC5">
                                <w:noBreakHyphen/>
                              </w:r>
                              <w:fldSimple w:instr=" SEQ Figure \* ARABIC \s 1 ">
                                <w:r w:rsidR="00ED3664">
                                  <w:rPr>
                                    <w:noProof/>
                                  </w:rPr>
                                  <w:t>3</w:t>
                                </w:r>
                              </w:fldSimple>
                              <w:bookmarkEnd w:id="126"/>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_x0000_s1176" style="position:absolute;left:0;text-align:left;margin-left:44.5pt;margin-top:167.05pt;width:378.5pt;height:216.05pt;z-index:251851264;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">
                <v:group id="Group 70" o:spid="_x0000_s1177"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8"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9" o:title="A drawing of a box&#10;&#10;AI-generated content may be incorrect"/>
                  </v:shape>
                  <v:shape id="_x0000_s1179"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80"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81"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480F848F" w:rsidR="006E207F" w:rsidRPr="001A7537" w:rsidRDefault="006E207F" w:rsidP="006E207F">
                        <w:pPr>
                          <w:pStyle w:val="Caption"/>
                          <w:rPr>
                            <w:noProof/>
                          </w:rPr>
                        </w:pPr>
                        <w:bookmarkStart w:id="192" w:name="_Ref207484020"/>
                        <w:r>
                          <w:t xml:space="preserve">Figure </w:t>
                        </w:r>
                        <w:fldSimple w:instr=" STYLEREF 1 \s ">
                          <w:r w:rsidR="00ED3664">
                            <w:rPr>
                              <w:noProof/>
                            </w:rPr>
                            <w:t>7</w:t>
                          </w:r>
                        </w:fldSimple>
                        <w:r w:rsidR="000B4BC5">
                          <w:noBreakHyphen/>
                        </w:r>
                        <w:fldSimple w:instr=" SEQ Figure \* ARABIC \s 1 ">
                          <w:r w:rsidR="00ED3664">
                            <w:rPr>
                              <w:noProof/>
                            </w:rPr>
                            <w:t>3</w:t>
                          </w:r>
                        </w:fldSimple>
                        <w:bookmarkEnd w:id="192"/>
                        <w:r>
                          <w:t>: Inner guiderail for vertical alignment</w:t>
                        </w:r>
                      </w:p>
                    </w:txbxContent>
                  </v:textbox>
                </v:shape>
                <w10:wrap type="topAndBottom"/>
              </v:group>
            </w:pict>
          </mc:Fallback>
        </mc:AlternateContent>
      </w:r>
      <w:r w:rsidR="002C4628" w:rsidRPr="002C4628">
        <w:rPr>
          <w:lang w:val="en-IN"/>
        </w:rPr>
        <w:t>To guarantee vertical alignment at the point of entry, the front face of the funnel integrates an inner guide rail</w:t>
      </w:r>
      <w:r w:rsidR="006E207F">
        <w:rPr>
          <w:lang w:val="en-IN"/>
        </w:rPr>
        <w:t xml:space="preserve">, as shown in </w:t>
      </w:r>
      <w:r w:rsidR="00F763E6">
        <w:rPr>
          <w:lang w:val="en-IN"/>
        </w:rPr>
        <w:fldChar w:fldCharType="begin"/>
      </w:r>
      <w:r w:rsidR="00F763E6">
        <w:rPr>
          <w:lang w:val="en-IN"/>
        </w:rPr>
        <w:instrText xml:space="preserve"> REF _Ref207484020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3</w:t>
      </w:r>
      <w:r w:rsidR="00F763E6">
        <w:rPr>
          <w:lang w:val="en-IN"/>
        </w:rPr>
        <w:fldChar w:fldCharType="end"/>
      </w:r>
      <w:r w:rsidR="006E207F">
        <w:rPr>
          <w:lang w:val="en-IN"/>
        </w:rPr>
        <w:t>,</w:t>
      </w:r>
      <w:r w:rsidR="002C4628"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0F9BCEA1" w:rsidR="00F12D51" w:rsidRDefault="00F12D51" w:rsidP="003F6219">
      <w:r w:rsidRPr="00F12D51">
        <w:t>The rear of the tool features three external guiderails</w:t>
      </w:r>
      <w:r w:rsidR="006E207F">
        <w:t>,</w:t>
      </w:r>
      <w:r w:rsidRPr="00F12D51">
        <w:t xml:space="preserve"> that play a crucial role in maintaining alignment between the funnel and the stator during both setup and operation</w:t>
      </w:r>
      <w:r w:rsidR="003B1196">
        <w:t>, as depicted in</w:t>
      </w:r>
      <w:r w:rsidR="008748F1">
        <w:t xml:space="preserve"> </w:t>
      </w:r>
      <w:r w:rsidR="003B1196">
        <w:fldChar w:fldCharType="begin"/>
      </w:r>
      <w:r w:rsidR="003B1196">
        <w:instrText xml:space="preserve"> REF _Ref207484174 \h </w:instrText>
      </w:r>
      <w:r w:rsidR="003B1196">
        <w:fldChar w:fldCharType="separate"/>
      </w:r>
      <w:r w:rsidR="00ED3664">
        <w:t xml:space="preserve">Figure </w:t>
      </w:r>
      <w:r w:rsidR="00ED3664">
        <w:rPr>
          <w:noProof/>
        </w:rPr>
        <w:t>7</w:t>
      </w:r>
      <w:r w:rsidR="00ED3664">
        <w:noBreakHyphen/>
      </w:r>
      <w:r w:rsidR="00ED3664">
        <w:rPr>
          <w:noProof/>
        </w:rPr>
        <w:t>4</w:t>
      </w:r>
      <w:r w:rsidR="003B1196">
        <w:fldChar w:fldCharType="end"/>
      </w:r>
      <w:r w:rsidRPr="00F12D51">
        <w:t xml:space="preserve">. These </w:t>
      </w:r>
      <w:r w:rsidR="006E207F">
        <w:t xml:space="preserve">external </w:t>
      </w:r>
      <w:r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internal tapered channel stays aligned with the </w:t>
      </w:r>
      <w:r w:rsidRPr="00F12D51">
        <w:lastRenderedPageBreak/>
        <w:t>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10">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73C71647" w:rsidR="006E207F" w:rsidRDefault="006E207F" w:rsidP="006E207F">
      <w:pPr>
        <w:pStyle w:val="Caption"/>
        <w:rPr>
          <w:lang w:val="en-IN"/>
        </w:rPr>
      </w:pPr>
      <w:bookmarkStart w:id="127" w:name="_Ref207484174"/>
      <w:bookmarkStart w:id="128" w:name="_Toc207565921"/>
      <w:r>
        <w:t xml:space="preserve">Figure </w:t>
      </w:r>
      <w:fldSimple w:instr=" STYLEREF 1 \s ">
        <w:r w:rsidR="00ED3664">
          <w:rPr>
            <w:noProof/>
          </w:rPr>
          <w:t>7</w:t>
        </w:r>
      </w:fldSimple>
      <w:r w:rsidR="000B4BC5">
        <w:noBreakHyphen/>
      </w:r>
      <w:fldSimple w:instr=" SEQ Figure \* ARABIC \s 1 ">
        <w:r w:rsidR="00ED3664">
          <w:rPr>
            <w:noProof/>
          </w:rPr>
          <w:t>4</w:t>
        </w:r>
      </w:fldSimple>
      <w:bookmarkEnd w:id="127"/>
      <w:r>
        <w:t>: Three external guide rails for proper alignment</w:t>
      </w:r>
      <w:r w:rsidR="00AA4EAF">
        <w:t xml:space="preserve"> with the stator</w:t>
      </w:r>
      <w:bookmarkEnd w:id="128"/>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grippers, thereby reducing the risk of slippage and guaranteeing a repeatable grasping </w:t>
      </w:r>
      <w:r w:rsidRPr="00A2524A">
        <w:lastRenderedPageBreak/>
        <w:t>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129" w:name="_Toc207617737"/>
      <w:r>
        <w:t>Observations and Limitations of the Initial Prototype</w:t>
      </w:r>
      <w:bookmarkEnd w:id="129"/>
    </w:p>
    <w:p w14:paraId="0B5825F2" w14:textId="52A6F729" w:rsidR="00A8660F" w:rsidRPr="00A8660F" w:rsidRDefault="00A8660F" w:rsidP="00A8660F">
      <w:r w:rsidRPr="00A8660F">
        <w:rPr>
          <w:lang w:val="en-IN"/>
        </w:rPr>
        <w:t xml:space="preserve">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w:t>
      </w:r>
      <w:proofErr w:type="gramStart"/>
      <w:r w:rsidRPr="00A8660F">
        <w:rPr>
          <w:lang w:val="en-IN"/>
        </w:rPr>
        <w:t>off-axis</w:t>
      </w:r>
      <w:proofErr w:type="gramEnd"/>
      <w:r w:rsidRPr="00A8660F">
        <w:rPr>
          <w:lang w:val="en-IN"/>
        </w:rPr>
        <w:t>,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w:t>
      </w:r>
      <w:proofErr w:type="spellStart"/>
      <w:r w:rsidRPr="00A8660F">
        <w:rPr>
          <w:lang w:val="en-IN"/>
        </w:rPr>
        <w:t>centering</w:t>
      </w:r>
      <w:proofErr w:type="spellEnd"/>
      <w:r w:rsidRPr="00A8660F">
        <w:rPr>
          <w:lang w:val="en-IN"/>
        </w:rPr>
        <w:t xml:space="preserve"> or self-retaining.</w:t>
      </w:r>
    </w:p>
    <w:p w14:paraId="241A67D3" w14:textId="14A77EB5" w:rsidR="00FC19AD" w:rsidRPr="00FC19AD" w:rsidRDefault="00A8660F" w:rsidP="003F6219">
      <w:pPr>
        <w:rPr>
          <w:lang w:val="en-IN"/>
        </w:rPr>
      </w:pPr>
      <w:r w:rsidRPr="00A8660F">
        <w:rPr>
          <w:lang w:val="en-IN"/>
        </w:rPr>
        <w:t>A second set of limitations was linked to the funnel’s geometry and weight distribution. The outlet was designed with the exact profile of the stator slot, which caused interference during operation. Minor positional deviations frequently led to the</w:t>
      </w:r>
      <w:r w:rsidR="00E24543">
        <w:rPr>
          <w:lang w:val="en-IN"/>
        </w:rPr>
        <w:t xml:space="preserve"> slot liner</w:t>
      </w:r>
      <w:r w:rsidRPr="00A8660F">
        <w:rPr>
          <w:lang w:val="en-IN"/>
        </w:rPr>
        <w:t xml:space="preserve"> edges colliding with the stator slot opening, bending or tearing the ends and reducing both durability and insertion consistency. In addition, the tail section of the funnel was too short, leaving the </w:t>
      </w:r>
      <w:proofErr w:type="spellStart"/>
      <w:r w:rsidRPr="00A8660F">
        <w:rPr>
          <w:lang w:val="en-IN"/>
        </w:rPr>
        <w:t>center</w:t>
      </w:r>
      <w:proofErr w:type="spellEnd"/>
      <w:r w:rsidRPr="00A8660F">
        <w:rPr>
          <w:lang w:val="en-IN"/>
        </w:rPr>
        <w:t xml:space="preserve"> of gravity shifted forward. This imbalance made the funnel prone to tilting or even falling away from the stator, particularly during retraction movements of the robot. While the prototype demonstrated the feasibility of guided liner insertion, these limitations made clear that refinement was essential for achieving reliable and repeatable performance in automated production.</w:t>
      </w:r>
      <w:r w:rsidR="00FC19AD">
        <w:rPr>
          <w:lang w:val="en-IN"/>
        </w:rPr>
        <w:t xml:space="preserve"> </w:t>
      </w:r>
      <w:r w:rsidR="003B1196" w:rsidRPr="003B1196">
        <w:t>Beyond these physical constraints, the prototype also revealed challenges in terms of design complexity. While the funnel facilitated excellent insertion in principle, its intricate geometry made the parametric modeling process c</w:t>
      </w:r>
      <w:r w:rsidR="00FC19AD">
        <w:t>omplex</w:t>
      </w:r>
      <w:r w:rsidR="003B1196" w:rsidRPr="003B1196">
        <w:t xml:space="preserve">. Adjusting dimensions for different stator types required a high number of dependent features, which limited the flexibility and </w:t>
      </w:r>
      <w:r w:rsidR="003B1196" w:rsidRPr="003B1196">
        <w:lastRenderedPageBreak/>
        <w:t>efficiency that the parametric approach was intended to provide.</w:t>
      </w:r>
      <w:r w:rsidR="00FC19AD">
        <w:t xml:space="preserve"> </w:t>
      </w:r>
      <w:r w:rsidR="00FC19AD" w:rsidRPr="00A8660F">
        <w:rPr>
          <w:lang w:val="en-IN"/>
        </w:rPr>
        <w:t>Together, these issues underscored the need for a revised geometry that not only improves insertion tolerance but also integrates a more effective locking strategy to secure the funnel during operation.</w:t>
      </w:r>
    </w:p>
    <w:p w14:paraId="16AF8171" w14:textId="12108ADB" w:rsidR="003B7276" w:rsidRPr="00A8660F" w:rsidRDefault="00A8660F" w:rsidP="003F6219">
      <w:pPr>
        <w:rPr>
          <w:lang w:val="en-IN"/>
        </w:rPr>
      </w:pPr>
      <w:r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w:t>
      </w:r>
      <w:r w:rsidR="00FC19AD">
        <w:t xml:space="preserve"> complex design</w:t>
      </w:r>
      <w:r w:rsidRPr="00A8660F">
        <w:t xml:space="preserve"> and imbalanced weight distribution, the tool concept was refined into a more robust and production-ready solution. The resulting design</w:t>
      </w:r>
      <w:r w:rsidR="00FC19AD">
        <w:t xml:space="preserve"> </w:t>
      </w:r>
      <w:r w:rsidRPr="00A8660F">
        <w:t>incorporates these enhancements to achieve reliable performance under automated conditions. The details of this optimized configuration are presented in the following section.</w:t>
      </w:r>
    </w:p>
    <w:p w14:paraId="70EC5908" w14:textId="781DC0B4" w:rsidR="008B0522" w:rsidRDefault="008B0522" w:rsidP="008B0522">
      <w:pPr>
        <w:pStyle w:val="Heading2"/>
        <w:rPr>
          <w:lang w:val="en-IN"/>
        </w:rPr>
      </w:pPr>
      <w:bookmarkStart w:id="130" w:name="_Toc207617738"/>
      <w:r>
        <w:rPr>
          <w:lang w:val="en-IN"/>
        </w:rPr>
        <w:t xml:space="preserve">Final </w:t>
      </w:r>
      <w:r w:rsidR="00FC19AD">
        <w:rPr>
          <w:lang w:val="en-IN"/>
        </w:rPr>
        <w:t xml:space="preserve">Tool </w:t>
      </w:r>
      <w:r>
        <w:rPr>
          <w:lang w:val="en-IN"/>
        </w:rPr>
        <w:t>design</w:t>
      </w:r>
      <w:bookmarkEnd w:id="130"/>
    </w:p>
    <w:p w14:paraId="67D41100" w14:textId="713E7889" w:rsidR="00063F54" w:rsidRDefault="00E24543" w:rsidP="003F6219">
      <w:pPr>
        <w:rPr>
          <w:noProof/>
          <w:lang w:val="en-IN"/>
        </w:rPr>
      </w:pPr>
      <w:r>
        <w:rPr>
          <w:noProof/>
          <w:lang w:val="en-IN"/>
        </w:rPr>
        <mc:AlternateContent>
          <mc:Choice Requires="wpg">
            <w:drawing>
              <wp:anchor distT="0" distB="0" distL="114300" distR="114300" simplePos="0" relativeHeight="251934208" behindDoc="0" locked="0" layoutInCell="1" allowOverlap="1" wp14:anchorId="711E25B5" wp14:editId="5A466892">
                <wp:simplePos x="0" y="0"/>
                <wp:positionH relativeFrom="page">
                  <wp:posOffset>891540</wp:posOffset>
                </wp:positionH>
                <wp:positionV relativeFrom="margin">
                  <wp:posOffset>3862070</wp:posOffset>
                </wp:positionV>
                <wp:extent cx="5881370" cy="5356860"/>
                <wp:effectExtent l="0" t="0" r="5080" b="0"/>
                <wp:wrapTopAndBottom/>
                <wp:docPr id="1408821229" name="Group 81"/>
                <wp:cNvGraphicFramePr/>
                <a:graphic xmlns:a="http://schemas.openxmlformats.org/drawingml/2006/main">
                  <a:graphicData uri="http://schemas.microsoft.com/office/word/2010/wordprocessingGroup">
                    <wpg:wgp>
                      <wpg:cNvGrpSpPr/>
                      <wpg:grpSpPr>
                        <a:xfrm>
                          <a:off x="0" y="0"/>
                          <a:ext cx="5881370" cy="5356860"/>
                          <a:chOff x="242454" y="0"/>
                          <a:chExt cx="5882412" cy="6028100"/>
                        </a:xfrm>
                      </wpg:grpSpPr>
                      <wps:wsp>
                        <wps:cNvPr id="2063663428" name="Text Box 1"/>
                        <wps:cNvSpPr txBox="1"/>
                        <wps:spPr>
                          <a:xfrm>
                            <a:off x="1295400" y="5436915"/>
                            <a:ext cx="3685540" cy="591185"/>
                          </a:xfrm>
                          <a:prstGeom prst="rect">
                            <a:avLst/>
                          </a:prstGeom>
                          <a:solidFill>
                            <a:prstClr val="white"/>
                          </a:solidFill>
                          <a:ln>
                            <a:noFill/>
                          </a:ln>
                        </wps:spPr>
                        <wps:txbx>
                          <w:txbxContent>
                            <w:p w14:paraId="6FA3E27A" w14:textId="68F7F39E" w:rsidR="008B0522" w:rsidRPr="00BF6800" w:rsidRDefault="008B0522" w:rsidP="008B0522">
                              <w:pPr>
                                <w:pStyle w:val="Caption"/>
                                <w:rPr>
                                  <w:noProof/>
                                  <w:color w:val="000000" w:themeColor="text1"/>
                                </w:rPr>
                              </w:pPr>
                              <w:bookmarkStart w:id="131" w:name="_Ref207485897"/>
                              <w:bookmarkStart w:id="132"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131"/>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6135536" name="Group 80"/>
                        <wpg:cNvGrpSpPr/>
                        <wpg:grpSpPr>
                          <a:xfrm>
                            <a:off x="242454" y="0"/>
                            <a:ext cx="5882412" cy="5092796"/>
                            <a:chOff x="242454" y="0"/>
                            <a:chExt cx="5882412" cy="5092796"/>
                          </a:xfrm>
                        </wpg:grpSpPr>
                        <wpg:grpSp>
                          <wpg:cNvPr id="581388103" name="Group 71"/>
                          <wpg:cNvGrpSpPr/>
                          <wpg:grpSpPr>
                            <a:xfrm>
                              <a:off x="242454" y="46648"/>
                              <a:ext cx="1701800" cy="1718653"/>
                              <a:chOff x="270499" y="-32787"/>
                              <a:chExt cx="1898650" cy="1906793"/>
                            </a:xfrm>
                          </wpg:grpSpPr>
                          <pic:pic xmlns:pic="http://schemas.openxmlformats.org/drawingml/2006/picture">
                            <pic:nvPicPr>
                              <pic:cNvPr id="411748473" name="Picture 69" descr="A white object with a curved section&#10;&#10;AI-generated content may be incorrect."/>
                              <pic:cNvPicPr>
                                <a:picLocks noChangeAspect="1"/>
                              </pic:cNvPicPr>
                            </pic:nvPicPr>
                            <pic:blipFill rotWithShape="1">
                              <a:blip r:embed="rId111">
                                <a:extLst>
                                  <a:ext uri="{28A0092B-C50C-407E-A947-70E740481C1C}">
                                    <a14:useLocalDpi xmlns:a14="http://schemas.microsoft.com/office/drawing/2010/main" val="0"/>
                                  </a:ext>
                                </a:extLst>
                              </a:blip>
                              <a:srcRect l="4255" t="2954" r="4864"/>
                              <a:stretch>
                                <a:fillRect/>
                              </a:stretch>
                            </pic:blipFill>
                            <pic:spPr bwMode="auto">
                              <a:xfrm>
                                <a:off x="270499" y="-32787"/>
                                <a:ext cx="1898650" cy="1460500"/>
                              </a:xfrm>
                              <a:prstGeom prst="rect">
                                <a:avLst/>
                              </a:prstGeom>
                              <a:ln>
                                <a:noFill/>
                              </a:ln>
                              <a:extLst>
                                <a:ext uri="{53640926-AAD7-44D8-BBD7-CCE9431645EC}">
                                  <a14:shadowObscured xmlns:a14="http://schemas.microsoft.com/office/drawing/2010/main"/>
                                </a:ext>
                              </a:extLst>
                            </pic:spPr>
                          </pic:pic>
                          <wps:wsp>
                            <wps:cNvPr id="358184510" name="Text Box 2"/>
                            <wps:cNvSpPr txBox="1">
                              <a:spLocks noChangeArrowheads="1"/>
                            </wps:cNvSpPr>
                            <wps:spPr bwMode="auto">
                              <a:xfrm>
                                <a:off x="568051" y="1487291"/>
                                <a:ext cx="1275213" cy="386715"/>
                              </a:xfrm>
                              <a:prstGeom prst="rect">
                                <a:avLst/>
                              </a:prstGeom>
                              <a:noFill/>
                              <a:ln w="9525">
                                <a:noFill/>
                                <a:miter lim="800000"/>
                                <a:headEnd/>
                                <a:tailEnd/>
                              </a:ln>
                            </wps:spPr>
                            <wps:txbx>
                              <w:txbxContent>
                                <w:p w14:paraId="5F78D91B" w14:textId="55964AC5" w:rsidR="009E4E84" w:rsidRPr="009E4E84" w:rsidRDefault="009E4E84">
                                  <w:pPr>
                                    <w:rPr>
                                      <w:lang w:val="en-US"/>
                                    </w:rPr>
                                  </w:pPr>
                                  <w:r>
                                    <w:rPr>
                                      <w:lang w:val="en-US"/>
                                    </w:rPr>
                                    <w:t>a) Front view</w:t>
                                  </w:r>
                                </w:p>
                              </w:txbxContent>
                            </wps:txbx>
                            <wps:bodyPr rot="0" vert="horz" wrap="square" lIns="91440" tIns="45720" rIns="91440" bIns="45720" anchor="t" anchorCtr="0">
                              <a:noAutofit/>
                            </wps:bodyPr>
                          </wps:wsp>
                        </wpg:grpSp>
                        <wpg:grpSp>
                          <wpg:cNvPr id="793451600" name="Group 72"/>
                          <wpg:cNvGrpSpPr/>
                          <wpg:grpSpPr>
                            <a:xfrm>
                              <a:off x="4102100" y="0"/>
                              <a:ext cx="1657350" cy="1765300"/>
                              <a:chOff x="0" y="0"/>
                              <a:chExt cx="1911350" cy="2030412"/>
                            </a:xfrm>
                          </wpg:grpSpPr>
                          <pic:pic xmlns:pic="http://schemas.openxmlformats.org/drawingml/2006/picture">
                            <pic:nvPicPr>
                              <pic:cNvPr id="454384184" name="Picture 70" descr="A white object with a zipper&#10;&#10;AI-generated content may be incorrect."/>
                              <pic:cNvPicPr>
                                <a:picLocks noChangeAspect="1"/>
                              </pic:cNvPicPr>
                            </pic:nvPicPr>
                            <pic:blipFill rotWithShape="1">
                              <a:blip r:embed="rId112">
                                <a:extLst>
                                  <a:ext uri="{28A0092B-C50C-407E-A947-70E740481C1C}">
                                    <a14:useLocalDpi xmlns:a14="http://schemas.microsoft.com/office/drawing/2010/main" val="0"/>
                                  </a:ext>
                                </a:extLst>
                              </a:blip>
                              <a:srcRect l="5794" r="3925"/>
                              <a:stretch>
                                <a:fillRect/>
                              </a:stretch>
                            </pic:blipFill>
                            <pic:spPr bwMode="auto">
                              <a:xfrm>
                                <a:off x="0" y="0"/>
                                <a:ext cx="1911350" cy="1581151"/>
                              </a:xfrm>
                              <a:prstGeom prst="rect">
                                <a:avLst/>
                              </a:prstGeom>
                              <a:ln>
                                <a:noFill/>
                              </a:ln>
                              <a:extLst>
                                <a:ext uri="{53640926-AAD7-44D8-BBD7-CCE9431645EC}">
                                  <a14:shadowObscured xmlns:a14="http://schemas.microsoft.com/office/drawing/2010/main"/>
                                </a:ext>
                              </a:extLst>
                            </pic:spPr>
                          </pic:pic>
                          <wps:wsp>
                            <wps:cNvPr id="457067578" name="Text Box 2"/>
                            <wps:cNvSpPr txBox="1">
                              <a:spLocks noChangeArrowheads="1"/>
                            </wps:cNvSpPr>
                            <wps:spPr bwMode="auto">
                              <a:xfrm>
                                <a:off x="344189" y="1643696"/>
                                <a:ext cx="1307273" cy="386716"/>
                              </a:xfrm>
                              <a:prstGeom prst="rect">
                                <a:avLst/>
                              </a:prstGeom>
                              <a:solidFill>
                                <a:srgbClr val="FFFFFF"/>
                              </a:solidFill>
                              <a:ln w="9525">
                                <a:noFill/>
                                <a:miter lim="800000"/>
                                <a:headEnd/>
                                <a:tailEnd/>
                              </a:ln>
                            </wps:spPr>
                            <wps:txbx>
                              <w:txbxContent>
                                <w:p w14:paraId="106C08C0" w14:textId="247C3ECC" w:rsidR="009E4E84" w:rsidRPr="009E4E84" w:rsidRDefault="009E4E84">
                                  <w:pPr>
                                    <w:rPr>
                                      <w:lang w:val="en-US"/>
                                    </w:rPr>
                                  </w:pPr>
                                  <w:r>
                                    <w:rPr>
                                      <w:lang w:val="en-US"/>
                                    </w:rPr>
                                    <w:t>b) Rear view</w:t>
                                  </w:r>
                                </w:p>
                              </w:txbxContent>
                            </wps:txbx>
                            <wps:bodyPr rot="0" vert="horz" wrap="square" lIns="91440" tIns="45720" rIns="91440" bIns="45720" anchor="t" anchorCtr="0">
                              <a:noAutofit/>
                            </wps:bodyPr>
                          </wps:wsp>
                        </wpg:grpSp>
                        <wpg:grpSp>
                          <wpg:cNvPr id="982012608" name="Group 77"/>
                          <wpg:cNvGrpSpPr/>
                          <wpg:grpSpPr>
                            <a:xfrm>
                              <a:off x="2400316" y="402071"/>
                              <a:ext cx="1295400" cy="2931045"/>
                              <a:chOff x="133366" y="-61479"/>
                              <a:chExt cx="1295400" cy="2931045"/>
                            </a:xfrm>
                          </wpg:grpSpPr>
                          <pic:pic xmlns:pic="http://schemas.openxmlformats.org/drawingml/2006/picture">
                            <pic:nvPicPr>
                              <pic:cNvPr id="1269419271" name="Picture 73" descr="A white rectangular object with black lines&#10;&#10;AI-generated content may be incorrect."/>
                              <pic:cNvPicPr>
                                <a:picLocks noChangeAspect="1"/>
                              </pic:cNvPicPr>
                            </pic:nvPicPr>
                            <pic:blipFill rotWithShape="1">
                              <a:blip r:embed="rId113">
                                <a:extLst>
                                  <a:ext uri="{28A0092B-C50C-407E-A947-70E740481C1C}">
                                    <a14:useLocalDpi xmlns:a14="http://schemas.microsoft.com/office/drawing/2010/main" val="0"/>
                                  </a:ext>
                                </a:extLst>
                              </a:blip>
                              <a:srcRect l="4068" r="2712"/>
                              <a:stretch>
                                <a:fillRect/>
                              </a:stretch>
                            </pic:blipFill>
                            <pic:spPr bwMode="auto">
                              <a:xfrm>
                                <a:off x="133366" y="-61479"/>
                                <a:ext cx="1295400" cy="2432050"/>
                              </a:xfrm>
                              <a:prstGeom prst="rect">
                                <a:avLst/>
                              </a:prstGeom>
                              <a:ln>
                                <a:noFill/>
                              </a:ln>
                              <a:extLst>
                                <a:ext uri="{53640926-AAD7-44D8-BBD7-CCE9431645EC}">
                                  <a14:shadowObscured xmlns:a14="http://schemas.microsoft.com/office/drawing/2010/main"/>
                                </a:ext>
                              </a:extLst>
                            </pic:spPr>
                          </pic:pic>
                          <wps:wsp>
                            <wps:cNvPr id="1737152224" name="Text Box 2"/>
                            <wps:cNvSpPr txBox="1">
                              <a:spLocks noChangeArrowheads="1"/>
                            </wps:cNvSpPr>
                            <wps:spPr bwMode="auto">
                              <a:xfrm>
                                <a:off x="268876" y="2482851"/>
                                <a:ext cx="965200" cy="386715"/>
                              </a:xfrm>
                              <a:prstGeom prst="rect">
                                <a:avLst/>
                              </a:prstGeom>
                              <a:solidFill>
                                <a:srgbClr val="FFFFFF"/>
                              </a:solidFill>
                              <a:ln w="9525">
                                <a:solidFill>
                                  <a:schemeClr val="bg1"/>
                                </a:solidFill>
                                <a:miter lim="800000"/>
                                <a:headEnd/>
                                <a:tailEnd/>
                              </a:ln>
                            </wps:spPr>
                            <wps:txbx>
                              <w:txbxContent>
                                <w:p w14:paraId="785952D2" w14:textId="0337EE79" w:rsidR="00BF6800" w:rsidRPr="00BF6800" w:rsidRDefault="00BF6800">
                                  <w:pPr>
                                    <w:rPr>
                                      <w:lang w:val="en-US"/>
                                    </w:rPr>
                                  </w:pPr>
                                  <w:r>
                                    <w:rPr>
                                      <w:lang w:val="en-US"/>
                                    </w:rPr>
                                    <w:t>c) Top view</w:t>
                                  </w:r>
                                </w:p>
                              </w:txbxContent>
                            </wps:txbx>
                            <wps:bodyPr rot="0" vert="horz" wrap="square" lIns="91440" tIns="45720" rIns="91440" bIns="45720" anchor="t" anchorCtr="0">
                              <a:noAutofit/>
                            </wps:bodyPr>
                          </wps:wsp>
                        </wpg:grpSp>
                        <wpg:grpSp>
                          <wpg:cNvPr id="1168804912" name="Group 78"/>
                          <wpg:cNvGrpSpPr/>
                          <wpg:grpSpPr>
                            <a:xfrm>
                              <a:off x="390236" y="3483952"/>
                              <a:ext cx="2432050" cy="1573250"/>
                              <a:chOff x="390236" y="29552"/>
                              <a:chExt cx="2432050" cy="1573250"/>
                            </a:xfrm>
                          </wpg:grpSpPr>
                          <pic:pic xmlns:pic="http://schemas.openxmlformats.org/drawingml/2006/picture">
                            <pic:nvPicPr>
                              <pic:cNvPr id="188405713" name="Picture 76"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5292" t="3930"/>
                              <a:stretch>
                                <a:fillRect/>
                              </a:stretch>
                            </pic:blipFill>
                            <pic:spPr bwMode="auto">
                              <a:xfrm>
                                <a:off x="390236" y="29552"/>
                                <a:ext cx="2432050" cy="1022350"/>
                              </a:xfrm>
                              <a:prstGeom prst="rect">
                                <a:avLst/>
                              </a:prstGeom>
                              <a:ln>
                                <a:noFill/>
                              </a:ln>
                              <a:extLst>
                                <a:ext uri="{53640926-AAD7-44D8-BBD7-CCE9431645EC}">
                                  <a14:shadowObscured xmlns:a14="http://schemas.microsoft.com/office/drawing/2010/main"/>
                                </a:ext>
                              </a:extLst>
                            </pic:spPr>
                          </pic:pic>
                          <wps:wsp>
                            <wps:cNvPr id="94482883" name="Text Box 2"/>
                            <wps:cNvSpPr txBox="1">
                              <a:spLocks noChangeArrowheads="1"/>
                            </wps:cNvSpPr>
                            <wps:spPr bwMode="auto">
                              <a:xfrm>
                                <a:off x="422564" y="1216087"/>
                                <a:ext cx="1073150" cy="386715"/>
                              </a:xfrm>
                              <a:prstGeom prst="rect">
                                <a:avLst/>
                              </a:prstGeom>
                              <a:solidFill>
                                <a:srgbClr val="FFFFFF"/>
                              </a:solidFill>
                              <a:ln w="9525">
                                <a:noFill/>
                                <a:miter lim="800000"/>
                                <a:headEnd/>
                                <a:tailEnd/>
                              </a:ln>
                            </wps:spPr>
                            <wps:txbx>
                              <w:txbxContent>
                                <w:p w14:paraId="78109791" w14:textId="4FAC8984" w:rsidR="00BF6800" w:rsidRPr="00BF6800" w:rsidRDefault="00BF6800">
                                  <w:pPr>
                                    <w:rPr>
                                      <w:lang w:val="en-US"/>
                                    </w:rPr>
                                  </w:pPr>
                                  <w:r>
                                    <w:rPr>
                                      <w:lang w:val="en-US"/>
                                    </w:rPr>
                                    <w:t>d) Side view</w:t>
                                  </w:r>
                                </w:p>
                              </w:txbxContent>
                            </wps:txbx>
                            <wps:bodyPr rot="0" vert="horz" wrap="square" lIns="91440" tIns="45720" rIns="91440" bIns="45720" anchor="t" anchorCtr="0">
                              <a:noAutofit/>
                            </wps:bodyPr>
                          </wps:wsp>
                        </wpg:grpSp>
                        <wpg:grpSp>
                          <wpg:cNvPr id="2104753008" name="Group 79"/>
                          <wpg:cNvGrpSpPr/>
                          <wpg:grpSpPr>
                            <a:xfrm>
                              <a:off x="4029366" y="2701800"/>
                              <a:ext cx="2095500" cy="2390996"/>
                              <a:chOff x="41566" y="-339850"/>
                              <a:chExt cx="2095500" cy="2390996"/>
                            </a:xfrm>
                          </wpg:grpSpPr>
                          <pic:pic xmlns:pic="http://schemas.openxmlformats.org/drawingml/2006/picture">
                            <pic:nvPicPr>
                              <pic:cNvPr id="821917061" name="Picture 75" descr="A white box with a handle"/>
                              <pic:cNvPicPr>
                                <a:picLocks noChangeAspect="1"/>
                              </pic:cNvPicPr>
                            </pic:nvPicPr>
                            <pic:blipFill rotWithShape="1">
                              <a:blip r:embed="rId9">
                                <a:extLst>
                                  <a:ext uri="{28A0092B-C50C-407E-A947-70E740481C1C}">
                                    <a14:useLocalDpi xmlns:a14="http://schemas.microsoft.com/office/drawing/2010/main" val="0"/>
                                  </a:ext>
                                </a:extLst>
                              </a:blip>
                              <a:srcRect l="11576" t="4564" r="3428" b="3770"/>
                              <a:stretch>
                                <a:fillRect/>
                              </a:stretch>
                            </pic:blipFill>
                            <pic:spPr bwMode="auto">
                              <a:xfrm>
                                <a:off x="41566" y="-339850"/>
                                <a:ext cx="2095500" cy="1879599"/>
                              </a:xfrm>
                              <a:prstGeom prst="rect">
                                <a:avLst/>
                              </a:prstGeom>
                              <a:ln>
                                <a:noFill/>
                              </a:ln>
                              <a:extLst>
                                <a:ext uri="{53640926-AAD7-44D8-BBD7-CCE9431645EC}">
                                  <a14:shadowObscured xmlns:a14="http://schemas.microsoft.com/office/drawing/2010/main"/>
                                </a:ext>
                              </a:extLst>
                            </pic:spPr>
                          </pic:pic>
                          <wps:wsp>
                            <wps:cNvPr id="487891815" name="Text Box 2"/>
                            <wps:cNvSpPr txBox="1">
                              <a:spLocks noChangeArrowheads="1"/>
                            </wps:cNvSpPr>
                            <wps:spPr bwMode="auto">
                              <a:xfrm>
                                <a:off x="147783" y="1664431"/>
                                <a:ext cx="1333500" cy="386715"/>
                              </a:xfrm>
                              <a:prstGeom prst="rect">
                                <a:avLst/>
                              </a:prstGeom>
                              <a:solidFill>
                                <a:srgbClr val="FFFFFF"/>
                              </a:solidFill>
                              <a:ln w="9525">
                                <a:noFill/>
                                <a:miter lim="800000"/>
                                <a:headEnd/>
                                <a:tailEnd/>
                              </a:ln>
                            </wps:spPr>
                            <wps:txbx>
                              <w:txbxContent>
                                <w:p w14:paraId="021CB8E3" w14:textId="3EAFFF0C" w:rsidR="00BF6800" w:rsidRPr="00BF6800" w:rsidRDefault="00BF6800">
                                  <w:pPr>
                                    <w:rPr>
                                      <w:lang w:val="en-US"/>
                                    </w:rPr>
                                  </w:pPr>
                                  <w:r>
                                    <w:rPr>
                                      <w:lang w:val="en-US"/>
                                    </w:rPr>
                                    <w:t>e) Isometric view</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11E25B5" id="Group 81" o:spid="_x0000_s1182" style="position:absolute;left:0;text-align:left;margin-left:70.2pt;margin-top:304.1pt;width:463.1pt;height:421.8pt;z-index:251934208;mso-position-horizontal-relative:page;mso-position-vertical-relative:margin;mso-width-relative:margin;mso-height-relative:margin" coordorigin="2424" coordsize="58824,6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jkxkv8CQAai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">
                <v:shape id="_x0000_s1183" type="#_x0000_t202" style="position:absolute;left:12954;top:54369;width:3685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" stroked="f">
                  <v:textbox inset="0,0,0,0">
                    <w:txbxContent>
                      <w:p w14:paraId="6FA3E27A" w14:textId="68F7F39E" w:rsidR="008B0522" w:rsidRPr="00BF6800" w:rsidRDefault="008B0522" w:rsidP="008B0522">
                        <w:pPr>
                          <w:pStyle w:val="Caption"/>
                          <w:rPr>
                            <w:noProof/>
                            <w:color w:val="000000" w:themeColor="text1"/>
                          </w:rPr>
                        </w:pPr>
                        <w:bookmarkStart w:id="199" w:name="_Ref207485897"/>
                        <w:bookmarkStart w:id="200"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199"/>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00"/>
                      </w:p>
                    </w:txbxContent>
                  </v:textbox>
                </v:shape>
                <v:group id="Group 80" o:spid="_x0000_s1184" style="position:absolute;left:2424;width:58824;height:50927" coordorigin="2424" coordsize="58824,5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">
                  <v:group id="_x0000_s1185" style="position:absolute;left:2424;top:466;width:17018;height:17187" coordorigin="2704,-327" coordsize="18986,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">
                    <v:shape id="Picture 69" o:spid="_x0000_s1186" type="#_x0000_t75" alt="A white object with a curved section&#10;&#10;AI-generated content may be incorrect." style="position:absolute;left:2704;top:-327;width:18987;height:1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">
                      <v:imagedata r:id="rId115" o:title="A white object with a curved section&#10;&#10;AI-generated content may be incorrect" croptop="1936f" cropleft="2789f" cropright="3188f"/>
                    </v:shape>
                    <v:shape id="_x0000_s1187" type="#_x0000_t202" style="position:absolute;left:5680;top:14872;width:1275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" filled="f" stroked="f">
                      <v:textbox>
                        <w:txbxContent>
                          <w:p w14:paraId="5F78D91B" w14:textId="55964AC5" w:rsidR="009E4E84" w:rsidRPr="009E4E84" w:rsidRDefault="009E4E84">
                            <w:pPr>
                              <w:rPr>
                                <w:lang w:val="en-US"/>
                              </w:rPr>
                            </w:pPr>
                            <w:r>
                              <w:rPr>
                                <w:lang w:val="en-US"/>
                              </w:rPr>
                              <w:t>a) Front view</w:t>
                            </w:r>
                          </w:p>
                        </w:txbxContent>
                      </v:textbox>
                    </v:shape>
                  </v:group>
                  <v:group id="Group 72" o:spid="_x0000_s1188" style="position:absolute;left:41021;width:16573;height:17653" coordsize="19113,20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">
                    <v:shape id="Picture 70" o:spid="_x0000_s1189" type="#_x0000_t75" alt="A white object with a zipper&#10;&#10;AI-generated content may be incorrect." style="position:absolute;width:1911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">
                      <v:imagedata r:id="rId116" o:title="A white object with a zipper&#10;&#10;AI-generated content may be incorrect" cropleft="3797f" cropright="2572f"/>
                    </v:shape>
                    <v:shape id="_x0000_s1190" type="#_x0000_t202" style="position:absolute;left:3441;top:16436;width:130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" stroked="f">
                      <v:textbox>
                        <w:txbxContent>
                          <w:p w14:paraId="106C08C0" w14:textId="247C3ECC" w:rsidR="009E4E84" w:rsidRPr="009E4E84" w:rsidRDefault="009E4E84">
                            <w:pPr>
                              <w:rPr>
                                <w:lang w:val="en-US"/>
                              </w:rPr>
                            </w:pPr>
                            <w:r>
                              <w:rPr>
                                <w:lang w:val="en-US"/>
                              </w:rPr>
                              <w:t>b) Rear view</w:t>
                            </w:r>
                          </w:p>
                        </w:txbxContent>
                      </v:textbox>
                    </v:shape>
                  </v:group>
                  <v:group id="Group 77" o:spid="_x0000_s1191" style="position:absolute;left:24003;top:4020;width:12954;height:29311" coordorigin="1333,-614" coordsize="12954,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">
                    <v:shape id="Picture 73" o:spid="_x0000_s1192" type="#_x0000_t75" alt="A white rectangular object with black lines&#10;&#10;AI-generated content may be incorrect." style="position:absolute;left:1333;top:-614;width:12954;height:24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">
                      <v:imagedata r:id="rId117" o:title="A white rectangular object with black lines&#10;&#10;AI-generated content may be incorrect" cropleft="2666f" cropright="1777f"/>
                    </v:shape>
                    <v:shape id="_x0000_s1193" type="#_x0000_t202" style="position:absolute;left:2688;top:24828;width:965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" strokecolor="white [3212]">
                      <v:textbox>
                        <w:txbxContent>
                          <w:p w14:paraId="785952D2" w14:textId="0337EE79" w:rsidR="00BF6800" w:rsidRPr="00BF6800" w:rsidRDefault="00BF6800">
                            <w:pPr>
                              <w:rPr>
                                <w:lang w:val="en-US"/>
                              </w:rPr>
                            </w:pPr>
                            <w:r>
                              <w:rPr>
                                <w:lang w:val="en-US"/>
                              </w:rPr>
                              <w:t>c) Top view</w:t>
                            </w:r>
                          </w:p>
                        </w:txbxContent>
                      </v:textbox>
                    </v:shape>
                  </v:group>
                  <v:group id="Group 78" o:spid="_x0000_s1194" style="position:absolute;left:3902;top:34839;width:24320;height:15733" coordorigin="3902,295" coordsize="24320,1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">
                    <v:shape id="Picture 76" o:spid="_x0000_s1195" type="#_x0000_t75" alt="A white rectangular object with a white background&#10;&#10;AI-generated content may be incorrect." style="position:absolute;left:3902;top:295;width:24320;height:1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">
                      <v:imagedata r:id="rId118" o:title="A white rectangular object with a white background&#10;&#10;AI-generated content may be incorrect" croptop="2576f" cropleft="3468f"/>
                    </v:shape>
                    <v:shape id="_x0000_s1196" type="#_x0000_t202" style="position:absolute;left:4225;top:12160;width:1073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" stroked="f">
                      <v:textbox>
                        <w:txbxContent>
                          <w:p w14:paraId="78109791" w14:textId="4FAC8984" w:rsidR="00BF6800" w:rsidRPr="00BF6800" w:rsidRDefault="00BF6800">
                            <w:pPr>
                              <w:rPr>
                                <w:lang w:val="en-US"/>
                              </w:rPr>
                            </w:pPr>
                            <w:r>
                              <w:rPr>
                                <w:lang w:val="en-US"/>
                              </w:rPr>
                              <w:t>d) Side view</w:t>
                            </w:r>
                          </w:p>
                        </w:txbxContent>
                      </v:textbox>
                    </v:shape>
                  </v:group>
                  <v:group id="_x0000_s1197" style="position:absolute;left:40293;top:27018;width:20955;height:23909" coordorigin="415,-3398" coordsize="20955,2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">
                    <v:shape id="Picture 75" o:spid="_x0000_s1198" type="#_x0000_t75" alt="A white box with a handle" style="position:absolute;left:415;top:-3398;width:20955;height:1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">
                      <v:imagedata r:id="rId119" o:title="A white box with a handle" croptop="2991f" cropbottom="2471f" cropleft="7586f" cropright="2247f"/>
                    </v:shape>
                    <v:shape id="_x0000_s1199" type="#_x0000_t202" style="position:absolute;left:1477;top:16644;width:133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" stroked="f">
                      <v:textbox>
                        <w:txbxContent>
                          <w:p w14:paraId="021CB8E3" w14:textId="3EAFFF0C" w:rsidR="00BF6800" w:rsidRPr="00BF6800" w:rsidRDefault="00BF6800">
                            <w:pPr>
                              <w:rPr>
                                <w:lang w:val="en-US"/>
                              </w:rPr>
                            </w:pPr>
                            <w:r>
                              <w:rPr>
                                <w:lang w:val="en-US"/>
                              </w:rPr>
                              <w:t>e) Isometric view</w:t>
                            </w:r>
                          </w:p>
                        </w:txbxContent>
                      </v:textbox>
                    </v:shape>
                  </v:group>
                </v:group>
                <w10:wrap type="topAndBottom" anchorx="page" anchory="margin"/>
              </v:group>
            </w:pict>
          </mc:Fallback>
        </mc:AlternateContent>
      </w:r>
    </w:p>
    <w:p w14:paraId="1AD545B1" w14:textId="20E4A5E2" w:rsidR="00063F54" w:rsidRPr="00063F54" w:rsidRDefault="00E24543" w:rsidP="00063F54">
      <w:pPr>
        <w:rPr>
          <w:lang w:val="en-IN"/>
        </w:rPr>
      </w:pPr>
      <w:r>
        <w:rPr>
          <w:noProof/>
          <w:lang w:val="en-IN"/>
        </w:rPr>
        <w:lastRenderedPageBreak/>
        <mc:AlternateContent>
          <mc:Choice Requires="wpg">
            <w:drawing>
              <wp:anchor distT="0" distB="0" distL="114300" distR="114300" simplePos="0" relativeHeight="251941376" behindDoc="0" locked="0" layoutInCell="1" allowOverlap="1" wp14:anchorId="69B11866" wp14:editId="77BB90F6">
                <wp:simplePos x="0" y="0"/>
                <wp:positionH relativeFrom="margin">
                  <wp:posOffset>179070</wp:posOffset>
                </wp:positionH>
                <wp:positionV relativeFrom="margin">
                  <wp:posOffset>3355340</wp:posOffset>
                </wp:positionV>
                <wp:extent cx="5433060" cy="2709545"/>
                <wp:effectExtent l="0" t="0" r="0" b="0"/>
                <wp:wrapTopAndBottom/>
                <wp:docPr id="213944810" name="Group 79"/>
                <wp:cNvGraphicFramePr/>
                <a:graphic xmlns:a="http://schemas.openxmlformats.org/drawingml/2006/main">
                  <a:graphicData uri="http://schemas.microsoft.com/office/word/2010/wordprocessingGroup">
                    <wpg:wgp>
                      <wpg:cNvGrpSpPr/>
                      <wpg:grpSpPr>
                        <a:xfrm>
                          <a:off x="0" y="0"/>
                          <a:ext cx="5433060" cy="2709545"/>
                          <a:chOff x="0" y="1"/>
                          <a:chExt cx="5760085" cy="2710749"/>
                        </a:xfrm>
                      </wpg:grpSpPr>
                      <wps:wsp>
                        <wps:cNvPr id="223147857" name="Text Box 1"/>
                        <wps:cNvSpPr txBox="1"/>
                        <wps:spPr>
                          <a:xfrm>
                            <a:off x="928255" y="2119565"/>
                            <a:ext cx="3698875" cy="591185"/>
                          </a:xfrm>
                          <a:prstGeom prst="rect">
                            <a:avLst/>
                          </a:prstGeom>
                          <a:solidFill>
                            <a:prstClr val="white"/>
                          </a:solidFill>
                          <a:ln>
                            <a:noFill/>
                          </a:ln>
                        </wps:spPr>
                        <wps:txbx>
                          <w:txbxContent>
                            <w:p w14:paraId="142B6549" w14:textId="0D0F853E" w:rsidR="006C5C30" w:rsidRPr="002F1A81" w:rsidRDefault="006C5C30" w:rsidP="006C5C30">
                              <w:pPr>
                                <w:pStyle w:val="Caption"/>
                              </w:pPr>
                              <w:bookmarkStart w:id="133" w:name="_Ref207485819"/>
                              <w:bookmarkStart w:id="134" w:name="_Toc207565923"/>
                              <w:r>
                                <w:t xml:space="preserve">Figure </w:t>
                              </w:r>
                              <w:fldSimple w:instr=" STYLEREF 1 \s ">
                                <w:r w:rsidR="00ED3664">
                                  <w:rPr>
                                    <w:noProof/>
                                  </w:rPr>
                                  <w:t>7</w:t>
                                </w:r>
                              </w:fldSimple>
                              <w:r w:rsidR="000B4BC5">
                                <w:noBreakHyphen/>
                              </w:r>
                              <w:fldSimple w:instr=" SEQ Figure \* ARABIC \s 1 ">
                                <w:r w:rsidR="00ED3664">
                                  <w:rPr>
                                    <w:noProof/>
                                  </w:rPr>
                                  <w:t>6</w:t>
                                </w:r>
                              </w:fldSimple>
                              <w:bookmarkEnd w:id="133"/>
                              <w:r>
                                <w:t xml:space="preserve">: </w:t>
                              </w:r>
                              <w:r w:rsidR="007679E1">
                                <w:t>Single external guide-rail with groove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19336371" name="Picture 78" descr="A white desk with a black chair&#10;&#10;AI-generated content may be incorrect."/>
                          <pic:cNvPicPr>
                            <a:picLocks noChangeAspect="1"/>
                          </pic:cNvPicPr>
                        </pic:nvPicPr>
                        <pic:blipFill rotWithShape="1">
                          <a:blip r:embed="rId120">
                            <a:extLst>
                              <a:ext uri="{28A0092B-C50C-407E-A947-70E740481C1C}">
                                <a14:useLocalDpi xmlns:a14="http://schemas.microsoft.com/office/drawing/2010/main" val="0"/>
                              </a:ext>
                            </a:extLst>
                          </a:blip>
                          <a:srcRect b="9217"/>
                          <a:stretch>
                            <a:fillRect/>
                          </a:stretch>
                        </pic:blipFill>
                        <pic:spPr>
                          <a:xfrm>
                            <a:off x="0" y="1"/>
                            <a:ext cx="5760085" cy="20574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9B11866" id="Group 79" o:spid="_x0000_s1200" style="position:absolute;left:0;text-align:left;margin-left:14.1pt;margin-top:264.2pt;width:427.8pt;height:213.35pt;z-index:251941376;mso-position-horizontal-relative:margin;mso-position-vertical-relative:margin;mso-width-relative:margin;mso-height-relative:margin" coordorigin="" coordsize="57600,27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">
                <v:shape id="_x0000_s1201" type="#_x0000_t202" style="position:absolute;left:9282;top:21195;width:3698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" stroked="f">
                  <v:textbox inset="0,0,0,0">
                    <w:txbxContent>
                      <w:p w14:paraId="142B6549" w14:textId="0D0F853E" w:rsidR="006C5C30" w:rsidRPr="002F1A81" w:rsidRDefault="006C5C30" w:rsidP="006C5C30">
                        <w:pPr>
                          <w:pStyle w:val="Caption"/>
                        </w:pPr>
                        <w:bookmarkStart w:id="203" w:name="_Ref207485819"/>
                        <w:bookmarkStart w:id="204" w:name="_Toc207565923"/>
                        <w:r>
                          <w:t xml:space="preserve">Figure </w:t>
                        </w:r>
                        <w:fldSimple w:instr=" STYLEREF 1 \s ">
                          <w:r w:rsidR="00ED3664">
                            <w:rPr>
                              <w:noProof/>
                            </w:rPr>
                            <w:t>7</w:t>
                          </w:r>
                        </w:fldSimple>
                        <w:r w:rsidR="000B4BC5">
                          <w:noBreakHyphen/>
                        </w:r>
                        <w:fldSimple w:instr=" SEQ Figure \* ARABIC \s 1 ">
                          <w:r w:rsidR="00ED3664">
                            <w:rPr>
                              <w:noProof/>
                            </w:rPr>
                            <w:t>6</w:t>
                          </w:r>
                        </w:fldSimple>
                        <w:bookmarkEnd w:id="203"/>
                        <w:r>
                          <w:t xml:space="preserve">: </w:t>
                        </w:r>
                        <w:r w:rsidR="007679E1">
                          <w:t>Single external guide-rail with grooves</w:t>
                        </w:r>
                        <w:bookmarkEnd w:id="204"/>
                      </w:p>
                    </w:txbxContent>
                  </v:textbox>
                </v:shape>
                <v:shape id="Picture 78" o:spid="_x0000_s1202" type="#_x0000_t75" alt="A white desk with a black chair&#10;&#10;AI-generated content may be incorrect." style="position:absolute;width:5760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">
                  <v:imagedata r:id="rId121" o:title="A white desk with a black chair&#10;&#10;AI-generated content may be incorrect" cropbottom="6040f"/>
                </v:shape>
                <w10:wrap type="topAndBottom" anchorx="margin" anchory="margin"/>
              </v:group>
            </w:pict>
          </mc:Fallback>
        </mc:AlternateContent>
      </w:r>
      <w:r w:rsidR="00063F54" w:rsidRPr="00063F54">
        <w:rPr>
          <w:lang w:val="en-IN"/>
        </w:rPr>
        <w:t>Building on the insights gained from the evaluation of the initial prototype, the final design of the parametric funnel incorporates several targeted optimizations to improve stability, alignment, and robustness during automated operation.</w:t>
      </w:r>
      <w:r w:rsidR="007679E1">
        <w:rPr>
          <w:lang w:val="en-IN"/>
        </w:rPr>
        <w:t xml:space="preserve"> The final design from different perspectives can be seen in </w:t>
      </w:r>
      <w:r w:rsidR="007679E1">
        <w:rPr>
          <w:lang w:val="en-IN"/>
        </w:rPr>
        <w:fldChar w:fldCharType="begin"/>
      </w:r>
      <w:r w:rsidR="007679E1">
        <w:rPr>
          <w:lang w:val="en-IN"/>
        </w:rPr>
        <w:instrText xml:space="preserve"> REF _Ref207485897 \h </w:instrText>
      </w:r>
      <w:r w:rsidR="007679E1">
        <w:rPr>
          <w:lang w:val="en-IN"/>
        </w:rPr>
      </w:r>
      <w:r w:rsidR="007679E1">
        <w:rPr>
          <w:lang w:val="en-IN"/>
        </w:rPr>
        <w:fldChar w:fldCharType="separate"/>
      </w:r>
      <w:r w:rsidR="00ED3664" w:rsidRPr="00BF6800">
        <w:rPr>
          <w:color w:val="000000" w:themeColor="text1"/>
        </w:rPr>
        <w:t xml:space="preserve">Figure </w:t>
      </w:r>
      <w:r w:rsidR="00ED3664">
        <w:rPr>
          <w:noProof/>
          <w:color w:val="000000" w:themeColor="text1"/>
        </w:rPr>
        <w:t>7</w:t>
      </w:r>
      <w:r w:rsidR="00ED3664">
        <w:rPr>
          <w:color w:val="000000" w:themeColor="text1"/>
        </w:rPr>
        <w:noBreakHyphen/>
      </w:r>
      <w:r w:rsidR="00ED3664">
        <w:rPr>
          <w:noProof/>
          <w:color w:val="000000" w:themeColor="text1"/>
        </w:rPr>
        <w:t>5</w:t>
      </w:r>
      <w:r w:rsidR="007679E1">
        <w:rPr>
          <w:lang w:val="en-IN"/>
        </w:rPr>
        <w:fldChar w:fldCharType="end"/>
      </w:r>
      <w:r w:rsidR="007679E1">
        <w:rPr>
          <w:lang w:val="en-IN"/>
        </w:rPr>
        <w:t>.</w:t>
      </w:r>
      <w:r w:rsidR="00063F54" w:rsidRPr="00063F54">
        <w:rPr>
          <w:lang w:val="en-IN"/>
        </w:rPr>
        <w:t xml:space="preserve">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grooves</w:t>
      </w:r>
      <w:r w:rsidR="007679E1">
        <w:rPr>
          <w:lang w:val="en-IN"/>
        </w:rPr>
        <w:t xml:space="preserve"> were added,</w:t>
      </w:r>
      <w:r w:rsidR="00063F54" w:rsidRPr="00063F54">
        <w:rPr>
          <w:lang w:val="en-IN"/>
        </w:rPr>
        <w:t xml:space="preserve"> </w:t>
      </w:r>
      <w:r w:rsidR="007679E1">
        <w:rPr>
          <w:lang w:val="en-IN"/>
        </w:rPr>
        <w:fldChar w:fldCharType="begin"/>
      </w:r>
      <w:r w:rsidR="007679E1">
        <w:rPr>
          <w:lang w:val="en-IN"/>
        </w:rPr>
        <w:instrText xml:space="preserve"> REF _Ref207485819 \h </w:instrText>
      </w:r>
      <w:r w:rsidR="007679E1">
        <w:rPr>
          <w:lang w:val="en-IN"/>
        </w:rPr>
      </w:r>
      <w:r w:rsidR="007679E1">
        <w:rPr>
          <w:lang w:val="en-IN"/>
        </w:rPr>
        <w:fldChar w:fldCharType="separate"/>
      </w:r>
      <w:r w:rsidR="00ED3664">
        <w:t xml:space="preserve">Figure </w:t>
      </w:r>
      <w:r w:rsidR="00ED3664">
        <w:rPr>
          <w:noProof/>
        </w:rPr>
        <w:t>7</w:t>
      </w:r>
      <w:r w:rsidR="00ED3664">
        <w:noBreakHyphen/>
      </w:r>
      <w:r w:rsidR="00ED3664">
        <w:rPr>
          <w:noProof/>
        </w:rPr>
        <w:t>6</w:t>
      </w:r>
      <w:r w:rsidR="007679E1">
        <w:rPr>
          <w:lang w:val="en-IN"/>
        </w:rPr>
        <w:fldChar w:fldCharType="end"/>
      </w:r>
      <w:r w:rsidR="00063F54" w:rsidRPr="00063F54">
        <w:rPr>
          <w:lang w:val="en-IN"/>
        </w:rPr>
        <w:t>.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extremely precise robot alignment.</w:t>
      </w:r>
    </w:p>
    <w:p w14:paraId="02DF61C9" w14:textId="3F868CFD"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w:t>
      </w:r>
      <w:proofErr w:type="spellStart"/>
      <w:r w:rsidRPr="00063F54">
        <w:rPr>
          <w:lang w:val="en-IN"/>
        </w:rPr>
        <w:t>center</w:t>
      </w:r>
      <w:proofErr w:type="spellEnd"/>
      <w:r w:rsidRPr="00063F54">
        <w:rPr>
          <w:lang w:val="en-IN"/>
        </w:rPr>
        <w:t xml:space="preserve"> of gravity rearward, counteracting the forward tilting moments observed in the </w:t>
      </w:r>
      <w:r w:rsidR="00E549CE">
        <w:rPr>
          <w:lang w:val="en-IN"/>
        </w:rPr>
        <w:t xml:space="preserve">first </w:t>
      </w:r>
      <w:r w:rsidRPr="00063F54">
        <w:rPr>
          <w:lang w:val="en-IN"/>
        </w:rPr>
        <w:t>prototype and minimizing the likelihood of the funnel slipping away from the stator during robotic manipulation.</w:t>
      </w:r>
      <w:r w:rsidR="00B96064">
        <w:rPr>
          <w:lang w:val="en-IN"/>
        </w:rPr>
        <w:t xml:space="preserve"> </w:t>
      </w:r>
      <w:r w:rsidR="00B96064">
        <w:rPr>
          <w:lang w:val="en-IN"/>
        </w:rPr>
        <w:fldChar w:fldCharType="begin"/>
      </w:r>
      <w:r w:rsidR="00B96064">
        <w:rPr>
          <w:lang w:val="en-IN"/>
        </w:rPr>
        <w:instrText xml:space="preserve"> REF _Ref207563581 \h </w:instrText>
      </w:r>
      <w:r w:rsidR="00B96064">
        <w:rPr>
          <w:lang w:val="en-IN"/>
        </w:rPr>
      </w:r>
      <w:r w:rsidR="00B96064">
        <w:rPr>
          <w:lang w:val="en-IN"/>
        </w:rPr>
        <w:fldChar w:fldCharType="separate"/>
      </w:r>
      <w:r w:rsidR="00ED3664">
        <w:t xml:space="preserve">Figure </w:t>
      </w:r>
      <w:r w:rsidR="00ED3664">
        <w:rPr>
          <w:noProof/>
        </w:rPr>
        <w:t>7</w:t>
      </w:r>
      <w:r w:rsidR="00ED3664">
        <w:noBreakHyphen/>
      </w:r>
      <w:r w:rsidR="00ED3664">
        <w:rPr>
          <w:noProof/>
        </w:rPr>
        <w:t>7</w:t>
      </w:r>
      <w:r w:rsidR="00B96064">
        <w:rPr>
          <w:lang w:val="en-IN"/>
        </w:rPr>
        <w:fldChar w:fldCharType="end"/>
      </w:r>
      <w:r w:rsidRPr="00063F54">
        <w:rPr>
          <w:lang w:val="en-IN"/>
        </w:rPr>
        <w:t xml:space="preserve"> </w:t>
      </w:r>
      <w:r w:rsidR="00B96064" w:rsidRPr="00B96064">
        <w:t>shows a comparison of the initial and final prototypes, where the final design incorporates an enlarged tail.</w:t>
      </w:r>
      <w:r w:rsidR="00B96064" w:rsidRPr="00B96064">
        <w:rPr>
          <w:lang w:val="en-IN"/>
        </w:rPr>
        <w:t xml:space="preserve"> </w:t>
      </w:r>
      <w:r w:rsidRPr="00063F54">
        <w:rPr>
          <w:lang w:val="en-IN"/>
        </w:rPr>
        <w:t xml:space="preserve">The side faces of the funnel were redesigned </w:t>
      </w:r>
      <w:r w:rsidR="00B96064">
        <w:rPr>
          <w:lang w:val="en-IN"/>
        </w:rPr>
        <w:t xml:space="preserve">for </w:t>
      </w:r>
      <w:r w:rsidRPr="00063F54">
        <w:rPr>
          <w:lang w:val="en-IN"/>
        </w:rPr>
        <w:t xml:space="preserve">a more secure gripping surface for parallel-jaw </w:t>
      </w:r>
      <w:r w:rsidR="00B96064" w:rsidRPr="00063F54">
        <w:rPr>
          <w:lang w:val="en-IN"/>
        </w:rPr>
        <w:t>grippers</w:t>
      </w:r>
      <w:r w:rsidR="00B96064">
        <w:rPr>
          <w:lang w:val="en-IN"/>
        </w:rPr>
        <w:t xml:space="preserve">, </w:t>
      </w:r>
      <w:r w:rsidR="00B96064" w:rsidRPr="00063F54">
        <w:rPr>
          <w:lang w:val="en-IN"/>
        </w:rPr>
        <w:t>further</w:t>
      </w:r>
      <w:r w:rsidRPr="00063F54">
        <w:rPr>
          <w:lang w:val="en-IN"/>
        </w:rPr>
        <w:t xml:space="preserve"> improving handling repeatability. At the outlet, the geometry was modified to be slightly undersized</w:t>
      </w:r>
      <w:r w:rsidR="007F6232">
        <w:rPr>
          <w:lang w:val="en-IN"/>
        </w:rPr>
        <w:t xml:space="preserve">, </w:t>
      </w:r>
      <w:r w:rsidRPr="00063F54">
        <w:rPr>
          <w:lang w:val="en-IN"/>
        </w:rPr>
        <w:t xml:space="preserve">approximately 2–3% smaller than the actual slot dimensions. This adjustment ensures that the slot liner is guided into the stator smoothly, reducing the risk of its leading edge catching or being damaged against </w:t>
      </w:r>
      <w:r w:rsidRPr="00063F54">
        <w:rPr>
          <w:lang w:val="en-IN"/>
        </w:rPr>
        <w:lastRenderedPageBreak/>
        <w:t xml:space="preserve">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w:t>
      </w:r>
      <w:r w:rsidR="00B96064">
        <w:rPr>
          <w:noProof/>
          <w:lang w:val="en-IN"/>
        </w:rPr>
        <mc:AlternateContent>
          <mc:Choice Requires="wpg">
            <w:drawing>
              <wp:anchor distT="0" distB="0" distL="114300" distR="114300" simplePos="0" relativeHeight="251936256" behindDoc="0" locked="0" layoutInCell="1" allowOverlap="1" wp14:anchorId="4070808E" wp14:editId="00B72DA6">
                <wp:simplePos x="0" y="0"/>
                <wp:positionH relativeFrom="column">
                  <wp:posOffset>886460</wp:posOffset>
                </wp:positionH>
                <wp:positionV relativeFrom="page">
                  <wp:posOffset>2533015</wp:posOffset>
                </wp:positionV>
                <wp:extent cx="4203700" cy="4220210"/>
                <wp:effectExtent l="0" t="0" r="6350" b="8890"/>
                <wp:wrapTopAndBottom/>
                <wp:docPr id="801571981" name="Group 88"/>
                <wp:cNvGraphicFramePr/>
                <a:graphic xmlns:a="http://schemas.openxmlformats.org/drawingml/2006/main">
                  <a:graphicData uri="http://schemas.microsoft.com/office/word/2010/wordprocessingGroup">
                    <wpg:wgp>
                      <wpg:cNvGrpSpPr/>
                      <wpg:grpSpPr>
                        <a:xfrm>
                          <a:off x="0" y="0"/>
                          <a:ext cx="4203700" cy="4220210"/>
                          <a:chOff x="0" y="0"/>
                          <a:chExt cx="4203700" cy="4220210"/>
                        </a:xfrm>
                      </wpg:grpSpPr>
                      <wpg:grpSp>
                        <wpg:cNvPr id="1546753532" name="Group 86"/>
                        <wpg:cNvGrpSpPr/>
                        <wpg:grpSpPr>
                          <a:xfrm>
                            <a:off x="0" y="0"/>
                            <a:ext cx="4203700" cy="4220210"/>
                            <a:chOff x="0" y="76206"/>
                            <a:chExt cx="4203700" cy="4221070"/>
                          </a:xfrm>
                        </wpg:grpSpPr>
                        <wps:wsp>
                          <wps:cNvPr id="1307996612" name="Text Box 1"/>
                          <wps:cNvSpPr txBox="1"/>
                          <wps:spPr>
                            <a:xfrm>
                              <a:off x="0" y="3706091"/>
                              <a:ext cx="4203700" cy="591185"/>
                            </a:xfrm>
                            <a:prstGeom prst="rect">
                              <a:avLst/>
                            </a:prstGeom>
                            <a:solidFill>
                              <a:prstClr val="white"/>
                            </a:solidFill>
                            <a:ln>
                              <a:noFill/>
                            </a:ln>
                          </wps:spPr>
                          <wps:txbx>
                            <w:txbxContent>
                              <w:p w14:paraId="1380743A" w14:textId="629E9A9F" w:rsidR="00801862" w:rsidRPr="004E4437" w:rsidRDefault="00801862" w:rsidP="00801862">
                                <w:pPr>
                                  <w:pStyle w:val="Caption"/>
                                  <w:rPr>
                                    <w:b/>
                                    <w:noProof/>
                                    <w:sz w:val="28"/>
                                  </w:rPr>
                                </w:pPr>
                                <w:bookmarkStart w:id="135" w:name="_Ref207563581"/>
                                <w:bookmarkStart w:id="136" w:name="_Toc207565924"/>
                                <w:r>
                                  <w:t xml:space="preserve">Figure </w:t>
                                </w:r>
                                <w:fldSimple w:instr=" STYLEREF 1 \s ">
                                  <w:r w:rsidR="00ED3664">
                                    <w:rPr>
                                      <w:noProof/>
                                    </w:rPr>
                                    <w:t>7</w:t>
                                  </w:r>
                                </w:fldSimple>
                                <w:r w:rsidR="000B4BC5">
                                  <w:noBreakHyphen/>
                                </w:r>
                                <w:fldSimple w:instr=" SEQ Figure \* ARABIC \s 1 ">
                                  <w:r w:rsidR="00ED3664">
                                    <w:rPr>
                                      <w:noProof/>
                                    </w:rPr>
                                    <w:t>7</w:t>
                                  </w:r>
                                </w:fldSimple>
                                <w:bookmarkEnd w:id="135"/>
                                <w:r>
                                  <w:t xml:space="preserve">: </w:t>
                                </w:r>
                                <w:r w:rsidR="00FF4FA9">
                                  <w:t>Comparison</w:t>
                                </w:r>
                                <w:r w:rsidR="00FF4FA9" w:rsidRPr="00FF4FA9">
                                  <w:t xml:space="preserve"> of the previous and current designs</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086767441" name="Group 85"/>
                          <wpg:cNvGrpSpPr/>
                          <wpg:grpSpPr>
                            <a:xfrm>
                              <a:off x="1004454" y="76206"/>
                              <a:ext cx="2400300" cy="3676644"/>
                              <a:chOff x="644236" y="76217"/>
                              <a:chExt cx="2400300" cy="3677153"/>
                            </a:xfrm>
                          </wpg:grpSpPr>
                          <wpg:grpSp>
                            <wpg:cNvPr id="1441915150" name="Group 83"/>
                            <wpg:cNvGrpSpPr/>
                            <wpg:grpSpPr>
                              <a:xfrm>
                                <a:off x="644236" y="76217"/>
                                <a:ext cx="2400300" cy="1772147"/>
                                <a:chOff x="-41564" y="76217"/>
                                <a:chExt cx="2400300" cy="1772147"/>
                              </a:xfrm>
                            </wpg:grpSpPr>
                            <pic:pic xmlns:pic="http://schemas.openxmlformats.org/drawingml/2006/picture">
                              <pic:nvPicPr>
                                <pic:cNvPr id="926613420" name="Picture 60" descr="A grey rectangular object with a white background&#10;&#10;AI-generated content may be incorrect."/>
                                <pic:cNvPicPr>
                                  <a:picLocks noChangeAspect="1"/>
                                </pic:cNvPicPr>
                              </pic:nvPicPr>
                              <pic:blipFill rotWithShape="1">
                                <a:blip r:embed="rId122" cstate="print">
                                  <a:extLst>
                                    <a:ext uri="{28A0092B-C50C-407E-A947-70E740481C1C}">
                                      <a14:useLocalDpi xmlns:a14="http://schemas.microsoft.com/office/drawing/2010/main" val="0"/>
                                    </a:ext>
                                  </a:extLst>
                                </a:blip>
                                <a:srcRect l="6040" t="8573" b="4761"/>
                                <a:stretch>
                                  <a:fillRect/>
                                </a:stretch>
                              </pic:blipFill>
                              <pic:spPr bwMode="auto">
                                <a:xfrm>
                                  <a:off x="-41564" y="76217"/>
                                  <a:ext cx="2400300" cy="1346200"/>
                                </a:xfrm>
                                <a:prstGeom prst="rect">
                                  <a:avLst/>
                                </a:prstGeom>
                                <a:ln>
                                  <a:noFill/>
                                </a:ln>
                                <a:extLst>
                                  <a:ext uri="{53640926-AAD7-44D8-BBD7-CCE9431645EC}">
                                    <a14:shadowObscured xmlns:a14="http://schemas.microsoft.com/office/drawing/2010/main"/>
                                  </a:ext>
                                </a:extLst>
                              </pic:spPr>
                            </pic:pic>
                            <wps:wsp>
                              <wps:cNvPr id="1987639111" name="Text Box 2"/>
                              <wps:cNvSpPr txBox="1">
                                <a:spLocks noChangeArrowheads="1"/>
                              </wps:cNvSpPr>
                              <wps:spPr bwMode="auto">
                                <a:xfrm>
                                  <a:off x="284019" y="1461649"/>
                                  <a:ext cx="1314450" cy="386715"/>
                                </a:xfrm>
                                <a:prstGeom prst="rect">
                                  <a:avLst/>
                                </a:prstGeom>
                                <a:solidFill>
                                  <a:srgbClr val="FFFFFF"/>
                                </a:solidFill>
                                <a:ln w="9525">
                                  <a:noFill/>
                                  <a:miter lim="800000"/>
                                  <a:headEnd/>
                                  <a:tailEnd/>
                                </a:ln>
                              </wps:spPr>
                              <wps:txbx>
                                <w:txbxContent>
                                  <w:p w14:paraId="0F2389C2" w14:textId="5339621E" w:rsidR="00FF4FA9" w:rsidRPr="00FF4FA9" w:rsidRDefault="00FF4FA9">
                                    <w:pPr>
                                      <w:rPr>
                                        <w:lang w:val="en-US"/>
                                      </w:rPr>
                                    </w:pPr>
                                    <w:r>
                                      <w:rPr>
                                        <w:lang w:val="en-US"/>
                                      </w:rPr>
                                      <w:t>Previous Design</w:t>
                                    </w:r>
                                  </w:p>
                                </w:txbxContent>
                              </wps:txbx>
                              <wps:bodyPr rot="0" vert="horz" wrap="square" lIns="91440" tIns="45720" rIns="91440" bIns="45720" anchor="t" anchorCtr="0">
                                <a:spAutoFit/>
                              </wps:bodyPr>
                            </wps:wsp>
                          </wpg:grpSp>
                          <wps:wsp>
                            <wps:cNvPr id="1836278459" name="Text Box 2"/>
                            <wps:cNvSpPr txBox="1">
                              <a:spLocks noChangeArrowheads="1"/>
                            </wps:cNvSpPr>
                            <wps:spPr bwMode="auto">
                              <a:xfrm>
                                <a:off x="928255" y="3366655"/>
                                <a:ext cx="1238250" cy="386715"/>
                              </a:xfrm>
                              <a:prstGeom prst="rect">
                                <a:avLst/>
                              </a:prstGeom>
                              <a:solidFill>
                                <a:srgbClr val="FFFFFF"/>
                              </a:solidFill>
                              <a:ln w="9525">
                                <a:noFill/>
                                <a:miter lim="800000"/>
                                <a:headEnd/>
                                <a:tailEnd/>
                              </a:ln>
                            </wps:spPr>
                            <wps:txbx>
                              <w:txbxContent>
                                <w:p w14:paraId="3A76C435" w14:textId="3082C0F1" w:rsidR="00FF4FA9" w:rsidRPr="00FF4FA9" w:rsidRDefault="00FF4FA9">
                                  <w:pPr>
                                    <w:rPr>
                                      <w:lang w:val="en-US"/>
                                    </w:rPr>
                                  </w:pPr>
                                  <w:r>
                                    <w:rPr>
                                      <w:lang w:val="en-US"/>
                                    </w:rPr>
                                    <w:t>Current Design</w:t>
                                  </w:r>
                                </w:p>
                              </w:txbxContent>
                            </wps:txbx>
                            <wps:bodyPr rot="0" vert="horz" wrap="square" lIns="91440" tIns="45720" rIns="91440" bIns="45720" anchor="t" anchorCtr="0">
                              <a:spAutoFit/>
                            </wps:bodyPr>
                          </wps:wsp>
                        </wpg:grpSp>
                      </wpg:grpSp>
                      <pic:pic xmlns:pic="http://schemas.openxmlformats.org/drawingml/2006/picture">
                        <pic:nvPicPr>
                          <pic:cNvPr id="1355694958" name="Picture 87"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4870"/>
                          <a:stretch>
                            <a:fillRect/>
                          </a:stretch>
                        </pic:blipFill>
                        <pic:spPr bwMode="auto">
                          <a:xfrm>
                            <a:off x="263237" y="1808018"/>
                            <a:ext cx="3788410" cy="15093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070808E" id="Group 88" o:spid="_x0000_s1203" style="position:absolute;left:0;text-align:left;margin-left:69.8pt;margin-top:199.45pt;width:331pt;height:332.3pt;z-index:251936256;mso-position-vertical-relative:page" coordsize="42037,42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">
                <v:group id="Group 86" o:spid="_x0000_s1204" style="position:absolute;width:42037;height:42202" coordorigin=",762" coordsize="42037,4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">
                  <v:shape id="_x0000_s1205" type="#_x0000_t202" style="position:absolute;top:37060;width:420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" stroked="f">
                    <v:textbox style="mso-fit-shape-to-text:t" inset="0,0,0,0">
                      <w:txbxContent>
                        <w:p w14:paraId="1380743A" w14:textId="629E9A9F" w:rsidR="00801862" w:rsidRPr="004E4437" w:rsidRDefault="00801862" w:rsidP="00801862">
                          <w:pPr>
                            <w:pStyle w:val="Caption"/>
                            <w:rPr>
                              <w:b/>
                              <w:noProof/>
                              <w:sz w:val="28"/>
                            </w:rPr>
                          </w:pPr>
                          <w:bookmarkStart w:id="207" w:name="_Ref207563581"/>
                          <w:bookmarkStart w:id="208" w:name="_Toc207565924"/>
                          <w:r>
                            <w:t xml:space="preserve">Figure </w:t>
                          </w:r>
                          <w:fldSimple w:instr=" STYLEREF 1 \s ">
                            <w:r w:rsidR="00ED3664">
                              <w:rPr>
                                <w:noProof/>
                              </w:rPr>
                              <w:t>7</w:t>
                            </w:r>
                          </w:fldSimple>
                          <w:r w:rsidR="000B4BC5">
                            <w:noBreakHyphen/>
                          </w:r>
                          <w:fldSimple w:instr=" SEQ Figure \* ARABIC \s 1 ">
                            <w:r w:rsidR="00ED3664">
                              <w:rPr>
                                <w:noProof/>
                              </w:rPr>
                              <w:t>7</w:t>
                            </w:r>
                          </w:fldSimple>
                          <w:bookmarkEnd w:id="207"/>
                          <w:r>
                            <w:t xml:space="preserve">: </w:t>
                          </w:r>
                          <w:r w:rsidR="00FF4FA9">
                            <w:t>Comparison</w:t>
                          </w:r>
                          <w:r w:rsidR="00FF4FA9" w:rsidRPr="00FF4FA9">
                            <w:t xml:space="preserve"> of the previous and current designs</w:t>
                          </w:r>
                          <w:bookmarkEnd w:id="208"/>
                        </w:p>
                      </w:txbxContent>
                    </v:textbox>
                  </v:shape>
                  <v:group id="Group 85" o:spid="_x0000_s1206" style="position:absolute;left:10044;top:762;width:24003;height:36766" coordorigin="6442,762" coordsize="24003,3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">
                    <v:group id="Group 83" o:spid="_x0000_s1207" style="position:absolute;left:6442;top:762;width:24003;height:17721" coordorigin="-415,762" coordsize="24003,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">
                      <v:shape id="Picture 60" o:spid="_x0000_s1208" type="#_x0000_t75" alt="A grey rectangular object with a white background&#10;&#10;AI-generated content may be incorrect." style="position:absolute;left:-415;top:762;width:24002;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">
                        <v:imagedata r:id="rId123" o:title="A grey rectangular object with a white background&#10;&#10;AI-generated content may be incorrect" croptop="5618f" cropbottom="3120f" cropleft="3958f"/>
                      </v:shape>
                      <v:shape id="_x0000_s1209" type="#_x0000_t202" style="position:absolute;left:2840;top:14616;width:131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" stroked="f">
                        <v:textbox style="mso-fit-shape-to-text:t">
                          <w:txbxContent>
                            <w:p w14:paraId="0F2389C2" w14:textId="5339621E" w:rsidR="00FF4FA9" w:rsidRPr="00FF4FA9" w:rsidRDefault="00FF4FA9">
                              <w:pPr>
                                <w:rPr>
                                  <w:lang w:val="en-US"/>
                                </w:rPr>
                              </w:pPr>
                              <w:r>
                                <w:rPr>
                                  <w:lang w:val="en-US"/>
                                </w:rPr>
                                <w:t>Previous Design</w:t>
                              </w:r>
                            </w:p>
                          </w:txbxContent>
                        </v:textbox>
                      </v:shape>
                    </v:group>
                    <v:shape id="_x0000_s1210" type="#_x0000_t202" style="position:absolute;left:9282;top:33666;width:1238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" stroked="f">
                      <v:textbox style="mso-fit-shape-to-text:t">
                        <w:txbxContent>
                          <w:p w14:paraId="3A76C435" w14:textId="3082C0F1" w:rsidR="00FF4FA9" w:rsidRPr="00FF4FA9" w:rsidRDefault="00FF4FA9">
                            <w:pPr>
                              <w:rPr>
                                <w:lang w:val="en-US"/>
                              </w:rPr>
                            </w:pPr>
                            <w:r>
                              <w:rPr>
                                <w:lang w:val="en-US"/>
                              </w:rPr>
                              <w:t>Current Design</w:t>
                            </w:r>
                          </w:p>
                        </w:txbxContent>
                      </v:textbox>
                    </v:shape>
                  </v:group>
                </v:group>
                <v:shape id="Picture 87" o:spid="_x0000_s1211" type="#_x0000_t75" alt="A white rectangular object with a white background&#10;&#10;AI-generated content may be incorrect." style="position:absolute;left:2632;top:18080;width:37884;height:15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">
                  <v:imagedata r:id="rId118" o:title="A white rectangular object with a white background&#10;&#10;AI-generated content may be incorrect" cropleft="3192f"/>
                </v:shape>
                <w10:wrap type="topAndBottom" anchory="page"/>
              </v:group>
            </w:pict>
          </mc:Fallback>
        </mc:AlternateContent>
      </w:r>
      <w:r w:rsidRPr="00063F54">
        <w:rPr>
          <w:lang w:val="en-IN"/>
        </w:rPr>
        <w:t>the funnel suitable for repeatable use in automated slot liner insertion.</w:t>
      </w:r>
    </w:p>
    <w:p w14:paraId="0CDB04AB" w14:textId="57CDA0BF" w:rsidR="008B0522" w:rsidRDefault="008B0522" w:rsidP="003F6219">
      <w:pPr>
        <w:rPr>
          <w:lang w:val="en-IN"/>
        </w:rPr>
      </w:pPr>
    </w:p>
    <w:p w14:paraId="2FABBFC6" w14:textId="1563E0EA" w:rsidR="003F6219" w:rsidRPr="003F6219" w:rsidRDefault="003F6219" w:rsidP="003F6219">
      <w:pPr>
        <w:pStyle w:val="Heading2"/>
        <w:rPr>
          <w:lang w:val="en-IN"/>
        </w:rPr>
      </w:pPr>
      <w:bookmarkStart w:id="137" w:name="_Toc207617739"/>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137"/>
    </w:p>
    <w:p w14:paraId="6D0C6A58" w14:textId="747A9943" w:rsidR="006C5C30" w:rsidRDefault="006C5C30" w:rsidP="006C5C30">
      <w:pPr>
        <w:rPr>
          <w:rFonts w:ascii="Times New Roman" w:hAnsi="Times New Roman"/>
        </w:rPr>
      </w:pPr>
      <w:r>
        <w:t xml:space="preserve">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w:t>
      </w:r>
      <w:r>
        <w:lastRenderedPageBreak/>
        <w:t>first stator, 21.70 mm for the second, and 17.70 mm for the third. This offset ensured that the funnel maintained guiding capability while enabling smoother liner placement, reflecting a balance between precision and practicality in the design approach.</w:t>
      </w:r>
    </w:p>
    <w:p w14:paraId="1058B146" w14:textId="0679272D" w:rsidR="006C5C30" w:rsidRDefault="006C5C30" w:rsidP="006C5C30">
      <w:r>
        <w:t>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w:t>
      </w:r>
      <w:r w:rsidR="00E549CE">
        <w:t>,</w:t>
      </w:r>
      <w:r>
        <w:t xml:space="preserve">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138" w:name="_Toc207617740"/>
      <w:r w:rsidRPr="00ED7C0F">
        <w:lastRenderedPageBreak/>
        <w:t>P</w:t>
      </w:r>
      <w:r w:rsidR="009C5EAA">
        <w:t>arametric Slot Liner Insertion Pipeline</w:t>
      </w:r>
      <w:bookmarkEnd w:id="138"/>
    </w:p>
    <w:p w14:paraId="59A0F76E" w14:textId="411D0F0D" w:rsidR="00740768" w:rsidRDefault="00740768" w:rsidP="00740768">
      <w:pPr>
        <w:rPr>
          <w:rFonts w:ascii="Times New Roman" w:hAnsi="Times New Roman"/>
        </w:rPr>
      </w:pPr>
      <w:r>
        <w:t xml:space="preserve">Reliable and flexible slot liner insertion is essential for ensuring both the performance and manufacturability of small-batch electric motors.. In conventional production, liner insertion is often carried out manually, which makes the process inconsistent, time-consuming, and challenging to adapt when stator geometries vary. To overcome these limitations, a modular automation pipeline was </w:t>
      </w:r>
      <w:r w:rsidR="00E549CE">
        <w:t xml:space="preserve">also </w:t>
      </w:r>
      <w:r>
        <w:t>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25499CD7" w14:textId="0B27FAE0" w:rsidR="003F6219" w:rsidRPr="00E549CE" w:rsidRDefault="00740768" w:rsidP="003F6219">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1BE95179" w14:textId="6C728F2E" w:rsidR="003F6219" w:rsidRDefault="003F6219" w:rsidP="003F6219">
      <w:pPr>
        <w:pStyle w:val="Heading2"/>
        <w:rPr>
          <w:lang w:val="en-IN"/>
        </w:rPr>
      </w:pPr>
      <w:bookmarkStart w:id="139" w:name="_Toc207617741"/>
      <w:r w:rsidRPr="003F6219">
        <w:rPr>
          <w:lang w:val="en-IN"/>
        </w:rPr>
        <w:t xml:space="preserve">Funnel </w:t>
      </w:r>
      <w:r w:rsidR="007D6E8D">
        <w:rPr>
          <w:lang w:val="en-IN"/>
        </w:rPr>
        <w:t>Vertical Alignment</w:t>
      </w:r>
      <w:bookmarkEnd w:id="139"/>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detected. This detection is achieved by defining a low force threshold that serves as a reference for initial contact. As the funnel tail descends, the FT sensor monitors the applied load in real time. The moment the measured force exceeds the threshold, the </w:t>
      </w:r>
      <w:r>
        <w:lastRenderedPageBreak/>
        <w:t>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140" w:name="_Toc207617742"/>
      <w:r>
        <w:t>Funnel Horizontal alignment</w:t>
      </w:r>
      <w:bookmarkEnd w:id="140"/>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5AD7856F" w:rsidR="00D30DE3" w:rsidRPr="00D30DE3" w:rsidRDefault="00D30DE3" w:rsidP="00D30DE3">
      <w:r>
        <w:t>As the robot progresses, the force–torque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141" w:name="_Toc207617743"/>
      <w:r w:rsidRPr="003F6219">
        <w:rPr>
          <w:lang w:val="en-IN"/>
        </w:rPr>
        <w:t>Slot Liner Positioning and Partial Insertion</w:t>
      </w:r>
      <w:bookmarkEnd w:id="141"/>
    </w:p>
    <w:p w14:paraId="765975A5" w14:textId="27B7D1A9"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funnel, pushing it forward until the gripper comes into contact with the front opening of the funnel, achieving approximately three-quarters of the total insertion depth while leaving a small portion of the liner protruding from the funnel. At this point, the gripper </w:t>
      </w:r>
      <w:r w:rsidRPr="00D30DE3">
        <w:lastRenderedPageBreak/>
        <w:t>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to complete the insertion process.</w:t>
      </w:r>
    </w:p>
    <w:p w14:paraId="0945AA6E" w14:textId="56EC9D14" w:rsidR="003F6219" w:rsidRDefault="003F6219" w:rsidP="003F6219">
      <w:pPr>
        <w:pStyle w:val="Heading2"/>
        <w:rPr>
          <w:lang w:val="en-IN"/>
        </w:rPr>
      </w:pPr>
      <w:bookmarkStart w:id="142" w:name="_Toc207617744"/>
      <w:r w:rsidRPr="003F6219">
        <w:rPr>
          <w:lang w:val="en-IN"/>
        </w:rPr>
        <w:t>Final Liner Insertion</w:t>
      </w:r>
      <w:bookmarkEnd w:id="142"/>
    </w:p>
    <w:p w14:paraId="4B7B7F96" w14:textId="51F304F4" w:rsidR="00017D1F" w:rsidRDefault="00017D1F" w:rsidP="002206A1">
      <w:r>
        <w:rPr>
          <w:noProof/>
        </w:rPr>
        <mc:AlternateContent>
          <mc:Choice Requires="wpg">
            <w:drawing>
              <wp:anchor distT="0" distB="0" distL="114300" distR="114300" simplePos="0" relativeHeight="251866624" behindDoc="0" locked="0" layoutInCell="1" allowOverlap="1" wp14:anchorId="7694C936" wp14:editId="6D3D36BA">
                <wp:simplePos x="0" y="0"/>
                <wp:positionH relativeFrom="margin">
                  <wp:posOffset>646430</wp:posOffset>
                </wp:positionH>
                <wp:positionV relativeFrom="page">
                  <wp:posOffset>2987040</wp:posOffset>
                </wp:positionV>
                <wp:extent cx="4997450" cy="722757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22757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725170" y="5937250"/>
                            <a:ext cx="2978150" cy="591185"/>
                          </a:xfrm>
                          <a:prstGeom prst="rect">
                            <a:avLst/>
                          </a:prstGeom>
                          <a:solidFill>
                            <a:prstClr val="white"/>
                          </a:solidFill>
                          <a:ln>
                            <a:noFill/>
                          </a:ln>
                        </wps:spPr>
                        <wps:txbx>
                          <w:txbxContent>
                            <w:p w14:paraId="37D93729" w14:textId="55F6B11B" w:rsidR="002206A1" w:rsidRPr="007D7FF8" w:rsidRDefault="002206A1" w:rsidP="002206A1">
                              <w:pPr>
                                <w:pStyle w:val="Caption"/>
                              </w:pPr>
                              <w:bookmarkStart w:id="143" w:name="_Ref207223672"/>
                              <w:bookmarkStart w:id="144" w:name="_Ref207223666"/>
                              <w:bookmarkStart w:id="145" w:name="_Toc207565925"/>
                              <w:r>
                                <w:t xml:space="preserve">Figure </w:t>
                              </w:r>
                              <w:fldSimple w:instr=" STYLEREF 1 \s ">
                                <w:r w:rsidR="00ED3664">
                                  <w:rPr>
                                    <w:noProof/>
                                  </w:rPr>
                                  <w:t>8</w:t>
                                </w:r>
                              </w:fldSimple>
                              <w:r w:rsidR="000B4BC5">
                                <w:noBreakHyphen/>
                              </w:r>
                              <w:fldSimple w:instr=" SEQ Figure \* ARABIC \s 1 ">
                                <w:r w:rsidR="00ED3664">
                                  <w:rPr>
                                    <w:noProof/>
                                  </w:rPr>
                                  <w:t>1</w:t>
                                </w:r>
                              </w:fldSimple>
                              <w:bookmarkEnd w:id="143"/>
                              <w:r>
                                <w:t>: Slot Liner Insertion Pipeline</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212" style="position:absolute;left:0;text-align:left;margin-left:50.9pt;margin-top:235.2pt;width:393.5pt;height:569.1pt;z-index:251866624;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V2D&#10;Wo3dBZQDsAW7uwa1GrsL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213"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25" o:title="A diagram of a flowchart&#10;&#10;AI-generated content may be incorrect"/>
                </v:shape>
                <v:shapetype id="_x0000_t202" coordsize="21600,21600" o:spt="202" path="m,l,21600r21600,l21600,xe">
                  <v:stroke joinstyle="miter"/>
                  <v:path gradientshapeok="t" o:connecttype="rect"/>
                </v:shapetype>
                <v:shape id="_x0000_s1214" type="#_x0000_t202" style="position:absolute;left:7251;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55F6B11B" w:rsidR="002206A1" w:rsidRPr="007D7FF8" w:rsidRDefault="002206A1" w:rsidP="002206A1">
                        <w:pPr>
                          <w:pStyle w:val="Caption"/>
                        </w:pPr>
                        <w:bookmarkStart w:id="146" w:name="_Ref207223672"/>
                        <w:bookmarkStart w:id="147" w:name="_Ref207223666"/>
                        <w:bookmarkStart w:id="148" w:name="_Toc207565925"/>
                        <w:r>
                          <w:t xml:space="preserve">Figure </w:t>
                        </w:r>
                        <w:fldSimple w:instr=" STYLEREF 1 \s ">
                          <w:r w:rsidR="00ED3664">
                            <w:rPr>
                              <w:noProof/>
                            </w:rPr>
                            <w:t>8</w:t>
                          </w:r>
                        </w:fldSimple>
                        <w:r w:rsidR="000B4BC5">
                          <w:noBreakHyphen/>
                        </w:r>
                        <w:fldSimple w:instr=" SEQ Figure \* ARABIC \s 1 ">
                          <w:r w:rsidR="00ED3664">
                            <w:rPr>
                              <w:noProof/>
                            </w:rPr>
                            <w:t>1</w:t>
                          </w:r>
                        </w:fldSimple>
                        <w:bookmarkEnd w:id="146"/>
                        <w:r>
                          <w:t>: Slot Liner Insertion Pipeline</w:t>
                        </w:r>
                        <w:bookmarkEnd w:id="147"/>
                        <w:bookmarkEnd w:id="148"/>
                      </w:p>
                    </w:txbxContent>
                  </v:textbox>
                </v:shape>
                <w10:wrap type="topAndBottom" anchorx="margin" anchory="page"/>
              </v:group>
            </w:pict>
          </mc:Fallback>
        </mc:AlternateContent>
      </w:r>
    </w:p>
    <w:p w14:paraId="0794DF63" w14:textId="665AFC77" w:rsidR="002206A1" w:rsidRPr="002206A1" w:rsidRDefault="002206A1" w:rsidP="002206A1">
      <w:pPr>
        <w:rPr>
          <w:lang w:val="en-IN"/>
        </w:rPr>
      </w:pPr>
      <w:r w:rsidRPr="002206A1">
        <w:lastRenderedPageBreak/>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rsidR="00027FF6">
        <w:fldChar w:fldCharType="begin"/>
      </w:r>
      <w:r w:rsidR="00027FF6">
        <w:instrText xml:space="preserve"> REF _Ref207223672 \h </w:instrText>
      </w:r>
      <w:r w:rsidR="00027FF6">
        <w:fldChar w:fldCharType="separate"/>
      </w:r>
      <w:r w:rsidR="00ED3664">
        <w:t xml:space="preserve">Figure </w:t>
      </w:r>
      <w:r w:rsidR="00ED3664">
        <w:rPr>
          <w:noProof/>
        </w:rPr>
        <w:t>8</w:t>
      </w:r>
      <w:r w:rsidR="00ED3664">
        <w:noBreakHyphen/>
      </w:r>
      <w:r w:rsidR="00ED3664">
        <w:rPr>
          <w:noProof/>
        </w:rPr>
        <w:t>1</w:t>
      </w:r>
      <w:r w:rsidR="00027FF6">
        <w:fldChar w:fldCharType="end"/>
      </w:r>
      <w:r w:rsidRPr="002206A1">
        <w:t>.</w:t>
      </w:r>
    </w:p>
    <w:p w14:paraId="37A3FD55" w14:textId="7D31182F" w:rsidR="008C0BDD" w:rsidRPr="008C0BDD" w:rsidRDefault="008C0BDD" w:rsidP="008C0BDD">
      <w:pPr>
        <w:pStyle w:val="Heading2"/>
        <w:rPr>
          <w:lang w:val="en-IN"/>
        </w:rPr>
      </w:pPr>
      <w:bookmarkStart w:id="149" w:name="_Toc207617745"/>
      <w:r>
        <w:rPr>
          <w:lang w:val="en-IN"/>
        </w:rPr>
        <w:t>UR Script Based Insertion Control</w:t>
      </w:r>
      <w:bookmarkEnd w:id="149"/>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1F9F77D7"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xml:space="preserve">. By incorporating these transformations, </w:t>
      </w:r>
      <w:r w:rsidR="00017D1F">
        <w:t>the</w:t>
      </w:r>
      <w:r>
        <w:t xml:space="preserve"> control code can accurately interpret force inputs relative to the end-effector orientation, enhancing alignment accuracy under different part geometries or tool configurations.</w:t>
      </w:r>
    </w:p>
    <w:p w14:paraId="472CDADE" w14:textId="68235FF8" w:rsidR="002206A1" w:rsidRDefault="002206A1" w:rsidP="002206A1">
      <w:r>
        <w:t xml:space="preserve">This script-based, closed-loop control approach dispenses with rigid, position-based programming. The system can dynamically adjust to small variations in stator geometry or fixturing. Uniquely, URScript also supports parameterization of thresholds, insertion </w:t>
      </w:r>
      <w:r>
        <w:lastRenderedPageBreak/>
        <w:t>depths, and velocities</w:t>
      </w:r>
      <w:r w:rsidR="00027FF6">
        <w:t xml:space="preserve">, </w:t>
      </w:r>
      <w:r>
        <w:t xml:space="preserve">ensuring the pipeline retains its adaptability and flexibility. In summary, the URScript control layer effectively bridges mechanical design and sensor data, delivering consistent, precise, and configurable automated insertion suitable for </w:t>
      </w:r>
      <w:r w:rsidR="000B4BC5">
        <w:rPr>
          <w:noProof/>
        </w:rPr>
        <mc:AlternateContent>
          <mc:Choice Requires="wpg">
            <w:drawing>
              <wp:anchor distT="0" distB="0" distL="114300" distR="114300" simplePos="0" relativeHeight="251946496" behindDoc="0" locked="0" layoutInCell="1" allowOverlap="1" wp14:anchorId="3025A6B4" wp14:editId="581356AD">
                <wp:simplePos x="0" y="0"/>
                <wp:positionH relativeFrom="column">
                  <wp:posOffset>364490</wp:posOffset>
                </wp:positionH>
                <wp:positionV relativeFrom="paragraph">
                  <wp:posOffset>897890</wp:posOffset>
                </wp:positionV>
                <wp:extent cx="5029200" cy="6355080"/>
                <wp:effectExtent l="0" t="0" r="0" b="7620"/>
                <wp:wrapTopAndBottom/>
                <wp:docPr id="190049000" name="Group 75"/>
                <wp:cNvGraphicFramePr/>
                <a:graphic xmlns:a="http://schemas.openxmlformats.org/drawingml/2006/main">
                  <a:graphicData uri="http://schemas.microsoft.com/office/word/2010/wordprocessingGroup">
                    <wpg:wgp>
                      <wpg:cNvGrpSpPr/>
                      <wpg:grpSpPr>
                        <a:xfrm>
                          <a:off x="0" y="0"/>
                          <a:ext cx="5029200" cy="6355080"/>
                          <a:chOff x="0" y="0"/>
                          <a:chExt cx="5029200" cy="5666105"/>
                        </a:xfrm>
                      </wpg:grpSpPr>
                      <pic:pic xmlns:pic="http://schemas.openxmlformats.org/drawingml/2006/picture">
                        <pic:nvPicPr>
                          <pic:cNvPr id="1153149454" name="Picture 74" descr="A close-up of a machine&#10;&#10;AI-generated content may be incorrect."/>
                          <pic:cNvPicPr>
                            <a:picLocks noChangeAspect="1"/>
                          </pic:cNvPicPr>
                        </pic:nvPicPr>
                        <pic:blipFill>
                          <a:blip r:embed="rId126"/>
                          <a:stretch>
                            <a:fillRect/>
                          </a:stretch>
                        </pic:blipFill>
                        <pic:spPr>
                          <a:xfrm>
                            <a:off x="0" y="0"/>
                            <a:ext cx="5029200" cy="5044440"/>
                          </a:xfrm>
                          <a:prstGeom prst="rect">
                            <a:avLst/>
                          </a:prstGeom>
                        </pic:spPr>
                      </pic:pic>
                      <wps:wsp>
                        <wps:cNvPr id="831640818" name="Text Box 1"/>
                        <wps:cNvSpPr txBox="1"/>
                        <wps:spPr>
                          <a:xfrm>
                            <a:off x="678180" y="5074920"/>
                            <a:ext cx="3581400" cy="591185"/>
                          </a:xfrm>
                          <a:prstGeom prst="rect">
                            <a:avLst/>
                          </a:prstGeom>
                          <a:solidFill>
                            <a:prstClr val="white"/>
                          </a:solidFill>
                          <a:ln>
                            <a:noFill/>
                          </a:ln>
                        </wps:spPr>
                        <wps:txbx>
                          <w:txbxContent>
                            <w:p w14:paraId="7F89A252" w14:textId="0F67BA1B" w:rsidR="000B4BC5" w:rsidRPr="005A6175" w:rsidRDefault="000B4BC5" w:rsidP="000B4BC5">
                              <w:pPr>
                                <w:pStyle w:val="Caption"/>
                              </w:pPr>
                              <w:bookmarkStart w:id="150" w:name="_Ref207564873"/>
                              <w:bookmarkStart w:id="151" w:name="_Toc207565926"/>
                              <w:r>
                                <w:t xml:space="preserve">Figure </w:t>
                              </w:r>
                              <w:fldSimple w:instr=" STYLEREF 1 \s ">
                                <w:r w:rsidR="00ED3664">
                                  <w:rPr>
                                    <w:noProof/>
                                  </w:rPr>
                                  <w:t>8</w:t>
                                </w:r>
                              </w:fldSimple>
                              <w:r>
                                <w:noBreakHyphen/>
                              </w:r>
                              <w:fldSimple w:instr=" SEQ Figure \* ARABIC \s 1 ">
                                <w:r w:rsidR="00ED3664">
                                  <w:rPr>
                                    <w:noProof/>
                                  </w:rPr>
                                  <w:t>2</w:t>
                                </w:r>
                              </w:fldSimple>
                              <w:bookmarkEnd w:id="150"/>
                              <w:r>
                                <w:t xml:space="preserve">: </w:t>
                              </w:r>
                              <w:r w:rsidRPr="000B4BC5">
                                <w:t>Actual slot liner insertion proces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25A6B4" id="_x0000_s1215" style="position:absolute;left:0;text-align:left;margin-left:28.7pt;margin-top:70.7pt;width:396pt;height:500.4pt;z-index:251946496;mso-height-relative:margin" coordsize="50292,56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">
                <v:shape id="Picture 74" o:spid="_x0000_s1216" type="#_x0000_t75" alt="A close-up of a machine&#10;&#10;AI-generated content may be incorrect." style="position:absolute;width:50292;height:50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">
                  <v:imagedata r:id="rId127" o:title="A close-up of a machine&#10;&#10;AI-generated content may be incorrect"/>
                </v:shape>
                <v:shape id="_x0000_s1217" type="#_x0000_t202" style="position:absolute;left:6781;top:50749;width:358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" stroked="f">
                  <v:textbox inset="0,0,0,0">
                    <w:txbxContent>
                      <w:p w14:paraId="7F89A252" w14:textId="0F67BA1B" w:rsidR="000B4BC5" w:rsidRPr="005A6175" w:rsidRDefault="000B4BC5" w:rsidP="000B4BC5">
                        <w:pPr>
                          <w:pStyle w:val="Caption"/>
                        </w:pPr>
                        <w:bookmarkStart w:id="224" w:name="_Ref207564873"/>
                        <w:bookmarkStart w:id="225" w:name="_Toc207565926"/>
                        <w:r>
                          <w:t xml:space="preserve">Figure </w:t>
                        </w:r>
                        <w:fldSimple w:instr=" STYLEREF 1 \s ">
                          <w:r w:rsidR="00ED3664">
                            <w:rPr>
                              <w:noProof/>
                            </w:rPr>
                            <w:t>8</w:t>
                          </w:r>
                        </w:fldSimple>
                        <w:r>
                          <w:noBreakHyphen/>
                        </w:r>
                        <w:fldSimple w:instr=" SEQ Figure \* ARABIC \s 1 ">
                          <w:r w:rsidR="00ED3664">
                            <w:rPr>
                              <w:noProof/>
                            </w:rPr>
                            <w:t>2</w:t>
                          </w:r>
                        </w:fldSimple>
                        <w:bookmarkEnd w:id="224"/>
                        <w:r>
                          <w:t xml:space="preserve">: </w:t>
                        </w:r>
                        <w:r w:rsidRPr="000B4BC5">
                          <w:t>Actual slot liner insertion process</w:t>
                        </w:r>
                        <w:bookmarkEnd w:id="225"/>
                      </w:p>
                    </w:txbxContent>
                  </v:textbox>
                </v:shape>
                <w10:wrap type="topAndBottom"/>
              </v:group>
            </w:pict>
          </mc:Fallback>
        </mc:AlternateContent>
      </w:r>
      <w:r>
        <w:t>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hdIn1dfSwiVGFnIjoiQ2l0YXZpUGxhY2Vob2xkZXIjNmNjNWVjNjgtYTFhOC00NDAwLTgwZmYtYTY5OGI5MjYxMWVmIiwiVGV4dCI6Ils2OF0iLCJXQUlWZXJzaW9uIjoiNy4wLjcuMSJ9}</w:instrText>
          </w:r>
          <w:r w:rsidR="00DD4D69">
            <w:fldChar w:fldCharType="separate"/>
          </w:r>
          <w:r w:rsidR="00FD3F68">
            <w:t>[68]</w:t>
          </w:r>
          <w:r w:rsidR="00DD4D69">
            <w:fldChar w:fldCharType="end"/>
          </w:r>
          <w:r w:rsidR="00DD4D69">
            <w:t>.</w:t>
          </w:r>
        </w:sdtContent>
      </w:sdt>
    </w:p>
    <w:p w14:paraId="585C22B8" w14:textId="0DB3F535"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r w:rsidR="000B4BC5">
        <w:t xml:space="preserve"> The actual slot liner insertion can be seen in </w:t>
      </w:r>
      <w:r w:rsidR="000B4BC5">
        <w:fldChar w:fldCharType="begin"/>
      </w:r>
      <w:r w:rsidR="000B4BC5">
        <w:instrText xml:space="preserve"> REF _Ref207564873 \h </w:instrText>
      </w:r>
      <w:r w:rsidR="000B4BC5">
        <w:fldChar w:fldCharType="separate"/>
      </w:r>
      <w:r w:rsidR="00ED3664">
        <w:t xml:space="preserve">Figure </w:t>
      </w:r>
      <w:r w:rsidR="00ED3664">
        <w:rPr>
          <w:noProof/>
        </w:rPr>
        <w:t>8</w:t>
      </w:r>
      <w:r w:rsidR="00ED3664">
        <w:noBreakHyphen/>
      </w:r>
      <w:r w:rsidR="00ED3664">
        <w:rPr>
          <w:noProof/>
        </w:rPr>
        <w:t>2</w:t>
      </w:r>
      <w:r w:rsidR="000B4BC5">
        <w:fldChar w:fldCharType="end"/>
      </w:r>
      <w:r w:rsidR="000B4BC5">
        <w:t>.</w:t>
      </w:r>
    </w:p>
    <w:p w14:paraId="07D64F80" w14:textId="1FFE2988" w:rsidR="003F6219" w:rsidRDefault="003F6219" w:rsidP="003F6219">
      <w:pPr>
        <w:pStyle w:val="Heading1"/>
        <w:rPr>
          <w:lang w:val="en-IN"/>
        </w:rPr>
      </w:pPr>
      <w:bookmarkStart w:id="152" w:name="_Toc207617746"/>
      <w:r>
        <w:rPr>
          <w:lang w:val="en-IN"/>
        </w:rPr>
        <w:lastRenderedPageBreak/>
        <w:t>Tool Process Testing and Validation</w:t>
      </w:r>
      <w:bookmarkEnd w:id="152"/>
    </w:p>
    <w:p w14:paraId="3913959D" w14:textId="5B9B4E5F" w:rsidR="00437B26" w:rsidRDefault="00437B26" w:rsidP="003F6219">
      <w:r>
        <w:rPr>
          <w:noProof/>
        </w:rPr>
        <mc:AlternateContent>
          <mc:Choice Requires="wpg">
            <w:drawing>
              <wp:anchor distT="0" distB="0" distL="114300" distR="114300" simplePos="0" relativeHeight="251884032" behindDoc="0" locked="0" layoutInCell="1" allowOverlap="1" wp14:anchorId="701A7D6F" wp14:editId="4F5402E0">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28"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26F32C2E" w:rsidR="00437B26" w:rsidRPr="00266453" w:rsidRDefault="00437B26" w:rsidP="00437B26">
                              <w:pPr>
                                <w:pStyle w:val="Caption"/>
                                <w:rPr>
                                  <w:noProof/>
                                </w:rPr>
                              </w:pPr>
                              <w:bookmarkStart w:id="153" w:name="_Ref207191000"/>
                              <w:bookmarkStart w:id="154" w:name="_Toc207565927"/>
                              <w:r>
                                <w:t xml:space="preserve">Figure </w:t>
                              </w:r>
                              <w:fldSimple w:instr=" STYLEREF 1 \s ">
                                <w:r w:rsidR="00ED3664">
                                  <w:rPr>
                                    <w:noProof/>
                                  </w:rPr>
                                  <w:t>9</w:t>
                                </w:r>
                              </w:fldSimple>
                              <w:r w:rsidR="000B4BC5">
                                <w:noBreakHyphen/>
                              </w:r>
                              <w:fldSimple w:instr=" SEQ Figure \* ARABIC \s 1 ">
                                <w:r w:rsidR="00ED3664">
                                  <w:rPr>
                                    <w:noProof/>
                                  </w:rPr>
                                  <w:t>1</w:t>
                                </w:r>
                              </w:fldSimple>
                              <w:bookmarkEnd w:id="153"/>
                              <w:r>
                                <w:t xml:space="preserve">: </w:t>
                              </w:r>
                              <w:r w:rsidRPr="00C84AA1">
                                <w:t>3D models of the slot liner funnels used in testing</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_x0000_s1218" style="position:absolute;left:0;text-align:left;margin-left:68.1pt;margin-top:212.5pt;width:340.5pt;height:233.05pt;z-index:251884032"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m9+y1A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">
                <v:shape id="Picture 16" o:spid="_x0000_s1219"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29" o:title="A diagram of a water fountain&#10;&#10;AI-generated content may be incorrect" croptop="3738f" cropbottom="1335f" cropleft="3545f" cropright="3803f"/>
                </v:shape>
                <v:shape id="_x0000_s1220"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26F32C2E" w:rsidR="00437B26" w:rsidRPr="00266453" w:rsidRDefault="00437B26" w:rsidP="00437B26">
                        <w:pPr>
                          <w:pStyle w:val="Caption"/>
                          <w:rPr>
                            <w:noProof/>
                          </w:rPr>
                        </w:pPr>
                        <w:bookmarkStart w:id="229" w:name="_Ref207191000"/>
                        <w:bookmarkStart w:id="230" w:name="_Toc207565927"/>
                        <w:r>
                          <w:t xml:space="preserve">Figure </w:t>
                        </w:r>
                        <w:fldSimple w:instr=" STYLEREF 1 \s ">
                          <w:r w:rsidR="00ED3664">
                            <w:rPr>
                              <w:noProof/>
                            </w:rPr>
                            <w:t>9</w:t>
                          </w:r>
                        </w:fldSimple>
                        <w:r w:rsidR="000B4BC5">
                          <w:noBreakHyphen/>
                        </w:r>
                        <w:fldSimple w:instr=" SEQ Figure \* ARABIC \s 1 ">
                          <w:r w:rsidR="00ED3664">
                            <w:rPr>
                              <w:noProof/>
                            </w:rPr>
                            <w:t>1</w:t>
                          </w:r>
                        </w:fldSimple>
                        <w:bookmarkEnd w:id="229"/>
                        <w:r>
                          <w:t xml:space="preserve">: </w:t>
                        </w:r>
                        <w:r w:rsidRPr="00C84AA1">
                          <w:t>3D models of the slot liner funnels used in testing</w:t>
                        </w:r>
                        <w:bookmarkEnd w:id="230"/>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5E59C8E6"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ED3664">
        <w:t xml:space="preserve">Figure </w:t>
      </w:r>
      <w:r w:rsidR="00ED3664">
        <w:rPr>
          <w:noProof/>
        </w:rPr>
        <w:t>9</w:t>
      </w:r>
      <w:r w:rsidR="00ED3664">
        <w:noBreakHyphen/>
      </w:r>
      <w:r w:rsidR="00ED3664">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w:t>
      </w:r>
      <w:r w:rsidR="000B4BC5">
        <w:t>ere</w:t>
      </w:r>
      <w:r w:rsidRPr="005B599F">
        <w:t xml:space="preserve">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155" w:name="_Toc207617747"/>
      <w:r>
        <w:rPr>
          <w:lang w:val="en-IN"/>
        </w:rPr>
        <w:t>Testing results</w:t>
      </w:r>
      <w:bookmarkEnd w:id="155"/>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75840" behindDoc="0" locked="0" layoutInCell="1" allowOverlap="1" wp14:anchorId="77FA4489" wp14:editId="25338F4E">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30"/>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31"/>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5DAE1287" w:rsidR="007812BC" w:rsidRPr="00E173A3" w:rsidRDefault="007812BC" w:rsidP="007812BC">
                              <w:pPr>
                                <w:pStyle w:val="Caption"/>
                                <w:rPr>
                                  <w:noProof/>
                                </w:rPr>
                              </w:pPr>
                              <w:bookmarkStart w:id="156" w:name="_Ref207191534"/>
                              <w:bookmarkStart w:id="157" w:name="_Toc207565928"/>
                              <w:r>
                                <w:t xml:space="preserve">Figure </w:t>
                              </w:r>
                              <w:fldSimple w:instr=" STYLEREF 1 \s ">
                                <w:r w:rsidR="00ED3664">
                                  <w:rPr>
                                    <w:noProof/>
                                  </w:rPr>
                                  <w:t>9</w:t>
                                </w:r>
                              </w:fldSimple>
                              <w:r w:rsidR="000B4BC5">
                                <w:noBreakHyphen/>
                              </w:r>
                              <w:fldSimple w:instr=" SEQ Figure \* ARABIC \s 1 ">
                                <w:r w:rsidR="00ED3664">
                                  <w:rPr>
                                    <w:noProof/>
                                  </w:rPr>
                                  <w:t>2</w:t>
                                </w:r>
                              </w:fldSimple>
                              <w:bookmarkEnd w:id="156"/>
                              <w:r>
                                <w:t xml:space="preserve">: </w:t>
                              </w:r>
                              <w:r w:rsidRPr="004C34BE">
                                <w:t>Preliminary and optimized trials for stator A</w:t>
                              </w:r>
                              <w:r>
                                <w:t>,</w:t>
                              </w:r>
                              <w:r w:rsidRPr="004C34BE">
                                <w:t>B</w:t>
                              </w:r>
                              <w:r>
                                <w:t xml:space="preserve"> and C</w:t>
                              </w:r>
                              <w:r w:rsidRPr="004C34BE">
                                <w: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221" style="position:absolute;left:0;text-align:left;margin-left:73.1pt;margin-top:387.5pt;width:385.5pt;height:378.05pt;z-index:251875840;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">
                <v:group id="_x0000_s1222"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223" type="#_x0000_t75" style="position:absolute;left:-35;width:3377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">
                    <v:imagedata r:id="rId132" o:title=""/>
                    <o:lock v:ext="edit" aspectratio="f"/>
                  </v:shape>
                  <v:shape id="Diagramm 7" o:spid="_x0000_s1224"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33" o:title=""/>
                    <o:lock v:ext="edit" aspectratio="f"/>
                  </v:shape>
                </v:group>
                <v:shape id="_x0000_s1225"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5DAE1287" w:rsidR="007812BC" w:rsidRPr="00E173A3" w:rsidRDefault="007812BC" w:rsidP="007812BC">
                        <w:pPr>
                          <w:pStyle w:val="Caption"/>
                          <w:rPr>
                            <w:noProof/>
                          </w:rPr>
                        </w:pPr>
                        <w:bookmarkStart w:id="158" w:name="_Ref207191534"/>
                        <w:bookmarkStart w:id="159" w:name="_Toc207565928"/>
                        <w:r>
                          <w:t xml:space="preserve">Figure </w:t>
                        </w:r>
                        <w:fldSimple w:instr=" STYLEREF 1 \s ">
                          <w:r w:rsidR="00ED3664">
                            <w:rPr>
                              <w:noProof/>
                            </w:rPr>
                            <w:t>9</w:t>
                          </w:r>
                        </w:fldSimple>
                        <w:r w:rsidR="000B4BC5">
                          <w:noBreakHyphen/>
                        </w:r>
                        <w:fldSimple w:instr=" SEQ Figure \* ARABIC \s 1 ">
                          <w:r w:rsidR="00ED3664">
                            <w:rPr>
                              <w:noProof/>
                            </w:rPr>
                            <w:t>2</w:t>
                          </w:r>
                        </w:fldSimple>
                        <w:bookmarkEnd w:id="158"/>
                        <w:r>
                          <w:t xml:space="preserve">: </w:t>
                        </w:r>
                        <w:r w:rsidRPr="004C34BE">
                          <w:t>Preliminary and optimized trials for stator A</w:t>
                        </w:r>
                        <w:r>
                          <w:t>,</w:t>
                        </w:r>
                        <w:r w:rsidRPr="004C34BE">
                          <w:t>B</w:t>
                        </w:r>
                        <w:r>
                          <w:t xml:space="preserve"> and C</w:t>
                        </w:r>
                        <w:r w:rsidRPr="004C34BE">
                          <w:t>.</w:t>
                        </w:r>
                        <w:bookmarkEnd w:id="159"/>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629720C4"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ED3664">
        <w:t xml:space="preserve">Figure </w:t>
      </w:r>
      <w:r w:rsidR="00ED3664">
        <w:rPr>
          <w:noProof/>
        </w:rPr>
        <w:t>9</w:t>
      </w:r>
      <w:r w:rsidR="00ED3664">
        <w:noBreakHyphen/>
      </w:r>
      <w:r w:rsidR="00ED3664">
        <w:rPr>
          <w:noProof/>
        </w:rPr>
        <w:t>2</w:t>
      </w:r>
      <w:r w:rsidR="009C5EAA">
        <w:fldChar w:fldCharType="end"/>
      </w:r>
    </w:p>
    <w:bookmarkStart w:id="160" w:name="_Toc207617748"/>
    <w:p w14:paraId="684544B0" w14:textId="5D4C41A9" w:rsidR="008C0BDD" w:rsidRDefault="00437B26" w:rsidP="008C0BDD">
      <w:pPr>
        <w:pStyle w:val="Heading2"/>
      </w:pPr>
      <w:r>
        <w:rPr>
          <w:noProof/>
        </w:rPr>
        <mc:AlternateContent>
          <mc:Choice Requires="wpg">
            <w:drawing>
              <wp:anchor distT="0" distB="0" distL="114300" distR="114300" simplePos="0" relativeHeight="251879936" behindDoc="0" locked="0" layoutInCell="1" allowOverlap="1" wp14:anchorId="53A186E9" wp14:editId="45259F10">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34"/>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62930192" w:rsidR="00437B26" w:rsidRPr="00E47E78" w:rsidRDefault="00437B26" w:rsidP="00437B26">
                              <w:pPr>
                                <w:pStyle w:val="Caption"/>
                                <w:rPr>
                                  <w:noProof/>
                                </w:rPr>
                              </w:pPr>
                              <w:bookmarkStart w:id="161" w:name="_Ref207191709"/>
                              <w:bookmarkStart w:id="162" w:name="_Toc207565929"/>
                              <w:r>
                                <w:t xml:space="preserve">Figure </w:t>
                              </w:r>
                              <w:fldSimple w:instr=" STYLEREF 1 \s ">
                                <w:r w:rsidR="00ED3664">
                                  <w:rPr>
                                    <w:noProof/>
                                  </w:rPr>
                                  <w:t>9</w:t>
                                </w:r>
                              </w:fldSimple>
                              <w:r w:rsidR="000B4BC5">
                                <w:noBreakHyphen/>
                              </w:r>
                              <w:fldSimple w:instr=" SEQ Figure \* ARABIC \s 1 ">
                                <w:r w:rsidR="00ED3664">
                                  <w:rPr>
                                    <w:noProof/>
                                  </w:rPr>
                                  <w:t>3</w:t>
                                </w:r>
                              </w:fldSimple>
                              <w:bookmarkEnd w:id="161"/>
                              <w:r>
                                <w:t xml:space="preserve">: </w:t>
                              </w:r>
                              <w:r w:rsidRPr="00995852">
                                <w:t>Error Frequency and causes in the preliminary trials for stator 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_x0000_s1226" style="position:absolute;left:0;text-align:left;margin-left:16.25pt;margin-top:33.2pt;width:417pt;height:204.55pt;z-index:251879936;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">
                <v:shape id="Diagramm 5" o:spid="_x0000_s1227"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35" o:title=""/>
                  <o:lock v:ext="edit" aspectratio="f"/>
                </v:shape>
                <v:shape id="_x0000_s1228"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62930192" w:rsidR="00437B26" w:rsidRPr="00E47E78" w:rsidRDefault="00437B26" w:rsidP="00437B26">
                        <w:pPr>
                          <w:pStyle w:val="Caption"/>
                          <w:rPr>
                            <w:noProof/>
                          </w:rPr>
                        </w:pPr>
                        <w:bookmarkStart w:id="239" w:name="_Ref207191709"/>
                        <w:bookmarkStart w:id="240" w:name="_Toc207565929"/>
                        <w:r>
                          <w:t xml:space="preserve">Figure </w:t>
                        </w:r>
                        <w:fldSimple w:instr=" STYLEREF 1 \s ">
                          <w:r w:rsidR="00ED3664">
                            <w:rPr>
                              <w:noProof/>
                            </w:rPr>
                            <w:t>9</w:t>
                          </w:r>
                        </w:fldSimple>
                        <w:r w:rsidR="000B4BC5">
                          <w:noBreakHyphen/>
                        </w:r>
                        <w:fldSimple w:instr=" SEQ Figure \* ARABIC \s 1 ">
                          <w:r w:rsidR="00ED3664">
                            <w:rPr>
                              <w:noProof/>
                            </w:rPr>
                            <w:t>3</w:t>
                          </w:r>
                        </w:fldSimple>
                        <w:bookmarkEnd w:id="239"/>
                        <w:r>
                          <w:t xml:space="preserve">: </w:t>
                        </w:r>
                        <w:r w:rsidRPr="00995852">
                          <w:t>Error Frequency and causes in the preliminary trials for stator A</w:t>
                        </w:r>
                        <w:bookmarkEnd w:id="240"/>
                      </w:p>
                    </w:txbxContent>
                  </v:textbox>
                </v:shape>
                <w10:wrap type="topAndBottom" anchorx="margin"/>
              </v:group>
            </w:pict>
          </mc:Fallback>
        </mc:AlternateContent>
      </w:r>
      <w:r w:rsidR="008C0BDD">
        <w:t>Stator A</w:t>
      </w:r>
      <w:bookmarkEnd w:id="160"/>
    </w:p>
    <w:p w14:paraId="53779F95" w14:textId="217F140C"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ED3664">
        <w:t xml:space="preserve">Figure </w:t>
      </w:r>
      <w:r w:rsidR="00ED3664">
        <w:rPr>
          <w:noProof/>
        </w:rPr>
        <w:t>9</w:t>
      </w:r>
      <w:r w:rsidR="00ED3664">
        <w:noBreakHyphen/>
      </w:r>
      <w:r w:rsidR="00ED3664">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lastRenderedPageBreak/>
        <w:t>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bookmarkStart w:id="163" w:name="_Toc207617749"/>
    <w:p w14:paraId="1A583EBC" w14:textId="065EEADF" w:rsidR="00AD52B0" w:rsidRPr="00AD52B0" w:rsidRDefault="00AD52B0" w:rsidP="00373C42">
      <w:pPr>
        <w:pStyle w:val="Heading2"/>
        <w:rPr>
          <w:lang w:val="en-IN"/>
        </w:rPr>
      </w:pPr>
      <w:r>
        <w:rPr>
          <w:noProof/>
        </w:rPr>
        <mc:AlternateContent>
          <mc:Choice Requires="wps">
            <w:drawing>
              <wp:anchor distT="0" distB="0" distL="114300" distR="114300" simplePos="0" relativeHeight="251887104" behindDoc="0" locked="0" layoutInCell="1" allowOverlap="1" wp14:anchorId="2B72DDF4" wp14:editId="2D2C2AAB">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43B65216" w:rsidR="00AD52B0" w:rsidRPr="006118F7" w:rsidRDefault="00AD52B0" w:rsidP="00AD52B0">
                            <w:pPr>
                              <w:pStyle w:val="Caption"/>
                              <w:rPr>
                                <w:b/>
                                <w:noProof/>
                                <w:sz w:val="28"/>
                              </w:rPr>
                            </w:pPr>
                            <w:bookmarkStart w:id="164" w:name="_Ref207191952"/>
                            <w:bookmarkStart w:id="165" w:name="_Toc207565930"/>
                            <w:r>
                              <w:t xml:space="preserve">Figure </w:t>
                            </w:r>
                            <w:fldSimple w:instr=" STYLEREF 1 \s ">
                              <w:r w:rsidR="00ED3664">
                                <w:rPr>
                                  <w:noProof/>
                                </w:rPr>
                                <w:t>9</w:t>
                              </w:r>
                            </w:fldSimple>
                            <w:r w:rsidR="000B4BC5">
                              <w:noBreakHyphen/>
                            </w:r>
                            <w:fldSimple w:instr=" SEQ Figure \* ARABIC \s 1 ">
                              <w:r w:rsidR="00ED3664">
                                <w:rPr>
                                  <w:noProof/>
                                </w:rPr>
                                <w:t>4</w:t>
                              </w:r>
                            </w:fldSimple>
                            <w:bookmarkEnd w:id="164"/>
                            <w:r>
                              <w:t xml:space="preserve">: </w:t>
                            </w:r>
                            <w:r w:rsidRPr="00156DB3">
                              <w:t xml:space="preserve">Error Frequency and causes in the preliminary trials for stator </w:t>
                            </w:r>
                            <w:r>
                              <w:t>B</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229" type="#_x0000_t202" style="position:absolute;left:0;text-align:left;margin-left:30pt;margin-top:207.7pt;width:413pt;height:.05pt;z-index:251887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" stroked="f">
                <v:textbox style="mso-fit-shape-to-text:t" inset="0,0,0,0">
                  <w:txbxContent>
                    <w:p w14:paraId="638A4823" w14:textId="43B65216" w:rsidR="00AD52B0" w:rsidRPr="006118F7" w:rsidRDefault="00AD52B0" w:rsidP="00AD52B0">
                      <w:pPr>
                        <w:pStyle w:val="Caption"/>
                        <w:rPr>
                          <w:b/>
                          <w:noProof/>
                          <w:sz w:val="28"/>
                        </w:rPr>
                      </w:pPr>
                      <w:bookmarkStart w:id="244" w:name="_Ref207191952"/>
                      <w:bookmarkStart w:id="245" w:name="_Toc207565930"/>
                      <w:r>
                        <w:t xml:space="preserve">Figure </w:t>
                      </w:r>
                      <w:fldSimple w:instr=" STYLEREF 1 \s ">
                        <w:r w:rsidR="00ED3664">
                          <w:rPr>
                            <w:noProof/>
                          </w:rPr>
                          <w:t>9</w:t>
                        </w:r>
                      </w:fldSimple>
                      <w:r w:rsidR="000B4BC5">
                        <w:noBreakHyphen/>
                      </w:r>
                      <w:fldSimple w:instr=" SEQ Figure \* ARABIC \s 1 ">
                        <w:r w:rsidR="00ED3664">
                          <w:rPr>
                            <w:noProof/>
                          </w:rPr>
                          <w:t>4</w:t>
                        </w:r>
                      </w:fldSimple>
                      <w:bookmarkEnd w:id="244"/>
                      <w:r>
                        <w:t xml:space="preserve">: </w:t>
                      </w:r>
                      <w:r w:rsidRPr="00156DB3">
                        <w:t xml:space="preserve">Error Frequency and causes in the preliminary trials for stator </w:t>
                      </w:r>
                      <w:r>
                        <w:t>B</w:t>
                      </w:r>
                      <w:bookmarkEnd w:id="245"/>
                    </w:p>
                  </w:txbxContent>
                </v:textbox>
                <w10:wrap type="topAndBottom" anchorx="margin"/>
              </v:shape>
            </w:pict>
          </mc:Fallback>
        </mc:AlternateContent>
      </w:r>
      <w:r>
        <w:rPr>
          <w:noProof/>
        </w:rPr>
        <w:drawing>
          <wp:anchor distT="0" distB="0" distL="114300" distR="114300" simplePos="0" relativeHeight="251885056" behindDoc="0" locked="0" layoutInCell="1" allowOverlap="1" wp14:anchorId="35FA1E86" wp14:editId="64FF31F3">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14:sizeRelV relativeFrom="margin">
              <wp14:pctHeight>0</wp14:pctHeight>
            </wp14:sizeRelV>
          </wp:anchor>
        </w:drawing>
      </w:r>
      <w:r w:rsidR="008C0BDD">
        <w:rPr>
          <w:lang w:val="en-IN"/>
        </w:rPr>
        <w:t>Stator B</w:t>
      </w:r>
      <w:bookmarkEnd w:id="163"/>
    </w:p>
    <w:p w14:paraId="264A63F4" w14:textId="38C7D131"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ED3664">
        <w:t xml:space="preserve">Figure </w:t>
      </w:r>
      <w:r w:rsidR="00ED3664">
        <w:rPr>
          <w:noProof/>
        </w:rPr>
        <w:t>9</w:t>
      </w:r>
      <w:r w:rsidR="00ED3664">
        <w:noBreakHyphen/>
      </w:r>
      <w:r w:rsidR="00ED3664">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166" w:name="_Toc207617750"/>
      <w:r>
        <w:rPr>
          <w:lang w:val="en-IN"/>
        </w:rPr>
        <w:t>Stator C</w:t>
      </w:r>
      <w:bookmarkEnd w:id="166"/>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2E84B8B3" w:rsid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r w:rsidR="00027FF6" w:rsidRPr="00AD52B0">
        <w:rPr>
          <w:lang w:val="en-IN"/>
        </w:rPr>
        <w:t>analysed</w:t>
      </w:r>
      <w:r w:rsidRPr="00AD52B0">
        <w:rPr>
          <w:lang w:val="en-IN"/>
        </w:rPr>
        <w:t xml:space="preserve"> to assess the robustness of the optimized pipeline and its applicability to full stator lining operations.</w:t>
      </w:r>
    </w:p>
    <w:p w14:paraId="6E43F6F2" w14:textId="57AB04E6" w:rsidR="008F77F1" w:rsidRPr="00AD52B0" w:rsidRDefault="008F77F1"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167" w:name="_Toc207617751"/>
      <w:r>
        <w:rPr>
          <w:lang w:val="en-IN"/>
        </w:rPr>
        <w:lastRenderedPageBreak/>
        <w:t>Result Discussion</w:t>
      </w:r>
      <w:bookmarkEnd w:id="167"/>
    </w:p>
    <w:p w14:paraId="72BB7933" w14:textId="246A1F17"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ldIn1dfSwiVGFnIjoiQ2l0YXZpUGxhY2Vob2xkZXIjNjAxNzUwZGUtODEzOC00OGM1LWFlYzMtMTQyNzk3ODBjYWIxIiwiVGV4dCI6Ils2OV0iLCJXQUlWZXJzaW9uIjoiNy4wLjcuMSJ9}</w:instrText>
          </w:r>
          <w:r w:rsidR="0023714C">
            <w:fldChar w:fldCharType="separate"/>
          </w:r>
          <w:r w:rsidR="00FD3F68">
            <w:t>[69]</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ED3664">
        <w:t xml:space="preserve">Table </w:t>
      </w:r>
      <w:r w:rsidR="00ED3664">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70783A16" w:rsidR="00214CF0" w:rsidRPr="00214CF0" w:rsidRDefault="00214CF0" w:rsidP="00214CF0">
      <w:pPr>
        <w:pStyle w:val="Caption"/>
        <w:keepNext/>
        <w:rPr>
          <w:i w:val="0"/>
          <w:iCs/>
          <w:sz w:val="16"/>
          <w:szCs w:val="16"/>
        </w:rPr>
      </w:pPr>
      <w:bookmarkStart w:id="168" w:name="_Ref207191092"/>
      <w:bookmarkStart w:id="169" w:name="_Toc207488551"/>
      <w:bookmarkStart w:id="170" w:name="_Toc207488688"/>
      <w:r>
        <w:t xml:space="preserve">Table </w:t>
      </w:r>
      <w:fldSimple w:instr=" SEQ Table \* ARABIC ">
        <w:r w:rsidR="00ED3664">
          <w:rPr>
            <w:noProof/>
          </w:rPr>
          <w:t>1</w:t>
        </w:r>
      </w:fldSimple>
      <w:bookmarkEnd w:id="168"/>
      <w:r>
        <w:t xml:space="preserve">: </w:t>
      </w:r>
      <w:r w:rsidRPr="00214CF0">
        <w:rPr>
          <w:i w:val="0"/>
          <w:szCs w:val="24"/>
        </w:rPr>
        <w:t>Confidence Interval of the Success and Error rates of the stators A, B and C</w:t>
      </w:r>
      <w:bookmarkEnd w:id="169"/>
      <w:bookmarkEnd w:id="170"/>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171" w:name="_Toc207617752"/>
      <w:r>
        <w:lastRenderedPageBreak/>
        <w:t>Outlook</w:t>
      </w:r>
      <w:bookmarkEnd w:id="171"/>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37"/>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sidRPr="00F13088">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rPr>
          <w:b w:val="0"/>
          <w:sz w:val="24"/>
        </w:rPr>
        <w:tag w:val="CitaviBibliography"/>
        <w:id w:val="826485256"/>
        <w:placeholder>
          <w:docPart w:val="EBB0F68DD879454FB65B3D20578F5C34"/>
        </w:placeholder>
      </w:sdtPr>
      <w:sdtContent>
        <w:p w14:paraId="417D6898" w14:textId="13AF4E38" w:rsidR="006F03DB" w:rsidRDefault="004831AC" w:rsidP="006F03DB">
          <w:pPr>
            <w:pStyle w:val="CitaviBibliographyHeading"/>
          </w:pPr>
          <w:r>
            <w:fldChar w:fldCharType="begin"/>
          </w:r>
          <w:r>
            <w:instrText>ADDIN CitaviBibliography</w:instrText>
          </w:r>
          <w:r>
            <w:fldChar w:fldCharType="separate"/>
          </w:r>
          <w:bookmarkStart w:id="172" w:name="_Toc207617753"/>
          <w:r w:rsidR="00032403">
            <w:t>Bibliography</w:t>
          </w:r>
          <w:bookmarkEnd w:id="172"/>
        </w:p>
        <w:p w14:paraId="2C1C6A6A" w14:textId="77777777" w:rsidR="006F03DB" w:rsidRDefault="006F03DB" w:rsidP="006F03DB">
          <w:pPr>
            <w:pStyle w:val="CitaviBibliographyEntry"/>
          </w:pPr>
          <w:r>
            <w:t>[1]</w:t>
          </w:r>
          <w:r>
            <w:tab/>
          </w:r>
          <w:bookmarkStart w:id="173" w:name="_CTVL0010dd017060ceb4e578d8487358510dd54"/>
          <w:r>
            <w:t>P. Zhao, Z. Li, Z. Xiao, S. Jiang, Z. He, and M. Zhang, "Spatiotemporal characteristics and driving factors of CO2 emissions from road freight transportation,"</w:t>
          </w:r>
          <w:bookmarkEnd w:id="173"/>
          <w:r>
            <w:t xml:space="preserve"> </w:t>
          </w:r>
          <w:r w:rsidRPr="006F03DB">
            <w:rPr>
              <w:i/>
            </w:rPr>
            <w:t>Transportation Research Part D: Transport and Environment</w:t>
          </w:r>
          <w:r w:rsidRPr="006F03DB">
            <w:t>, vol. 125, p. 103983, 2023, doi: 10.1016/j.trd.2023.103983.</w:t>
          </w:r>
        </w:p>
        <w:p w14:paraId="00ACB168" w14:textId="77777777" w:rsidR="006F03DB" w:rsidRDefault="006F03DB" w:rsidP="006F03DB">
          <w:pPr>
            <w:pStyle w:val="CitaviBibliographyEntry"/>
          </w:pPr>
          <w:r>
            <w:t>[2]</w:t>
          </w:r>
          <w:r>
            <w:tab/>
          </w:r>
          <w:bookmarkStart w:id="174" w:name="_CTVL00164a93e9d5ca34137964342600ac69787"/>
          <w:r>
            <w:t>L. Yan, Q. Zhang, B. Zheng, and K. He, "Modeling fuel-, vehicle-type-, and age-specific CO 2 emissions from global on-road vehicles in 1970–2020,"</w:t>
          </w:r>
          <w:bookmarkEnd w:id="174"/>
          <w:r>
            <w:t xml:space="preserve"> </w:t>
          </w:r>
          <w:r w:rsidRPr="006F03DB">
            <w:rPr>
              <w:i/>
            </w:rPr>
            <w:t>Earth Syst. Sci. Data</w:t>
          </w:r>
          <w:r w:rsidRPr="006F03DB">
            <w:t>, vol. 16, no. 10, pp. 4497–4509, 2024, doi: 10.5194/essd-16-4497-2024.</w:t>
          </w:r>
        </w:p>
        <w:p w14:paraId="4683CC72" w14:textId="77777777" w:rsidR="006F03DB" w:rsidRDefault="006F03DB" w:rsidP="006F03DB">
          <w:pPr>
            <w:pStyle w:val="CitaviBibliographyEntry"/>
          </w:pPr>
          <w:r>
            <w:t>[3]</w:t>
          </w:r>
          <w:r>
            <w:tab/>
          </w:r>
          <w:bookmarkStart w:id="175" w:name="_CTVL001083fc287f49840f29b688156957579ac"/>
          <w:r>
            <w:t>X. Song and Y. Hao, "Emission characteristics and health effects of PM2.5 from vehicles in typical areas,"</w:t>
          </w:r>
          <w:bookmarkEnd w:id="175"/>
          <w:r>
            <w:t xml:space="preserve"> </w:t>
          </w:r>
          <w:r w:rsidRPr="006F03DB">
            <w:rPr>
              <w:i/>
            </w:rPr>
            <w:t>Frontiers in public health</w:t>
          </w:r>
          <w:r w:rsidRPr="006F03DB">
            <w:t>, vol. 12, p. 1326659, 2024, doi: 10.3389/fpubh.2024.1326659.</w:t>
          </w:r>
        </w:p>
        <w:p w14:paraId="5D4CA3C0" w14:textId="77777777" w:rsidR="006F03DB" w:rsidRDefault="006F03DB" w:rsidP="006F03DB">
          <w:pPr>
            <w:pStyle w:val="CitaviBibliographyEntry"/>
          </w:pPr>
          <w:r>
            <w:t>[4]</w:t>
          </w:r>
          <w:r>
            <w:tab/>
          </w:r>
          <w:bookmarkStart w:id="176" w:name="_CTVL0019a9e34e32f884165a2dd4a47ed06c67f"/>
          <w:r>
            <w:t>A. May</w:t>
          </w:r>
          <w:bookmarkEnd w:id="176"/>
          <w:r>
            <w:t>r</w:t>
          </w:r>
          <w:r w:rsidRPr="006F03DB">
            <w:rPr>
              <w:i/>
            </w:rPr>
            <w:t xml:space="preserve"> et al., </w:t>
          </w:r>
          <w:r w:rsidRPr="006F03DB">
            <w:t xml:space="preserve">"Electric Motor Production 4.0 – Application Potentials of Industry 4.0 Technologies in the Manufacturing of Electric Motors," in </w:t>
          </w:r>
          <w:r w:rsidRPr="006F03DB">
            <w:rPr>
              <w:i/>
            </w:rPr>
            <w:t>2018 8th International Electric Drives Production Conference (EDPC)</w:t>
          </w:r>
          <w:r w:rsidRPr="006F03DB">
            <w:t>, Schweinfurt, Germany, Dec. 2018 - Dec. 2018, pp. 1–13.</w:t>
          </w:r>
        </w:p>
        <w:p w14:paraId="16811F9A" w14:textId="77777777" w:rsidR="006F03DB" w:rsidRDefault="006F03DB" w:rsidP="006F03DB">
          <w:pPr>
            <w:pStyle w:val="CitaviBibliographyEntry"/>
          </w:pPr>
          <w:r>
            <w:t>[5]</w:t>
          </w:r>
          <w:r>
            <w:tab/>
          </w:r>
          <w:bookmarkStart w:id="177" w:name="_CTVL0016c66f672bad340a4916834d26dc9714d"/>
          <w:r>
            <w:t>J. F. Hansen and F. Wendt, "History and State of the Art in Commercial Electric Ship Propulsion, Integrated Power Systems, and Future Trends,"</w:t>
          </w:r>
          <w:bookmarkEnd w:id="177"/>
          <w:r>
            <w:t xml:space="preserve"> </w:t>
          </w:r>
          <w:r w:rsidRPr="006F03DB">
            <w:rPr>
              <w:i/>
            </w:rPr>
            <w:t>Proc. IEEE</w:t>
          </w:r>
          <w:r w:rsidRPr="006F03DB">
            <w:t>, vol. 103, no. 12, pp. 2229–2242, 2015, doi: 10.1109/JPROC.2015.2458990.</w:t>
          </w:r>
        </w:p>
        <w:p w14:paraId="06F1CDFA" w14:textId="77777777" w:rsidR="006F03DB" w:rsidRDefault="006F03DB" w:rsidP="006F03DB">
          <w:pPr>
            <w:pStyle w:val="CitaviBibliographyEntry"/>
          </w:pPr>
          <w:r>
            <w:t>[6]</w:t>
          </w:r>
          <w:r>
            <w:tab/>
          </w:r>
          <w:bookmarkStart w:id="178" w:name="_CTVL00126b9793d1645454fb4c660b392194f2a"/>
          <w:r>
            <w:t>H. A. Toliyat and G. B. Kliman,</w:t>
          </w:r>
          <w:bookmarkEnd w:id="178"/>
          <w:r>
            <w:t xml:space="preserve"> </w:t>
          </w:r>
          <w:r w:rsidRPr="006F03DB">
            <w:rPr>
              <w:i/>
            </w:rPr>
            <w:t>Handbook of Electric Motors</w:t>
          </w:r>
          <w:r w:rsidRPr="006F03DB">
            <w:t>: CRC Press, 2018. [Online]. Available: https://​books.google.de​/​books​?​id=​0Y_MBQAAQBAJ</w:t>
          </w:r>
        </w:p>
        <w:p w14:paraId="22CDFB35" w14:textId="77777777" w:rsidR="006F03DB" w:rsidRDefault="006F03DB" w:rsidP="006F03DB">
          <w:pPr>
            <w:pStyle w:val="CitaviBibliographyEntry"/>
          </w:pPr>
          <w:r>
            <w:t>[7]</w:t>
          </w:r>
          <w:r>
            <w:tab/>
          </w:r>
          <w:bookmarkStart w:id="179" w:name="_CTVL001a7f299e0942e4486990a34b27cfe391f"/>
          <w:r>
            <w:t>N. T. N. Dung, "An Overview on Electric Motors: Classification, Control and Applications,"</w:t>
          </w:r>
          <w:bookmarkEnd w:id="179"/>
          <w:r>
            <w:t xml:space="preserve"> </w:t>
          </w:r>
          <w:r w:rsidRPr="006F03DB">
            <w:rPr>
              <w:i/>
            </w:rPr>
            <w:t>IJRSI</w:t>
          </w:r>
          <w:r w:rsidRPr="006F03DB">
            <w:t>, XI, XI, pp. 318–333, 2024, doi: 10.51244/IJRSI.2024.11110025.</w:t>
          </w:r>
        </w:p>
        <w:p w14:paraId="6AC20479" w14:textId="192C882C" w:rsidR="006F03DB" w:rsidRDefault="006F03DB" w:rsidP="006F03DB">
          <w:pPr>
            <w:pStyle w:val="CitaviBibliographyEntry"/>
          </w:pPr>
          <w:r>
            <w:t>[8]</w:t>
          </w:r>
          <w:r>
            <w:tab/>
          </w:r>
          <w:bookmarkStart w:id="180" w:name="_CTVL001171369a8b3ec45dab537c41144cc3c1b"/>
          <w:r>
            <w:t>P. Millet,</w:t>
          </w:r>
          <w:bookmarkEnd w:id="180"/>
          <w:r>
            <w:t xml:space="preserve"> </w:t>
          </w:r>
          <w:r w:rsidRPr="006F03DB">
            <w:rPr>
              <w:i/>
            </w:rPr>
            <w:t>Brushless vs brushed DC motors: when and why to choose one over the other</w:t>
          </w:r>
          <w:r w:rsidRPr="006F03DB">
            <w:t>, 2022. [Online]. Available: https://​media.monolithicpower.com​/​mps_​cms_​document/​2/​0/​2021-​brushless-​vs-​brushed-​dc-​motors-​when-​and-​why-​to-​choose-​one-​over-​the-​other_​r1.0.pdf</w:t>
          </w:r>
        </w:p>
        <w:p w14:paraId="6AA5580E" w14:textId="77777777" w:rsidR="006F03DB" w:rsidRDefault="006F03DB" w:rsidP="006F03DB">
          <w:pPr>
            <w:pStyle w:val="CitaviBibliographyEntry"/>
          </w:pPr>
          <w:r>
            <w:t>[9]</w:t>
          </w:r>
          <w:r>
            <w:tab/>
          </w:r>
          <w:bookmarkStart w:id="181" w:name="_CTVL0015d0c28c5df20454b934f47684bf7afb4"/>
          <w:r>
            <w:t>G. Pellegrino, A. Vagati, B. Boazzo, and P. Guglielmi, "Comparison of Induction and PM Synchronous Motor Drives for EV Application Including Design Examples,"</w:t>
          </w:r>
          <w:bookmarkEnd w:id="181"/>
          <w:r>
            <w:t xml:space="preserve"> </w:t>
          </w:r>
          <w:r w:rsidRPr="006F03DB">
            <w:rPr>
              <w:i/>
            </w:rPr>
            <w:t>IEEE Trans. on Ind. Applicat.</w:t>
          </w:r>
          <w:r w:rsidRPr="006F03DB">
            <w:t>, vol. 48, no. 6, pp. 2322–2332, 2012, doi: 10.1109/TIA.2012.2227092.</w:t>
          </w:r>
        </w:p>
        <w:p w14:paraId="47F54274" w14:textId="77777777" w:rsidR="006F03DB" w:rsidRDefault="006F03DB" w:rsidP="006F03DB">
          <w:pPr>
            <w:pStyle w:val="CitaviBibliographyEntry"/>
          </w:pPr>
          <w:r>
            <w:t>[10]</w:t>
          </w:r>
          <w:r>
            <w:tab/>
          </w:r>
          <w:bookmarkStart w:id="182" w:name="_CTVL0014537f7dce4ac4f08a83a4ad7564b48e0"/>
          <w:r>
            <w:t>Er. Rashi Mathur Er Vikas Mathur, "A review on Analysis of Different Types of Induction Motors and Their Performance,"</w:t>
          </w:r>
          <w:bookmarkEnd w:id="182"/>
          <w:r>
            <w:t xml:space="preserve"> </w:t>
          </w:r>
          <w:r w:rsidRPr="006F03DB">
            <w:rPr>
              <w:i/>
            </w:rPr>
            <w:t>IJCRT - International Journal of Creative Research Thoughts (IJCRT)</w:t>
          </w:r>
          <w:r w:rsidRPr="006F03DB">
            <w:t>, vol. 3, no. 3, 2015. [Online]. Available: https://​ijcrt.org​/​viewfulltext.php​?&amp;​p_id=​IJCRT1135333</w:t>
          </w:r>
        </w:p>
        <w:p w14:paraId="084A310E" w14:textId="3C5B5461" w:rsidR="006F03DB" w:rsidRDefault="006F03DB" w:rsidP="006F03DB">
          <w:pPr>
            <w:pStyle w:val="CitaviBibliographyEntry"/>
          </w:pPr>
          <w:r>
            <w:t>[11]</w:t>
          </w:r>
          <w:r>
            <w:tab/>
          </w:r>
          <w:bookmarkStart w:id="183" w:name="_CTVL0017ec7af384cf44a6980b9f6cb7a8b00ce"/>
          <w:r>
            <w:t>S. Nazeema,</w:t>
          </w:r>
          <w:bookmarkEnd w:id="183"/>
          <w:r>
            <w:t xml:space="preserve"> </w:t>
          </w:r>
          <w:r w:rsidRPr="006F03DB">
            <w:rPr>
              <w:i/>
            </w:rPr>
            <w:t>Design and comparison of permanent magnet motor topologies for different application sectors</w:t>
          </w:r>
          <w:r w:rsidRPr="006F03DB">
            <w:t>, 2021. [Online]. Available: https://​www.politesi.polimi.it​/​handle/​10589/​186694</w:t>
          </w:r>
        </w:p>
        <w:p w14:paraId="4E841832" w14:textId="77777777" w:rsidR="006F03DB" w:rsidRDefault="006F03DB" w:rsidP="006F03DB">
          <w:pPr>
            <w:pStyle w:val="CitaviBibliographyEntry"/>
          </w:pPr>
          <w:r>
            <w:lastRenderedPageBreak/>
            <w:t>[12]</w:t>
          </w:r>
          <w:r>
            <w:tab/>
          </w:r>
          <w:bookmarkStart w:id="184" w:name="_CTVL001906e66f54fad4bbdaa7a2e9ff5b56157"/>
          <w:r>
            <w:t>M. Chapman, N. Frost, and R. Bruetsch, "Insulation Systems for Rotating Low-Voltage Machines," in pp. 257–260.</w:t>
          </w:r>
        </w:p>
        <w:bookmarkEnd w:id="184"/>
        <w:p w14:paraId="098F1EEE" w14:textId="77777777" w:rsidR="006F03DB" w:rsidRDefault="006F03DB" w:rsidP="006F03DB">
          <w:pPr>
            <w:pStyle w:val="CitaviBibliographyEntry"/>
          </w:pPr>
          <w:r>
            <w:t>[13]</w:t>
          </w:r>
          <w:r>
            <w:tab/>
          </w:r>
          <w:bookmarkStart w:id="185" w:name="_CTVL001fd77225c2d714ec5b4163391439a60d9"/>
          <w:r>
            <w:t>A. Mahr, P. Mathea, A. Vogel, A. Morello, J. Franke, and A. Kühl, "Robotic based Assembly of insulating Sleeves onto Winding Coil Ends of Electric Drive Stators," in</w:t>
          </w:r>
          <w:bookmarkEnd w:id="185"/>
          <w:r>
            <w:t xml:space="preserve"> </w:t>
          </w:r>
          <w:r w:rsidRPr="006F03DB">
            <w:rPr>
              <w:i/>
            </w:rPr>
            <w:t>2023 13th International Electric Drives Production Conference (EDPC)</w:t>
          </w:r>
          <w:r w:rsidRPr="006F03DB">
            <w:t>, 2023, pp. 1–7.</w:t>
          </w:r>
        </w:p>
        <w:p w14:paraId="3B53F63A" w14:textId="77777777" w:rsidR="006F03DB" w:rsidRDefault="006F03DB" w:rsidP="006F03DB">
          <w:pPr>
            <w:pStyle w:val="CitaviBibliographyEntry"/>
          </w:pPr>
          <w:r>
            <w:t>[14]</w:t>
          </w:r>
          <w:r>
            <w:tab/>
          </w:r>
          <w:bookmarkStart w:id="186" w:name="_CTVL001eabd2de4b0cb42aaaf2e9ea5a2e0db0d"/>
          <w:r>
            <w:t>N. Boulange</w:t>
          </w:r>
          <w:bookmarkEnd w:id="186"/>
          <w:r>
            <w:t>r</w:t>
          </w:r>
          <w:r w:rsidRPr="006F03DB">
            <w:rPr>
              <w:i/>
            </w:rPr>
            <w:t xml:space="preserve"> et al., </w:t>
          </w:r>
          <w:r w:rsidRPr="006F03DB">
            <w:t>"Aramid Based Slot Liners for Low Voltage Electric Motor Applications," in pp. 17–21.</w:t>
          </w:r>
        </w:p>
        <w:p w14:paraId="21EF2F84" w14:textId="77777777" w:rsidR="006F03DB" w:rsidRDefault="006F03DB" w:rsidP="006F03DB">
          <w:pPr>
            <w:pStyle w:val="CitaviBibliographyEntry"/>
          </w:pPr>
          <w:r>
            <w:t>[15]</w:t>
          </w:r>
          <w:r>
            <w:tab/>
          </w:r>
          <w:bookmarkStart w:id="187" w:name="_CTVL001b9dbf84369d04812a84e9355b50db8ac"/>
          <w:r>
            <w:t>S. Y. Goh, J. Wale, and D. Greenwood, "Thermal analysis for stator slot of permanent magnet machine," in</w:t>
          </w:r>
          <w:bookmarkEnd w:id="187"/>
          <w:r>
            <w:t xml:space="preserve"> </w:t>
          </w:r>
          <w:r w:rsidRPr="006F03DB">
            <w:rPr>
              <w:i/>
            </w:rPr>
            <w:t>2016 XXII International Conference on Electrical Machines (ICEM)</w:t>
          </w:r>
          <w:r w:rsidRPr="006F03DB">
            <w:t>, Lausanne, Switzerland, Sep. 2016 - Sep. 2016, pp. 2093–2098.</w:t>
          </w:r>
        </w:p>
        <w:p w14:paraId="329746A4" w14:textId="77777777" w:rsidR="006F03DB" w:rsidRDefault="006F03DB" w:rsidP="006F03DB">
          <w:pPr>
            <w:pStyle w:val="CitaviBibliographyEntry"/>
          </w:pPr>
          <w:r>
            <w:t>[16]</w:t>
          </w:r>
          <w:r>
            <w:tab/>
          </w:r>
          <w:bookmarkStart w:id="188" w:name="_CTVL0013d2e3f24b13449e0910934a4f3952b00"/>
          <w:r>
            <w:t>G. Singh and V. K. Banga, "Robots and its types for industrial applications,"</w:t>
          </w:r>
          <w:bookmarkEnd w:id="188"/>
          <w:r>
            <w:t xml:space="preserve"> </w:t>
          </w:r>
          <w:r w:rsidRPr="006F03DB">
            <w:rPr>
              <w:i/>
            </w:rPr>
            <w:t>Materials Today: Proceedings</w:t>
          </w:r>
          <w:r w:rsidRPr="006F03DB">
            <w:t>, vol. 60, pp. 1779–1786, 2022, doi: 10.1016/j.matpr.2021.12.426.</w:t>
          </w:r>
        </w:p>
        <w:p w14:paraId="4B5B3C09" w14:textId="77777777" w:rsidR="006F03DB" w:rsidRDefault="006F03DB" w:rsidP="006F03DB">
          <w:pPr>
            <w:pStyle w:val="CitaviBibliographyEntry"/>
          </w:pPr>
          <w:r>
            <w:t>[17]</w:t>
          </w:r>
          <w:r>
            <w:tab/>
          </w:r>
          <w:bookmarkStart w:id="189" w:name="_CTVL001f9b08c4336c945c491726075eae5f4b4"/>
          <w:r>
            <w:t>M. Shariatee, A. Akbarzadeh, A. Mousavi, and S. Alimardani, "Design of an economical SCARA robot for industrial applications," in pp. 534–539.</w:t>
          </w:r>
        </w:p>
        <w:bookmarkEnd w:id="189"/>
        <w:p w14:paraId="3131FA31" w14:textId="77777777" w:rsidR="006F03DB" w:rsidRDefault="006F03DB" w:rsidP="006F03DB">
          <w:pPr>
            <w:pStyle w:val="CitaviBibliographyEntry"/>
          </w:pPr>
          <w:r>
            <w:t>[18]</w:t>
          </w:r>
          <w:r>
            <w:tab/>
          </w:r>
          <w:bookmarkStart w:id="190" w:name="_CTVL0010499eec22b694e018889ae441471386d"/>
          <w:r>
            <w:t>Chair of Automatic Control,</w:t>
          </w:r>
          <w:bookmarkEnd w:id="190"/>
          <w:r>
            <w:t xml:space="preserve"> </w:t>
          </w:r>
          <w:r w:rsidRPr="006F03DB">
            <w:rPr>
              <w:i/>
            </w:rPr>
            <w:t xml:space="preserve">Robotics. </w:t>
          </w:r>
          <w:r w:rsidRPr="006F03DB">
            <w:t>[Online]. Available: https://​www.ac.tf.fau.eu​/​research/​robotics/​ (accessed: Aug. 1 2025).</w:t>
          </w:r>
        </w:p>
        <w:p w14:paraId="4EDABA09" w14:textId="77777777" w:rsidR="006F03DB" w:rsidRDefault="006F03DB" w:rsidP="006F03DB">
          <w:pPr>
            <w:pStyle w:val="CitaviBibliographyEntry"/>
          </w:pPr>
          <w:r>
            <w:t>[19]</w:t>
          </w:r>
          <w:r>
            <w:tab/>
          </w:r>
          <w:bookmarkStart w:id="191" w:name="_CTVL00173f9bbb876e1489282b9313eff033488"/>
          <w:r>
            <w:t>D. Seleem, M. A. Shamseldin, and H. Eleashy, "Design and Control of Delta Robot (mini review),"</w:t>
          </w:r>
          <w:bookmarkEnd w:id="191"/>
          <w:r>
            <w:t xml:space="preserve"> </w:t>
          </w:r>
          <w:r w:rsidRPr="006F03DB">
            <w:rPr>
              <w:i/>
            </w:rPr>
            <w:t>Future Engineering Journal</w:t>
          </w:r>
          <w:r w:rsidRPr="006F03DB">
            <w:t>, vol. 5, no. 1, 2025. [Online]. Available: https://​digitalcommons.aaru.edu.jo​/​fej/​vol5/​iss1/​2</w:t>
          </w:r>
        </w:p>
        <w:p w14:paraId="570D2EE7" w14:textId="77777777" w:rsidR="006F03DB" w:rsidRDefault="006F03DB" w:rsidP="006F03DB">
          <w:pPr>
            <w:pStyle w:val="CitaviBibliographyEntry"/>
          </w:pPr>
          <w:r>
            <w:t>[20]</w:t>
          </w:r>
          <w:r>
            <w:tab/>
          </w:r>
          <w:bookmarkStart w:id="192" w:name="_CTVL0019a4667dc436f493c9376b3c68df4fcf3"/>
          <w:r>
            <w:t>M. Saadeh and C. Koutsougeras, "DEVELOPMENT OF A CARTESIAN ROBOT WITH IMAGE PROCESSING AND GRASP DETECTION," in pp. 1246–1257.</w:t>
          </w:r>
        </w:p>
        <w:bookmarkEnd w:id="192"/>
        <w:p w14:paraId="448D8127" w14:textId="77777777" w:rsidR="006F03DB" w:rsidRDefault="006F03DB" w:rsidP="006F03DB">
          <w:pPr>
            <w:pStyle w:val="CitaviBibliographyEntry"/>
          </w:pPr>
          <w:r>
            <w:t>[21]</w:t>
          </w:r>
          <w:r>
            <w:tab/>
          </w:r>
          <w:bookmarkStart w:id="193" w:name="_CTVL0012f40c2dff0f94f679998b9e0e76c6d2c"/>
          <w:r>
            <w:t>Universal Robots,</w:t>
          </w:r>
          <w:bookmarkEnd w:id="193"/>
          <w:r>
            <w:t xml:space="preserve"> </w:t>
          </w:r>
          <w:r w:rsidRPr="006F03DB">
            <w:rPr>
              <w:i/>
            </w:rPr>
            <w:t xml:space="preserve">Why Cobots (JP only). </w:t>
          </w:r>
          <w:r w:rsidRPr="006F03DB">
            <w:t>[Online]. Available: https://​www.universal-robots.com​/​insights/​collaborative-​robots-​benefits/​ (accessed: Aug. 28 2025).</w:t>
          </w:r>
        </w:p>
        <w:p w14:paraId="46A8E7F3" w14:textId="77777777" w:rsidR="006F03DB" w:rsidRDefault="006F03DB" w:rsidP="006F03DB">
          <w:pPr>
            <w:pStyle w:val="CitaviBibliographyEntry"/>
          </w:pPr>
          <w:r>
            <w:t>[22]</w:t>
          </w:r>
          <w:r>
            <w:tab/>
          </w:r>
          <w:bookmarkStart w:id="194" w:name="_CTVL001e4063569d0444bd7bf208435675558cc"/>
          <w:r>
            <w:t>Universal Robots,</w:t>
          </w:r>
          <w:bookmarkEnd w:id="194"/>
          <w:r>
            <w:t xml:space="preserve"> </w:t>
          </w:r>
          <w:r w:rsidRPr="006F03DB">
            <w:rPr>
              <w:i/>
            </w:rPr>
            <w:t xml:space="preserve">Vorteile der Automatisierung mit Cobots | Universal Robots. </w:t>
          </w:r>
          <w:r w:rsidRPr="006F03DB">
            <w:t>[Online]. Available: https://​www.universal-robots.com​/​de/​uber-​universal-​robots/​vorteile-​von-​kollaborierenden-​robotern-​cobots/​ (accessed: Aug. 30 2025).</w:t>
          </w:r>
        </w:p>
        <w:p w14:paraId="531C3C93" w14:textId="77777777" w:rsidR="006F03DB" w:rsidRDefault="006F03DB" w:rsidP="006F03DB">
          <w:pPr>
            <w:pStyle w:val="CitaviBibliographyEntry"/>
          </w:pPr>
          <w:r>
            <w:t>[23]</w:t>
          </w:r>
          <w:r>
            <w:tab/>
          </w:r>
          <w:bookmarkStart w:id="195" w:name="_CTVL001ea552e296b274672b840a797117474fa"/>
          <w:r>
            <w:t>P. Sanz, "Robotics: Modeling, Planning, and Control (Siciliano, B. et al; 2009) [On the Shelf],"</w:t>
          </w:r>
          <w:bookmarkEnd w:id="195"/>
          <w:r>
            <w:t xml:space="preserve"> </w:t>
          </w:r>
          <w:r w:rsidRPr="006F03DB">
            <w:rPr>
              <w:i/>
            </w:rPr>
            <w:t>IEEE Robot. Automat. Mag.</w:t>
          </w:r>
          <w:r w:rsidRPr="006F03DB">
            <w:t>, vol. 16, no. 4, p. 101, 2009, doi: 10.1109/MRA.2009.934833.</w:t>
          </w:r>
        </w:p>
        <w:p w14:paraId="7A84CEA3" w14:textId="77777777" w:rsidR="006F03DB" w:rsidRDefault="006F03DB" w:rsidP="006F03DB">
          <w:pPr>
            <w:pStyle w:val="CitaviBibliographyEntry"/>
          </w:pPr>
          <w:r>
            <w:t>[24]</w:t>
          </w:r>
          <w:r>
            <w:tab/>
          </w:r>
          <w:bookmarkStart w:id="196" w:name="_CTVL0010c2aaf79fba841c09bb7ec25e05ce2df"/>
          <w:r>
            <w:t>Universal Robots,</w:t>
          </w:r>
          <w:bookmarkEnd w:id="196"/>
          <w:r>
            <w:t xml:space="preserve"> </w:t>
          </w:r>
          <w:r w:rsidRPr="006F03DB">
            <w:rPr>
              <w:i/>
            </w:rPr>
            <w:t xml:space="preserve">DH Parameters for calculations of kinematics and dynamics. </w:t>
          </w:r>
          <w:r w:rsidRPr="006F03DB">
            <w:t>[Online]. Available: https://​www.universal-robots.com​/​articles/​ur/​application-​installation/​dh-​parameters-​for-​calculations-​of-​kinematics-​and-​dynamics/​</w:t>
          </w:r>
        </w:p>
        <w:p w14:paraId="1AC4D56E" w14:textId="77777777" w:rsidR="006F03DB" w:rsidRDefault="006F03DB" w:rsidP="006F03DB">
          <w:pPr>
            <w:pStyle w:val="CitaviBibliographyEntry"/>
          </w:pPr>
          <w:r>
            <w:t>[25]</w:t>
          </w:r>
          <w:r>
            <w:tab/>
          </w:r>
          <w:bookmarkStart w:id="197" w:name="_CTVL0012ce7d3fdae2c4e9d9f3f2a0710370d64"/>
          <w:r>
            <w:t>Universal Robots,</w:t>
          </w:r>
          <w:bookmarkEnd w:id="197"/>
          <w:r>
            <w:t xml:space="preserve"> </w:t>
          </w:r>
          <w:r w:rsidRPr="006F03DB">
            <w:rPr>
              <w:i/>
            </w:rPr>
            <w:t xml:space="preserve">UR10e User Manual. </w:t>
          </w:r>
          <w:r w:rsidRPr="006F03DB">
            <w:t>[Online]. Available: https://​www.universal-robots.com​/​manuals/​EN/​PDF/​SW5_​19/​user-​manual-​UR10e-​</w:t>
          </w:r>
          <w:r w:rsidRPr="006F03DB">
            <w:lastRenderedPageBreak/>
            <w:t>PDF_​online/​711-​039-​00_​UR10e_​User_​Manual_​en_​Global.pdf (accessed: 15-072025).</w:t>
          </w:r>
        </w:p>
        <w:p w14:paraId="5BF644E4" w14:textId="77777777" w:rsidR="006F03DB" w:rsidRDefault="006F03DB" w:rsidP="006F03DB">
          <w:pPr>
            <w:pStyle w:val="CitaviBibliographyEntry"/>
          </w:pPr>
          <w:r>
            <w:t>[26]</w:t>
          </w:r>
          <w:r>
            <w:tab/>
          </w:r>
          <w:bookmarkStart w:id="198" w:name="_CTVL001c7748f8923ed498e9c1586fd2544f82b"/>
          <w:r>
            <w:t>K. Eshraghi, P. Jiang, D. Suraci, and M. Atherton, "Preliminary Study of End-Effector Compliance for Reducing Insertion Force in Automated Fluid Coupling for Trains,"</w:t>
          </w:r>
          <w:bookmarkEnd w:id="198"/>
          <w:r>
            <w:t xml:space="preserve"> </w:t>
          </w:r>
          <w:r w:rsidRPr="006F03DB">
            <w:rPr>
              <w:i/>
            </w:rPr>
            <w:t>JID</w:t>
          </w:r>
          <w:r w:rsidRPr="006F03DB">
            <w:t>, vol. 24, 3-4, pp. 139–161, 2022, doi: 10.3233/JID200017.</w:t>
          </w:r>
        </w:p>
        <w:p w14:paraId="26CF7111" w14:textId="77777777" w:rsidR="006F03DB" w:rsidRDefault="006F03DB" w:rsidP="006F03DB">
          <w:pPr>
            <w:pStyle w:val="CitaviBibliographyEntry"/>
          </w:pPr>
          <w:r>
            <w:t>[27]</w:t>
          </w:r>
          <w:r>
            <w:tab/>
          </w:r>
          <w:bookmarkStart w:id="199" w:name="_CTVL001d8d83f1d064d419fbab92107e09b06d5"/>
          <w:r>
            <w:t>P. Georgi, S. Ehnert, K. Güzel, and H.-C. Möhring, "Design and simulation of a multisensory-multi-process end-effector for application to various kinematics,"</w:t>
          </w:r>
          <w:bookmarkEnd w:id="199"/>
          <w:r>
            <w:t xml:space="preserve"> </w:t>
          </w:r>
          <w:r w:rsidRPr="006F03DB">
            <w:rPr>
              <w:i/>
            </w:rPr>
            <w:t>Procedia CIRP</w:t>
          </w:r>
          <w:r w:rsidRPr="006F03DB">
            <w:t>, vol. 130, pp. 915–923, 2024, doi: 10.1016/j.procir.2024.10.185.</w:t>
          </w:r>
        </w:p>
        <w:p w14:paraId="5F69B1EF" w14:textId="77777777" w:rsidR="006F03DB" w:rsidRDefault="006F03DB" w:rsidP="006F03DB">
          <w:pPr>
            <w:pStyle w:val="CitaviBibliographyEntry"/>
          </w:pPr>
          <w:r>
            <w:t>[28]</w:t>
          </w:r>
          <w:r>
            <w:tab/>
          </w:r>
          <w:bookmarkStart w:id="200" w:name="_CTVL001558862bf980f4aacac032fdf66aeace7"/>
          <w:r>
            <w:t>M. Gu</w:t>
          </w:r>
          <w:bookmarkEnd w:id="200"/>
          <w:r>
            <w:t>o</w:t>
          </w:r>
          <w:r w:rsidRPr="006F03DB">
            <w:rPr>
              <w:i/>
            </w:rPr>
            <w:t xml:space="preserve"> et al., </w:t>
          </w:r>
          <w:r w:rsidRPr="006F03DB">
            <w:t xml:space="preserve">"Design of parallel-jaw gripper tip surfaces for robust grasping," in </w:t>
          </w:r>
          <w:r w:rsidRPr="006F03DB">
            <w:rPr>
              <w:i/>
            </w:rPr>
            <w:t>2017 IEEE International Conference on Robotics and Automation (ICRA)</w:t>
          </w:r>
          <w:r w:rsidRPr="006F03DB">
            <w:t>, Singapore, Singapore, May. 2017 - Jun. 2017, pp. 2831–2838.</w:t>
          </w:r>
        </w:p>
        <w:p w14:paraId="3D3F610E" w14:textId="77777777" w:rsidR="006F03DB" w:rsidRDefault="006F03DB" w:rsidP="006F03DB">
          <w:pPr>
            <w:pStyle w:val="CitaviBibliographyEntry"/>
          </w:pPr>
          <w:r>
            <w:t>[29]</w:t>
          </w:r>
          <w:r>
            <w:tab/>
          </w:r>
          <w:bookmarkStart w:id="201" w:name="_CTVL001f314be2e4bf246c9839685ab18247f93"/>
          <w:r>
            <w:t>HITBOT,</w:t>
          </w:r>
          <w:bookmarkEnd w:id="201"/>
          <w:r>
            <w:t xml:space="preserve"> </w:t>
          </w:r>
          <w:r w:rsidRPr="006F03DB">
            <w:rPr>
              <w:i/>
            </w:rPr>
            <w:t xml:space="preserve">Commonly used robotic Grippers. </w:t>
          </w:r>
          <w:r w:rsidRPr="006F03DB">
            <w:t>[Online]. Available: https://​www.hitbotrobot.com​/​commonly-​used-​electric-​grippers/​ (accessed: Jul. 24 2025).</w:t>
          </w:r>
        </w:p>
        <w:p w14:paraId="2405EABB" w14:textId="77777777" w:rsidR="006F03DB" w:rsidRDefault="006F03DB" w:rsidP="006F03DB">
          <w:pPr>
            <w:pStyle w:val="CitaviBibliographyEntry"/>
          </w:pPr>
          <w:r>
            <w:t>[30]</w:t>
          </w:r>
          <w:r>
            <w:tab/>
          </w:r>
          <w:bookmarkStart w:id="202" w:name="_CTVL0017f32eca8b41a40b1968da99b3578c562"/>
          <w:r>
            <w:t>M. Liu, L. Hao, W. Zhang, and Z. Zhao, "A novel design of shape-memory alloy-based soft robotic gripper with variable stiffness,"</w:t>
          </w:r>
          <w:bookmarkEnd w:id="202"/>
          <w:r>
            <w:t xml:space="preserve"> </w:t>
          </w:r>
          <w:r w:rsidRPr="006F03DB">
            <w:rPr>
              <w:i/>
            </w:rPr>
            <w:t>International Journal of Advanced Robotic Systems</w:t>
          </w:r>
          <w:r w:rsidRPr="006F03DB">
            <w:t>, vol. 17, no. 1, 2020, doi: 10.1177/1729881420907813.</w:t>
          </w:r>
        </w:p>
        <w:p w14:paraId="43B3DD05" w14:textId="77777777" w:rsidR="006F03DB" w:rsidRDefault="006F03DB" w:rsidP="006F03DB">
          <w:pPr>
            <w:pStyle w:val="CitaviBibliographyEntry"/>
          </w:pPr>
          <w:r>
            <w:t>[31]</w:t>
          </w:r>
          <w:r>
            <w:tab/>
          </w:r>
          <w:bookmarkStart w:id="203" w:name="_CTVL00156edac11037e49699c2ff861a80bf797"/>
          <w:r>
            <w:t>On Robot,</w:t>
          </w:r>
          <w:bookmarkEnd w:id="203"/>
          <w:r>
            <w:t xml:space="preserve"> </w:t>
          </w:r>
          <w:r w:rsidRPr="006F03DB">
            <w:rPr>
              <w:i/>
            </w:rPr>
            <w:t xml:space="preserve">Products and applications. </w:t>
          </w:r>
          <w:r w:rsidRPr="006F03DB">
            <w:t>[Online]. Available: https://​onrobot.com​/​en/​products (accessed: Jul. 24 2025).</w:t>
          </w:r>
        </w:p>
        <w:p w14:paraId="62B601BF" w14:textId="6BD081F7" w:rsidR="006F03DB" w:rsidRDefault="006F03DB" w:rsidP="006F03DB">
          <w:pPr>
            <w:pStyle w:val="CitaviBibliographyEntry"/>
          </w:pPr>
          <w:r>
            <w:t>[32]</w:t>
          </w:r>
          <w:r>
            <w:tab/>
          </w:r>
          <w:bookmarkStart w:id="204" w:name="_CTVL001f2535e989f1240f6969e906aba24812e"/>
          <w:r>
            <w:t>Bruno Siciliano, Lorenzo Sciavicco, Luigi Villani Giuseppe Oriolo, Ed.,</w:t>
          </w:r>
          <w:bookmarkEnd w:id="204"/>
          <w:r>
            <w:t xml:space="preserve"> </w:t>
          </w:r>
          <w:r w:rsidRPr="006F03DB">
            <w:rPr>
              <w:i/>
            </w:rPr>
            <w:t>Robotics</w:t>
          </w:r>
          <w:r w:rsidRPr="006F03DB">
            <w:t>: Springer, London, 2010.</w:t>
          </w:r>
        </w:p>
        <w:p w14:paraId="7C2BBCDE" w14:textId="77777777" w:rsidR="006F03DB" w:rsidRDefault="006F03DB" w:rsidP="006F03DB">
          <w:pPr>
            <w:pStyle w:val="CitaviBibliographyEntry"/>
          </w:pPr>
          <w:r>
            <w:t>[33]</w:t>
          </w:r>
          <w:r>
            <w:tab/>
          </w:r>
          <w:bookmarkStart w:id="205" w:name="_CTVL00189149576c2944a189c66285d34f5fae8"/>
          <w:r>
            <w:t>V. K. Rai, "Temperature sensors and optical sensors," (in En;en),</w:t>
          </w:r>
          <w:bookmarkEnd w:id="205"/>
          <w:r>
            <w:t xml:space="preserve"> </w:t>
          </w:r>
          <w:r w:rsidRPr="006F03DB">
            <w:rPr>
              <w:i/>
            </w:rPr>
            <w:t>Appl. Phys. B</w:t>
          </w:r>
          <w:r w:rsidRPr="006F03DB">
            <w:t>, vol. 88, no. 2, pp. 297–303, 2007, doi: 10.1007/s00340-007-2717-4.</w:t>
          </w:r>
        </w:p>
        <w:p w14:paraId="4CFBF182" w14:textId="77777777" w:rsidR="006F03DB" w:rsidRDefault="006F03DB" w:rsidP="006F03DB">
          <w:pPr>
            <w:pStyle w:val="CitaviBibliographyEntry"/>
          </w:pPr>
          <w:r>
            <w:t>[34]</w:t>
          </w:r>
          <w:r>
            <w:tab/>
          </w:r>
          <w:bookmarkStart w:id="206" w:name="_CTVL0011a249218437746f291d5c907317fc4c6"/>
          <w:r>
            <w:t>W.-P. Shi</w:t>
          </w:r>
          <w:bookmarkEnd w:id="206"/>
          <w:r>
            <w:t>h</w:t>
          </w:r>
          <w:r w:rsidRPr="006F03DB">
            <w:rPr>
              <w:i/>
            </w:rPr>
            <w:t xml:space="preserve"> et al., </w:t>
          </w:r>
          <w:r w:rsidRPr="006F03DB">
            <w:t xml:space="preserve">"Flexible Temperature Sensor Array Based on a Graphite-Polydimethylsiloxane Composite," </w:t>
          </w:r>
          <w:r w:rsidRPr="006F03DB">
            <w:rPr>
              <w:i/>
            </w:rPr>
            <w:t>Sensors</w:t>
          </w:r>
          <w:r w:rsidRPr="006F03DB">
            <w:t>, vol. 10, no. 4, pp. 3597–3610, 2010, doi: 10.3390/s100403597.</w:t>
          </w:r>
        </w:p>
        <w:p w14:paraId="33771C17" w14:textId="77777777" w:rsidR="006F03DB" w:rsidRDefault="006F03DB" w:rsidP="006F03DB">
          <w:pPr>
            <w:pStyle w:val="CitaviBibliographyEntry"/>
          </w:pPr>
          <w:r>
            <w:t>[35]</w:t>
          </w:r>
          <w:r>
            <w:tab/>
          </w:r>
          <w:bookmarkStart w:id="207" w:name="_CTVL0018b0c9793620b4c78a6ef5fed4f1a8462"/>
          <w:r>
            <w:t>Intel® RealSense™ Depth and Tracking Cameras,</w:t>
          </w:r>
          <w:bookmarkEnd w:id="207"/>
          <w:r>
            <w:t xml:space="preserve"> </w:t>
          </w:r>
          <w:r w:rsidRPr="006F03DB">
            <w:rPr>
              <w:i/>
            </w:rPr>
            <w:t xml:space="preserve">Depth Camera D435i. </w:t>
          </w:r>
          <w:r w:rsidRPr="006F03DB">
            <w:t>[Online]. Available: https://​realsenseai.com​/​stereo-​depth-​cameras/​depth-​camera-​d435i/​</w:t>
          </w:r>
        </w:p>
        <w:p w14:paraId="5474370D" w14:textId="77777777" w:rsidR="006F03DB" w:rsidRDefault="006F03DB" w:rsidP="006F03DB">
          <w:pPr>
            <w:pStyle w:val="CitaviBibliographyEntry"/>
          </w:pPr>
          <w:r>
            <w:t>[36]</w:t>
          </w:r>
          <w:r>
            <w:tab/>
          </w:r>
          <w:bookmarkStart w:id="208" w:name="_CTVL0014e3182c1f72c4061b2b5d345c464d274"/>
          <w:r>
            <w:t>L. Huan</w:t>
          </w:r>
          <w:bookmarkEnd w:id="208"/>
          <w:r>
            <w:t>g</w:t>
          </w:r>
          <w:r w:rsidRPr="006F03DB">
            <w:rPr>
              <w:i/>
            </w:rPr>
            <w:t xml:space="preserve"> et al., </w:t>
          </w:r>
          <w:r w:rsidRPr="006F03DB">
            <w:t xml:space="preserve">"Research progress of multifunctional flexible proximity sensors," </w:t>
          </w:r>
          <w:r w:rsidRPr="006F03DB">
            <w:rPr>
              <w:i/>
            </w:rPr>
            <w:t>Sensors and Actuators A: Physical</w:t>
          </w:r>
          <w:r w:rsidRPr="006F03DB">
            <w:t>, vol. 360, p. 114500, 2023, doi: 10.1016/j.sna.2023.114500.</w:t>
          </w:r>
        </w:p>
        <w:p w14:paraId="1C53D2AE" w14:textId="77777777" w:rsidR="006F03DB" w:rsidRDefault="006F03DB" w:rsidP="006F03DB">
          <w:pPr>
            <w:pStyle w:val="CitaviBibliographyEntry"/>
          </w:pPr>
          <w:r>
            <w:t>[37]</w:t>
          </w:r>
          <w:r>
            <w:tab/>
          </w:r>
          <w:bookmarkStart w:id="209" w:name="_CTVL001a44094269b3e4d558eab0909095c7e51"/>
          <w:r>
            <w:t>T. Swedberg, "Force Torque Sensors Enhance Robotic Precision and Sensitivity,"</w:t>
          </w:r>
          <w:bookmarkEnd w:id="209"/>
          <w:r>
            <w:t xml:space="preserve"> </w:t>
          </w:r>
          <w:r w:rsidRPr="006F03DB">
            <w:rPr>
              <w:i/>
            </w:rPr>
            <w:t>JHFOSTER</w:t>
          </w:r>
          <w:r w:rsidRPr="006F03DB">
            <w:t>, 07 Oct., 2025. https://​jhfoster.com​/​automation-​blogs/​force-​torque-​sensors-​enhance-​robotic-​precision-​and-​sensitivity/​ (accessed: Jul. 26 2025).</w:t>
          </w:r>
        </w:p>
        <w:p w14:paraId="6C6B0DD8" w14:textId="77777777" w:rsidR="006F03DB" w:rsidRDefault="006F03DB" w:rsidP="006F03DB">
          <w:pPr>
            <w:pStyle w:val="CitaviBibliographyEntry"/>
          </w:pPr>
          <w:r>
            <w:t>[38]</w:t>
          </w:r>
          <w:r>
            <w:tab/>
          </w:r>
          <w:bookmarkStart w:id="210" w:name="_CTVL00122b54edc963c4a42ab12f05b95607757"/>
          <w:r>
            <w:t>Bota Systems,</w:t>
          </w:r>
          <w:bookmarkEnd w:id="210"/>
          <w:r>
            <w:t xml:space="preserve"> </w:t>
          </w:r>
          <w:r w:rsidRPr="006F03DB">
            <w:rPr>
              <w:i/>
            </w:rPr>
            <w:t xml:space="preserve">What's a force torque sensor? | Bota Systems. </w:t>
          </w:r>
          <w:r w:rsidRPr="006F03DB">
            <w:t>[Online]. Available: https://​www.botasys.com​/​post/​force-​torque-​sensor (accessed: Jul. 26 2025).</w:t>
          </w:r>
        </w:p>
        <w:p w14:paraId="0588710C" w14:textId="77777777" w:rsidR="006F03DB" w:rsidRDefault="006F03DB" w:rsidP="006F03DB">
          <w:pPr>
            <w:pStyle w:val="CitaviBibliographyEntry"/>
          </w:pPr>
          <w:r>
            <w:lastRenderedPageBreak/>
            <w:t>[39]</w:t>
          </w:r>
          <w:r>
            <w:tab/>
          </w:r>
          <w:bookmarkStart w:id="211" w:name="_CTVL001db3f0cf410814338a906d9938de7232c"/>
          <w:r>
            <w:t>G. Laudante, M. Mirto, O. Pennacchio, and S. Pirozzi, "A multi-modal sensing system for human-robot interaction through tactile and proximity data,"</w:t>
          </w:r>
          <w:bookmarkEnd w:id="211"/>
          <w:r>
            <w:t xml:space="preserve"> </w:t>
          </w:r>
          <w:r w:rsidRPr="006F03DB">
            <w:rPr>
              <w:i/>
            </w:rPr>
            <w:t>Front. Robot. AI</w:t>
          </w:r>
          <w:r w:rsidRPr="006F03DB">
            <w:t>, vol. 12, p. 1581154, 2025, doi: 10.3389/frobt.2025.1581154.</w:t>
          </w:r>
        </w:p>
        <w:p w14:paraId="2764D67D" w14:textId="77777777" w:rsidR="006F03DB" w:rsidRDefault="006F03DB" w:rsidP="006F03DB">
          <w:pPr>
            <w:pStyle w:val="CitaviBibliographyEntry"/>
          </w:pPr>
          <w:r>
            <w:t>[40]</w:t>
          </w:r>
          <w:r>
            <w:tab/>
          </w:r>
          <w:bookmarkStart w:id="212" w:name="_CTVL0013f96f2826db24c15ab931e0bb3027c02"/>
          <w:r>
            <w:t>A. Angleraud, A. Ekrekli, K. Samarawickrama, G. Sharma, and R. Pieters, "Sensor-based human–robot collaboration for industrial tasks,"</w:t>
          </w:r>
          <w:bookmarkEnd w:id="212"/>
          <w:r>
            <w:t xml:space="preserve"> </w:t>
          </w:r>
          <w:r w:rsidRPr="006F03DB">
            <w:rPr>
              <w:i/>
            </w:rPr>
            <w:t>Robotics and Computer-Integrated Manufacturing</w:t>
          </w:r>
          <w:r w:rsidRPr="006F03DB">
            <w:t>, vol. 86, p. 102663, 2024, doi: 10.1016/j.rcim.2023.102663.</w:t>
          </w:r>
        </w:p>
        <w:p w14:paraId="57B0C7F5" w14:textId="77777777" w:rsidR="006F03DB" w:rsidRDefault="006F03DB" w:rsidP="006F03DB">
          <w:pPr>
            <w:pStyle w:val="CitaviBibliographyEntry"/>
          </w:pPr>
          <w:r>
            <w:t>[41]</w:t>
          </w:r>
          <w:r>
            <w:tab/>
          </w:r>
          <w:bookmarkStart w:id="213" w:name="_CTVL0019d644cbf4ebf4222a60d4f539044095d"/>
          <w:r>
            <w:t>ISO,</w:t>
          </w:r>
          <w:bookmarkEnd w:id="213"/>
          <w:r>
            <w:t xml:space="preserve"> </w:t>
          </w:r>
          <w:r w:rsidRPr="006F03DB">
            <w:rPr>
              <w:i/>
            </w:rPr>
            <w:t xml:space="preserve">ISO/TS 15066:2016. </w:t>
          </w:r>
          <w:r w:rsidRPr="006F03DB">
            <w:t>[Online]. Available: https://​www.iso.org​/​standard/​62996.html (accessed: Jul. 26 2025).</w:t>
          </w:r>
        </w:p>
        <w:p w14:paraId="20712D64" w14:textId="77777777" w:rsidR="006F03DB" w:rsidRDefault="006F03DB" w:rsidP="006F03DB">
          <w:pPr>
            <w:pStyle w:val="CitaviBibliographyEntry"/>
          </w:pPr>
          <w:r>
            <w:t>[42]</w:t>
          </w:r>
          <w:r>
            <w:tab/>
          </w:r>
          <w:bookmarkStart w:id="214" w:name="_CTVL001f12f13bc80cb4e1e9c75f79836d3f76b"/>
          <w:r>
            <w:t>Z. Pan, J. Polden, N. Larkin, S. van Duin, and J. Norrish, "Recent progress on programming methods for industrial robots,"</w:t>
          </w:r>
          <w:bookmarkEnd w:id="214"/>
          <w:r>
            <w:t xml:space="preserve"> </w:t>
          </w:r>
          <w:r w:rsidRPr="006F03DB">
            <w:rPr>
              <w:i/>
            </w:rPr>
            <w:t>Robotics and Computer-Integrated Manufacturing</w:t>
          </w:r>
          <w:r w:rsidRPr="006F03DB">
            <w:t>, vol. 28, no. 2, pp. 87–94, 2012, doi: 10.1016/j.rcim.2011.08.004.</w:t>
          </w:r>
        </w:p>
        <w:p w14:paraId="4924C66B" w14:textId="77777777" w:rsidR="006F03DB" w:rsidRDefault="006F03DB" w:rsidP="006F03DB">
          <w:pPr>
            <w:pStyle w:val="CitaviBibliographyEntry"/>
          </w:pPr>
          <w:r>
            <w:t>[43]</w:t>
          </w:r>
          <w:r>
            <w:tab/>
          </w:r>
          <w:bookmarkStart w:id="215" w:name="_CTVL0011b0dc4161cd94858b17fa7d390f31750"/>
          <w:r>
            <w:t>Universal Robots,</w:t>
          </w:r>
          <w:bookmarkEnd w:id="215"/>
          <w:r>
            <w:t xml:space="preserve"> </w:t>
          </w:r>
          <w:r w:rsidRPr="006F03DB">
            <w:rPr>
              <w:i/>
            </w:rPr>
            <w:t xml:space="preserve">Remote TCP &amp; Toolpath URCap. </w:t>
          </w:r>
          <w:r w:rsidRPr="006F03DB">
            <w:t>[Online]. Available: https://​www.universal-robots.com​/​marketplace/​products/​01tP40000071NjTIAU/​ (accessed: Aug. 29 2025).</w:t>
          </w:r>
        </w:p>
        <w:p w14:paraId="16BE4A1F" w14:textId="77777777" w:rsidR="006F03DB" w:rsidRDefault="006F03DB" w:rsidP="006F03DB">
          <w:pPr>
            <w:pStyle w:val="CitaviBibliographyEntry"/>
          </w:pPr>
          <w:r>
            <w:t>[44]</w:t>
          </w:r>
          <w:r>
            <w:tab/>
          </w:r>
          <w:bookmarkStart w:id="216" w:name="_CTVL001b743a983147b4390a40d91d67a63f5af"/>
          <w:r>
            <w:t>Universal Robots,</w:t>
          </w:r>
          <w:bookmarkEnd w:id="216"/>
          <w:r>
            <w:t xml:space="preserve"> </w:t>
          </w:r>
          <w:r w:rsidRPr="006F03DB">
            <w:rPr>
              <w:i/>
            </w:rPr>
            <w:t xml:space="preserve">Five ways to program a cobot. </w:t>
          </w:r>
          <w:r w:rsidRPr="006F03DB">
            <w:t>[Online]. Available: https://​www.universal-robots.com​/​developer/​five-​ways-​to-​program-​a-​cobot/​ (accessed: Jul. 27 2025).</w:t>
          </w:r>
        </w:p>
        <w:p w14:paraId="6ACEB2BC" w14:textId="77777777" w:rsidR="006F03DB" w:rsidRDefault="006F03DB" w:rsidP="006F03DB">
          <w:pPr>
            <w:pStyle w:val="CitaviBibliographyEntry"/>
          </w:pPr>
          <w:r>
            <w:t>[45]</w:t>
          </w:r>
          <w:r>
            <w:tab/>
          </w:r>
          <w:bookmarkStart w:id="217" w:name="_CTVL00178e80c7b11fd4380bdfc9f4af8d319eb"/>
          <w:r>
            <w:t>Universal Robots,</w:t>
          </w:r>
          <w:bookmarkEnd w:id="217"/>
          <w:r>
            <w:t xml:space="preserve"> </w:t>
          </w:r>
          <w:r w:rsidRPr="006F03DB">
            <w:rPr>
              <w:i/>
            </w:rPr>
            <w:t xml:space="preserve">URScript API Reference - scriptManual. </w:t>
          </w:r>
          <w:r w:rsidRPr="006F03DB">
            <w:t>Accessed: Jul. 27 2025. [Online]. Available: https://​s3-eu-west-1.amazonaws.com​/​ur-​support-​site/​69544/​scriptManual.pdf</w:t>
          </w:r>
        </w:p>
        <w:p w14:paraId="3C247002" w14:textId="1CFE72AC" w:rsidR="006F03DB" w:rsidRDefault="006F03DB" w:rsidP="006F03DB">
          <w:pPr>
            <w:pStyle w:val="CitaviBibliographyEntry"/>
          </w:pPr>
          <w:r>
            <w:t>[46]</w:t>
          </w:r>
          <w:r>
            <w:tab/>
          </w:r>
          <w:bookmarkStart w:id="218" w:name="_CTVL0010cf3fb724a244cf2bcf44b4f3be7d5bf"/>
          <w:r>
            <w:t>M. Quigley et al,</w:t>
          </w:r>
          <w:bookmarkEnd w:id="218"/>
          <w:r>
            <w:t xml:space="preserve"> </w:t>
          </w:r>
          <w:r w:rsidRPr="006F03DB">
            <w:rPr>
              <w:i/>
            </w:rPr>
            <w:t>ROS: an open-source Robot Operating System</w:t>
          </w:r>
          <w:r w:rsidRPr="006F03DB">
            <w:t>, 2009. [Online]. Available: http://​lars.mec.ua.pt​/​public/​lar%20projects/​binpicking/​2016_​rodrigosalgueiro/​lib/​ros/​icraoss09-​ros.pdf</w:t>
          </w:r>
        </w:p>
        <w:p w14:paraId="29C8EFD5" w14:textId="77777777" w:rsidR="006F03DB" w:rsidRDefault="006F03DB" w:rsidP="006F03DB">
          <w:pPr>
            <w:pStyle w:val="CitaviBibliographyEntry"/>
          </w:pPr>
          <w:r>
            <w:t>[47]</w:t>
          </w:r>
          <w:r>
            <w:tab/>
          </w:r>
          <w:bookmarkStart w:id="219" w:name="_CTVL001ab601364f9e34568a9f3c8a1945fdf78"/>
          <w:r>
            <w:t>A. Cherubini and D. Navarro-Alarcon, "Sensor-Based Control for Collaborative Robots: Fundamentals, Challenges, and Opportunities,"</w:t>
          </w:r>
          <w:bookmarkEnd w:id="219"/>
          <w:r>
            <w:t xml:space="preserve"> </w:t>
          </w:r>
          <w:r w:rsidRPr="006F03DB">
            <w:rPr>
              <w:i/>
            </w:rPr>
            <w:t>Frontiers in neurorobotics</w:t>
          </w:r>
          <w:r w:rsidRPr="006F03DB">
            <w:t>, vol. 14, p. 576846, 2020, doi: 10.3389/fnbot.2020.576846.</w:t>
          </w:r>
        </w:p>
        <w:p w14:paraId="7E27C16E" w14:textId="77777777" w:rsidR="006F03DB" w:rsidRDefault="006F03DB" w:rsidP="006F03DB">
          <w:pPr>
            <w:pStyle w:val="CitaviBibliographyEntry"/>
          </w:pPr>
          <w:r>
            <w:t>[48]</w:t>
          </w:r>
          <w:r>
            <w:tab/>
          </w:r>
          <w:bookmarkStart w:id="220" w:name="_CTVL001248a8d6ae70c4bd39ea86638ed85a15b"/>
          <w:r>
            <w:t>Universal Robots,</w:t>
          </w:r>
          <w:bookmarkEnd w:id="220"/>
          <w:r>
            <w:t xml:space="preserve"> </w:t>
          </w:r>
          <w:r w:rsidRPr="006F03DB">
            <w:rPr>
              <w:i/>
            </w:rPr>
            <w:t xml:space="preserve">ROS 2 integration paths — Universal Robots ROS 2 Driver Documentation 0.1 documentation. </w:t>
          </w:r>
          <w:r w:rsidRPr="006F03DB">
            <w:t>[Online]. Available: https://​docs.universal-robots.com​/​Universal_​Robots_​ROS2_​Documentation/​doc/​ros2_​controller_​vs_​driver.html (accessed: Jul. 29 2025).</w:t>
          </w:r>
        </w:p>
        <w:p w14:paraId="52640623" w14:textId="2647B6B0" w:rsidR="006F03DB" w:rsidRDefault="006F03DB" w:rsidP="006F03DB">
          <w:pPr>
            <w:pStyle w:val="CitaviBibliographyEntry"/>
          </w:pPr>
          <w:r>
            <w:t>[49]</w:t>
          </w:r>
          <w:r>
            <w:tab/>
          </w:r>
          <w:bookmarkStart w:id="221" w:name="_CTVL00129126462a3ff4fa49143cf4861565597"/>
          <w:r>
            <w:t>K. S. Pratt,</w:t>
          </w:r>
          <w:bookmarkEnd w:id="221"/>
          <w:r>
            <w:t xml:space="preserve"> </w:t>
          </w:r>
          <w:r w:rsidRPr="006F03DB">
            <w:rPr>
              <w:i/>
            </w:rPr>
            <w:t>Design patterns for research methods: Iterative field research</w:t>
          </w:r>
          <w:r w:rsidRPr="006F03DB">
            <w:t>, 2009. [Online]. Available: https://​kpratt.net​/​wp-​content/​uploads/​2009/​01/​research_​methods.pdf</w:t>
          </w:r>
        </w:p>
        <w:p w14:paraId="013D211E" w14:textId="77777777" w:rsidR="006F03DB" w:rsidRDefault="006F03DB" w:rsidP="006F03DB">
          <w:pPr>
            <w:pStyle w:val="CitaviBibliographyEntry"/>
          </w:pPr>
          <w:r>
            <w:t>[50]</w:t>
          </w:r>
          <w:r>
            <w:tab/>
          </w:r>
          <w:bookmarkStart w:id="222" w:name="_CTVL0017220825f586f448c9b909ee4188fb4e1"/>
          <w:r>
            <w:t>BEN Buchele,</w:t>
          </w:r>
          <w:bookmarkEnd w:id="222"/>
          <w:r>
            <w:t xml:space="preserve"> </w:t>
          </w:r>
          <w:r w:rsidRPr="006F03DB">
            <w:rPr>
              <w:i/>
            </w:rPr>
            <w:t xml:space="preserve">BEN Buchele Elektromotorenwerke GmbH in Nürnberg. </w:t>
          </w:r>
          <w:r w:rsidRPr="006F03DB">
            <w:t>[Online]. Available: https://​www.benbuchele.de​/​</w:t>
          </w:r>
        </w:p>
        <w:p w14:paraId="18CA71AC" w14:textId="77777777" w:rsidR="006F03DB" w:rsidRDefault="006F03DB" w:rsidP="006F03DB">
          <w:pPr>
            <w:pStyle w:val="CitaviBibliographyEntry"/>
          </w:pPr>
          <w:r>
            <w:t>[51]</w:t>
          </w:r>
          <w:r>
            <w:tab/>
          </w:r>
          <w:bookmarkStart w:id="223" w:name="_CTVL001b7ba2444aed649cdb40e52c9ce7b4a17"/>
          <w:r>
            <w:t>Elmotec Statomat,</w:t>
          </w:r>
          <w:bookmarkEnd w:id="223"/>
          <w:r>
            <w:t xml:space="preserve"> </w:t>
          </w:r>
          <w:r w:rsidRPr="006F03DB">
            <w:rPr>
              <w:i/>
            </w:rPr>
            <w:t xml:space="preserve">Slot Insulation - Elmotec Statomat. </w:t>
          </w:r>
          <w:r w:rsidRPr="006F03DB">
            <w:t>[Online]. Available: https://​www.elmotec-statomat.eu​/​en/​manufacturing-​process/​slot-​insulation/​</w:t>
          </w:r>
        </w:p>
        <w:p w14:paraId="5A929B72" w14:textId="77777777" w:rsidR="006F03DB" w:rsidRDefault="006F03DB" w:rsidP="006F03DB">
          <w:pPr>
            <w:pStyle w:val="CitaviBibliographyEntry"/>
          </w:pPr>
          <w:r>
            <w:lastRenderedPageBreak/>
            <w:t>[52]</w:t>
          </w:r>
          <w:r>
            <w:tab/>
          </w:r>
          <w:bookmarkStart w:id="224" w:name="_CTVL001c9ee9665b6354461bd15ef5f5afcd16f"/>
          <w:r>
            <w:t>NIDE,</w:t>
          </w:r>
          <w:bookmarkEnd w:id="224"/>
          <w:r>
            <w:t xml:space="preserve"> </w:t>
          </w:r>
          <w:r w:rsidRPr="006F03DB">
            <w:rPr>
              <w:i/>
            </w:rPr>
            <w:t xml:space="preserve">Automatic Stator Slot Insulation Paper Inserting Machine for Induction Motor Three Phase Motor Winding. </w:t>
          </w:r>
          <w:r w:rsidRPr="006F03DB">
            <w:t>[Online]. Available: https://​salesdpti-nide.en.made-in-china.com​/​product/​SKpnekvGAjWL/​China-​Automatic-​Stator-​Slot-​Insulation-​Paper-​Inserting-​Machine-​for-​Induction-​Motor-​Three-​Phase-​Motor-​Winding.html</w:t>
          </w:r>
        </w:p>
        <w:p w14:paraId="4EE7C00B" w14:textId="77777777" w:rsidR="006F03DB" w:rsidRDefault="006F03DB" w:rsidP="006F03DB">
          <w:pPr>
            <w:pStyle w:val="CitaviBibliographyEntry"/>
          </w:pPr>
          <w:r>
            <w:t>[53]</w:t>
          </w:r>
          <w:r>
            <w:tab/>
          </w:r>
          <w:bookmarkStart w:id="225" w:name="_CTVL001fcfa9b0e72774b14bd2e933b50b61e1e"/>
          <w:r>
            <w:t>GMW Taiwan,</w:t>
          </w:r>
          <w:bookmarkEnd w:id="225"/>
          <w:r>
            <w:t xml:space="preserve"> </w:t>
          </w:r>
          <w:r w:rsidRPr="006F03DB">
            <w:rPr>
              <w:i/>
            </w:rPr>
            <w:t xml:space="preserve">GMW CS-2B Stator Slot Cell Inserter. </w:t>
          </w:r>
          <w:r w:rsidRPr="006F03DB">
            <w:t>[Online]. Available: https://​www.gmwtaiwan.com​/​Slot-​Cell-​Insertion-​Machine/​GMW-​CS-​2B-​Stator-​Slot-​Cell-​Inserter</w:t>
          </w:r>
        </w:p>
        <w:p w14:paraId="32D172D0" w14:textId="77777777" w:rsidR="006F03DB" w:rsidRDefault="006F03DB" w:rsidP="006F03DB">
          <w:pPr>
            <w:pStyle w:val="CitaviBibliographyEntry"/>
          </w:pPr>
          <w:r>
            <w:t>[54]</w:t>
          </w:r>
          <w:r>
            <w:tab/>
          </w:r>
          <w:bookmarkStart w:id="226" w:name="_CTVL001aaac3e8671a1413d988b969f7ec81e56"/>
          <w:r w:rsidRPr="006F03DB">
            <w:rPr>
              <w:i/>
            </w:rPr>
            <w:t>US4247978A - Methods of making slot liners and stator assemblies including same - Google Patents.</w:t>
          </w:r>
          <w:bookmarkEnd w:id="226"/>
          <w:r w:rsidRPr="006F03DB">
            <w:rPr>
              <w:i/>
            </w:rPr>
            <w:t xml:space="preserve"> </w:t>
          </w:r>
          <w:r w:rsidRPr="006F03DB">
            <w:t>[Online]. Available: https://​patents.google.com​/​patent/​US4247978A/​en (accessed: Aug. 2 2025).</w:t>
          </w:r>
        </w:p>
        <w:p w14:paraId="58334621" w14:textId="77777777" w:rsidR="006F03DB" w:rsidRDefault="006F03DB" w:rsidP="006F03DB">
          <w:pPr>
            <w:pStyle w:val="CitaviBibliographyEntry"/>
          </w:pPr>
          <w:r>
            <w:t>[55]</w:t>
          </w:r>
          <w:r>
            <w:tab/>
          </w:r>
          <w:bookmarkStart w:id="227" w:name="_CTVL001a3e9eb81b99344838e66025ffa94e8f9"/>
          <w:r>
            <w:t>D. Mayer, L. Hausmann, N. Maul, L. Reinschmidt, J. Hofmann, and J. Fleischer, "Systematic Investigation of the Grooving Process and its Influence on Slot Insulation of Stators with Hairpin Technology," in pp. 1–7.</w:t>
          </w:r>
        </w:p>
        <w:bookmarkEnd w:id="227"/>
        <w:p w14:paraId="5975212F" w14:textId="77777777" w:rsidR="006F03DB" w:rsidRDefault="006F03DB" w:rsidP="006F03DB">
          <w:pPr>
            <w:pStyle w:val="CitaviBibliographyEntry"/>
          </w:pPr>
          <w:r>
            <w:t>[56]</w:t>
          </w:r>
          <w:r>
            <w:tab/>
          </w:r>
          <w:bookmarkStart w:id="228" w:name="_CTVL0018431e74471014cf2919354259570363a"/>
          <w:r>
            <w:t>Automation International,</w:t>
          </w:r>
          <w:bookmarkEnd w:id="228"/>
          <w:r>
            <w:t xml:space="preserve"> </w:t>
          </w:r>
          <w:r w:rsidRPr="006F03DB">
            <w:rPr>
              <w:i/>
            </w:rPr>
            <w:t xml:space="preserve">Flexibility and Efficiency in Small Batch Production through Automation. </w:t>
          </w:r>
          <w:r w:rsidRPr="006F03DB">
            <w:t>[Online]. Available: https://​www.automation-mag.com​/​news/​91746-​flexibility-​and-​efficiency-​in-​small-​batch-​production-​through-​automation</w:t>
          </w:r>
        </w:p>
        <w:p w14:paraId="67C2F2E3" w14:textId="77777777" w:rsidR="006F03DB" w:rsidRDefault="006F03DB" w:rsidP="006F03DB">
          <w:pPr>
            <w:pStyle w:val="CitaviBibliographyEntry"/>
          </w:pPr>
          <w:r>
            <w:t>[57]</w:t>
          </w:r>
          <w:r>
            <w:tab/>
          </w:r>
          <w:bookmarkStart w:id="229" w:name="_CTVL001b6200ec761074e7c96fef096912dd469"/>
          <w:r>
            <w:t>Y. Kore</w:t>
          </w:r>
          <w:bookmarkEnd w:id="229"/>
          <w:r>
            <w:t>n</w:t>
          </w:r>
          <w:r w:rsidRPr="006F03DB">
            <w:rPr>
              <w:i/>
            </w:rPr>
            <w:t xml:space="preserve"> et al., </w:t>
          </w:r>
          <w:r w:rsidRPr="006F03DB">
            <w:t xml:space="preserve">"Reconfigurable Manufacturing Systems," </w:t>
          </w:r>
          <w:r w:rsidRPr="006F03DB">
            <w:rPr>
              <w:i/>
            </w:rPr>
            <w:t>CIRP Annals</w:t>
          </w:r>
          <w:r w:rsidRPr="006F03DB">
            <w:t>, vol. 48, no. 2, pp. 527–540, 1999, doi: 10.1016/s0007-8506(07)63232-6.</w:t>
          </w:r>
        </w:p>
        <w:p w14:paraId="21486958" w14:textId="77777777" w:rsidR="006F03DB" w:rsidRDefault="006F03DB" w:rsidP="006F03DB">
          <w:pPr>
            <w:pStyle w:val="CitaviBibliographyEntry"/>
          </w:pPr>
          <w:r>
            <w:t>[58]</w:t>
          </w:r>
          <w:r>
            <w:tab/>
          </w:r>
          <w:bookmarkStart w:id="230" w:name="_CTVL001c48bbfbceba5449885562aad7e5fbe61"/>
          <w:r>
            <w:t>R. Wrobel, S. J. Williamson, N. Simpson, S. Ayat, J. Yon, and P. H. Mellor, "Impact of slot shape on loss and thermal behaviour of open-slot modular stator windings," in</w:t>
          </w:r>
          <w:bookmarkEnd w:id="230"/>
          <w:r>
            <w:t xml:space="preserve"> </w:t>
          </w:r>
          <w:r w:rsidRPr="006F03DB">
            <w:rPr>
              <w:i/>
            </w:rPr>
            <w:t>2015 IEEE Energy Conversion Congress and Exposition (ECCE)</w:t>
          </w:r>
          <w:r w:rsidRPr="006F03DB">
            <w:t>, Montreal, QC, Canada, Sep. 2015 - Sep. 2015, pp. 4433–4440.</w:t>
          </w:r>
        </w:p>
        <w:p w14:paraId="174D94B6" w14:textId="77777777" w:rsidR="006F03DB" w:rsidRDefault="006F03DB" w:rsidP="006F03DB">
          <w:pPr>
            <w:pStyle w:val="CitaviBibliographyEntry"/>
          </w:pPr>
          <w:r>
            <w:t>[59]</w:t>
          </w:r>
          <w:r>
            <w:tab/>
          </w:r>
          <w:bookmarkStart w:id="231" w:name="_CTVL00109d77e46fb8a4c03a6ec12133c448de6"/>
          <w:r>
            <w:t>L. L. Wang, J. X. Shen, P. Luk, W. Z. Fei, C. F. Wang, and H. Hao, "Development of a Magnetic-Geared Permanent-Magnet Brushless Motor,"</w:t>
          </w:r>
          <w:bookmarkEnd w:id="231"/>
          <w:r>
            <w:t xml:space="preserve"> </w:t>
          </w:r>
          <w:r w:rsidRPr="006F03DB">
            <w:rPr>
              <w:i/>
            </w:rPr>
            <w:t>IEEE Trans. Magn.</w:t>
          </w:r>
          <w:r w:rsidRPr="006F03DB">
            <w:t>, vol. 45, no. 10, pp. 4578–4581, 2009, doi: 10.1109/tmag.2009.2023071.</w:t>
          </w:r>
        </w:p>
        <w:p w14:paraId="042468DD" w14:textId="77777777" w:rsidR="006F03DB" w:rsidRDefault="006F03DB" w:rsidP="006F03DB">
          <w:pPr>
            <w:pStyle w:val="CitaviBibliographyEntry"/>
          </w:pPr>
          <w:r>
            <w:t>[60]</w:t>
          </w:r>
          <w:r>
            <w:tab/>
          </w:r>
          <w:bookmarkStart w:id="232" w:name="_CTVL00147983015be2c4d4d9c0273b944a5a8ea"/>
          <w:r>
            <w:t>The Gund Company,</w:t>
          </w:r>
          <w:bookmarkEnd w:id="232"/>
          <w:r>
            <w:t xml:space="preserve"> </w:t>
          </w:r>
          <w:r w:rsidRPr="006F03DB">
            <w:rPr>
              <w:i/>
            </w:rPr>
            <w:t xml:space="preserve">Generator Slot Liner Selection Guide. </w:t>
          </w:r>
          <w:r w:rsidRPr="006F03DB">
            <w:t>[Online]. Available: https://​thegundcompany.com​/​wp-​content/​uploads/​2024/​03/​Slot-​Liner-​Selection-​Guide-​The-​Gund-​Company.pdf (accessed: Jul. 10 2025).</w:t>
          </w:r>
        </w:p>
        <w:p w14:paraId="15A33C3E" w14:textId="75C031F1" w:rsidR="006F03DB" w:rsidRDefault="006F03DB" w:rsidP="006F03DB">
          <w:pPr>
            <w:pStyle w:val="CitaviBibliographyEntry"/>
          </w:pPr>
          <w:r>
            <w:t>[61]</w:t>
          </w:r>
          <w:r>
            <w:tab/>
          </w:r>
          <w:bookmarkStart w:id="233" w:name="_CTVL00153867a3b18934fbcb3b64ac1f28c7f19"/>
          <w:r>
            <w:t>Al. Kuehl et al,</w:t>
          </w:r>
          <w:bookmarkEnd w:id="233"/>
          <w:r>
            <w:t xml:space="preserve"> </w:t>
          </w:r>
          <w:r w:rsidRPr="006F03DB">
            <w:rPr>
              <w:i/>
            </w:rPr>
            <w:t>Robot-based production of electric motors with hairpin winding technology</w:t>
          </w:r>
          <w:r w:rsidRPr="006F03DB">
            <w:t>, 2019. [Online]. Available: https://​www.iaeng.org​/​publication/​wcecs2019/​wcecs2019_​pp257-​262.pdf</w:t>
          </w:r>
        </w:p>
        <w:p w14:paraId="2554CF0B" w14:textId="77777777" w:rsidR="006F03DB" w:rsidRDefault="006F03DB" w:rsidP="006F03DB">
          <w:pPr>
            <w:pStyle w:val="CitaviBibliographyEntry"/>
          </w:pPr>
          <w:r>
            <w:t>[62]</w:t>
          </w:r>
          <w:r>
            <w:tab/>
          </w:r>
          <w:bookmarkStart w:id="234" w:name="_CTVL001ddba603478164beabb342814cc5855e2"/>
          <w:r>
            <w:t>V. Henrich, A. Vogel, M. Baader, J. Franke, and A. Kühl, "Vision-Based Pose Estimation of Superimposed Enameled Wire Ends for Robotic Handling of Powerdense Flat Wire Stators," in</w:t>
          </w:r>
          <w:bookmarkEnd w:id="234"/>
          <w:r>
            <w:t xml:space="preserve"> </w:t>
          </w:r>
          <w:r w:rsidRPr="006F03DB">
            <w:rPr>
              <w:i/>
            </w:rPr>
            <w:t>2024 14th International Electric Drives Production Conference (EDPC)</w:t>
          </w:r>
          <w:r w:rsidRPr="006F03DB">
            <w:t>, 2024, pp. 1–9.</w:t>
          </w:r>
        </w:p>
        <w:p w14:paraId="7B81764B" w14:textId="77777777" w:rsidR="006F03DB" w:rsidRDefault="006F03DB" w:rsidP="006F03DB">
          <w:pPr>
            <w:pStyle w:val="CitaviBibliographyEntry"/>
          </w:pPr>
          <w:r>
            <w:t>[63]</w:t>
          </w:r>
          <w:r>
            <w:tab/>
          </w:r>
          <w:bookmarkStart w:id="235" w:name="_CTVL0012830e8922d214ed2b053b85c418e964e"/>
          <w:r>
            <w:t>Universal Robots,</w:t>
          </w:r>
          <w:bookmarkEnd w:id="235"/>
          <w:r>
            <w:t xml:space="preserve"> </w:t>
          </w:r>
          <w:r w:rsidRPr="006F03DB">
            <w:rPr>
              <w:i/>
            </w:rPr>
            <w:t xml:space="preserve">UR10e. </w:t>
          </w:r>
          <w:r w:rsidRPr="006F03DB">
            <w:t>[Online]. Available: https://​www.universal-robots.com​/​products/​ur10e/​ (accessed: Aug. 19 2025).</w:t>
          </w:r>
        </w:p>
        <w:p w14:paraId="2F92FF2D" w14:textId="77777777" w:rsidR="006F03DB" w:rsidRDefault="006F03DB" w:rsidP="006F03DB">
          <w:pPr>
            <w:pStyle w:val="CitaviBibliographyEntry"/>
          </w:pPr>
          <w:r>
            <w:lastRenderedPageBreak/>
            <w:t>[64]</w:t>
          </w:r>
          <w:r>
            <w:tab/>
          </w:r>
          <w:bookmarkStart w:id="236" w:name="_CTVL001e1af1aeabff341e89f8bf8d48ebcfe30"/>
          <w:r>
            <w:t>OnRobot,</w:t>
          </w:r>
          <w:bookmarkEnd w:id="236"/>
          <w:r>
            <w:t xml:space="preserve"> </w:t>
          </w:r>
          <w:r w:rsidRPr="006F03DB">
            <w:rPr>
              <w:i/>
            </w:rPr>
            <w:t xml:space="preserve">RG2 Gripper - Flexible 2 Finger Robot Gripper | OnRobot. </w:t>
          </w:r>
          <w:r w:rsidRPr="006F03DB">
            <w:t>[Online]. Available: https://​onrobot.com​/​us/​products/​rg2-​gripper (accessed: Aug. 20 2025).</w:t>
          </w:r>
        </w:p>
        <w:p w14:paraId="5850C9C7" w14:textId="77777777" w:rsidR="006F03DB" w:rsidRDefault="006F03DB" w:rsidP="006F03DB">
          <w:pPr>
            <w:pStyle w:val="CitaviBibliographyEntry"/>
          </w:pPr>
          <w:r>
            <w:t>[65]</w:t>
          </w:r>
          <w:r>
            <w:tab/>
          </w:r>
          <w:bookmarkStart w:id="237" w:name="_CTVL001fceada7f61964f1795410befaa11db59"/>
          <w:r>
            <w:t>OnRobot,</w:t>
          </w:r>
          <w:bookmarkEnd w:id="237"/>
          <w:r>
            <w:t xml:space="preserve"> </w:t>
          </w:r>
          <w:r w:rsidRPr="006F03DB">
            <w:rPr>
              <w:i/>
            </w:rPr>
            <w:t xml:space="preserve">Hex 6-Axis Force Torque Sensor | OnRobot. </w:t>
          </w:r>
          <w:r w:rsidRPr="006F03DB">
            <w:t>[Online]. Available: https://​onrobot.com​/​en/​products/​hex-​6-​axis-​force-​torque-​sensor (accessed: Aug. 20 2025).</w:t>
          </w:r>
        </w:p>
        <w:p w14:paraId="777F059B" w14:textId="77777777" w:rsidR="006F03DB" w:rsidRDefault="006F03DB" w:rsidP="006F03DB">
          <w:pPr>
            <w:pStyle w:val="CitaviBibliographyEntry"/>
          </w:pPr>
          <w:r>
            <w:t>[66]</w:t>
          </w:r>
          <w:r>
            <w:tab/>
          </w:r>
          <w:bookmarkStart w:id="238" w:name="_CTVL001378dbd691cc642259890258700e4cbef"/>
          <w:r>
            <w:t>M. J. Akhtar and R. K. Behera, "Optimal design of stator and rotor slot of induction motor for electric vehicle applications,"</w:t>
          </w:r>
          <w:bookmarkEnd w:id="238"/>
          <w:r>
            <w:t xml:space="preserve"> </w:t>
          </w:r>
          <w:r w:rsidRPr="006F03DB">
            <w:rPr>
              <w:i/>
            </w:rPr>
            <w:t>IET Electrical Systems in Transportation</w:t>
          </w:r>
          <w:r w:rsidRPr="006F03DB">
            <w:t>, vol. 9, no. 1, pp. 35–43, 2019, doi: 10.1049/iet-est.2018.5050.</w:t>
          </w:r>
        </w:p>
        <w:p w14:paraId="08D92593" w14:textId="77777777" w:rsidR="006F03DB" w:rsidRDefault="006F03DB" w:rsidP="006F03DB">
          <w:pPr>
            <w:pStyle w:val="CitaviBibliographyEntry"/>
          </w:pPr>
          <w:r>
            <w:t>[67]</w:t>
          </w:r>
          <w:r>
            <w:tab/>
          </w:r>
          <w:bookmarkStart w:id="239" w:name="_CTVL00128624fd27b1040a7ac269bd427676a01"/>
          <w:r>
            <w:t>A. Tokat, T. Thiringer, and E. Jansson, "Impact of stator slot geometry on the performance of a permanent magnet synchronous generator for wave energy converters," in</w:t>
          </w:r>
          <w:bookmarkEnd w:id="239"/>
          <w:r>
            <w:t xml:space="preserve"> </w:t>
          </w:r>
          <w:r w:rsidRPr="006F03DB">
            <w:rPr>
              <w:i/>
            </w:rPr>
            <w:t>2020 International Conference on Electrical Machines (ICEM)</w:t>
          </w:r>
          <w:r w:rsidRPr="006F03DB">
            <w:t>, 2020, pp. 1910–1916.</w:t>
          </w:r>
        </w:p>
        <w:p w14:paraId="0A4E6836" w14:textId="77777777" w:rsidR="006F03DB" w:rsidRDefault="006F03DB" w:rsidP="006F03DB">
          <w:pPr>
            <w:pStyle w:val="CitaviBibliographyEntry"/>
          </w:pPr>
          <w:r>
            <w:t>[68]</w:t>
          </w:r>
          <w:r>
            <w:tab/>
          </w:r>
          <w:bookmarkStart w:id="240" w:name="_CTVL001fe2b6899f7d04c2f9843c4e6a00647e6"/>
          <w:r>
            <w:t>Universal Robots,</w:t>
          </w:r>
          <w:bookmarkEnd w:id="240"/>
          <w:r>
            <w:t xml:space="preserve"> </w:t>
          </w:r>
          <w:r w:rsidRPr="006F03DB">
            <w:rPr>
              <w:i/>
            </w:rPr>
            <w:t xml:space="preserve">Force and torque values in tool coordinate system 44911. </w:t>
          </w:r>
          <w:r w:rsidRPr="006F03DB">
            <w:t>[Online]. Available: https://​www.universal-robots.com​/​articles/​ur/​programming/​get-​force-​and-​torque-​values-​in-​tool-​coordinate-​system/​ (accessed: Aug. 25 2025).</w:t>
          </w:r>
        </w:p>
        <w:p w14:paraId="75D09FDB" w14:textId="5E879CF9" w:rsidR="007102E0" w:rsidRPr="005F3D41" w:rsidRDefault="006F03DB" w:rsidP="006F03DB">
          <w:pPr>
            <w:pStyle w:val="CitaviBibliographyEntry"/>
          </w:pPr>
          <w:r>
            <w:t>[69]</w:t>
          </w:r>
          <w:r>
            <w:tab/>
          </w:r>
          <w:bookmarkStart w:id="241" w:name="_CTVL00124fb4e341fd1403799f86b50558cd3f5"/>
          <w:r>
            <w:t>L. D. Brown, T. T. Cai, and A. DasGupta, "Interval Estimation for a Binomial Proportion,"</w:t>
          </w:r>
          <w:bookmarkEnd w:id="241"/>
          <w:r>
            <w:t xml:space="preserve"> </w:t>
          </w:r>
          <w:r w:rsidRPr="006F03DB">
            <w:rPr>
              <w:i/>
            </w:rPr>
            <w:t>Statist. Sci.</w:t>
          </w:r>
          <w:r w:rsidRPr="006F03DB">
            <w:t>, vol. 16, no. 2, 2001, doi: 10.1214/ss/1009213286.</w:t>
          </w:r>
          <w:r w:rsidR="004831AC">
            <w:fldChar w:fldCharType="end"/>
          </w:r>
        </w:p>
      </w:sdtContent>
    </w:sdt>
    <w:sectPr w:rsidR="007102E0" w:rsidRPr="005F3D41">
      <w:headerReference w:type="default" r:id="rId138"/>
      <w:footerReference w:type="default" r:id="rId139"/>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7906A1" w14:textId="77777777" w:rsidR="00C6493E" w:rsidRDefault="00C6493E">
      <w:r>
        <w:separator/>
      </w:r>
    </w:p>
  </w:endnote>
  <w:endnote w:type="continuationSeparator" w:id="0">
    <w:p w14:paraId="220707FC" w14:textId="77777777" w:rsidR="00C6493E" w:rsidRDefault="00C64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36A2B" w14:textId="77777777" w:rsidR="00AF51E9" w:rsidRDefault="00AF51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2834F" w14:textId="77777777" w:rsidR="00AF51E9" w:rsidRDefault="00AF51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A3D8F" w14:textId="77777777" w:rsidR="00AF51E9" w:rsidRDefault="00AF51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2740CA" w14:textId="77777777" w:rsidR="00C6493E" w:rsidRDefault="00C6493E">
      <w:r>
        <w:separator/>
      </w:r>
    </w:p>
  </w:footnote>
  <w:footnote w:type="continuationSeparator" w:id="0">
    <w:p w14:paraId="7797027F" w14:textId="77777777" w:rsidR="00C6493E" w:rsidRDefault="00C649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0E6DB" w14:textId="77777777" w:rsidR="00AF51E9" w:rsidRDefault="00AF51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167F8846"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665E96">
      <w:rPr>
        <w:rFonts w:cs="Arial"/>
        <w:noProof/>
        <w:lang w:val="en-US"/>
      </w:rPr>
      <w:t>Fundamentals of Electric Motor Production</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FB23E1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2CC9A7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A80B6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D6A40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47E871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EE12F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28ED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DC6CD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295E5D9C"/>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0"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1"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3"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5"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6"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7" w15:restartNumberingAfterBreak="0">
    <w:nsid w:val="3B1E3C5E"/>
    <w:multiLevelType w:val="multilevel"/>
    <w:tmpl w:val="0B3097D6"/>
    <w:numStyleLink w:val="FormatvorlageAufgezhlt"/>
  </w:abstractNum>
  <w:abstractNum w:abstractNumId="18"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9"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0"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2"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3"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24"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5"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7"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8"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9"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0"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1"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33" w15:restartNumberingAfterBreak="0">
    <w:nsid w:val="61F361FD"/>
    <w:multiLevelType w:val="multilevel"/>
    <w:tmpl w:val="0B3097D6"/>
    <w:numStyleLink w:val="FormatvorlageAufgezhlt"/>
  </w:abstractNum>
  <w:abstractNum w:abstractNumId="34"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5"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7"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8"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9" w15:restartNumberingAfterBreak="0">
    <w:nsid w:val="700E12C7"/>
    <w:multiLevelType w:val="multilevel"/>
    <w:tmpl w:val="0B3097D6"/>
    <w:numStyleLink w:val="FormatvorlageAufgezhlt"/>
  </w:abstractNum>
  <w:abstractNum w:abstractNumId="40"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3"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4"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5"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7"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14"/>
  </w:num>
  <w:num w:numId="2" w16cid:durableId="80687960">
    <w:abstractNumId w:val="30"/>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34"/>
  </w:num>
  <w:num w:numId="4" w16cid:durableId="722212518">
    <w:abstractNumId w:val="34"/>
    <w:lvlOverride w:ilvl="0">
      <w:lvl w:ilvl="0">
        <w:start w:val="1"/>
        <w:numFmt w:val="decimal"/>
        <w:lvlText w:val="%1."/>
        <w:legacy w:legacy="1" w:legacySpace="0" w:legacyIndent="283"/>
        <w:lvlJc w:val="left"/>
        <w:pPr>
          <w:ind w:left="1134" w:hanging="283"/>
        </w:pPr>
      </w:lvl>
    </w:lvlOverride>
  </w:num>
  <w:num w:numId="5" w16cid:durableId="265162366">
    <w:abstractNumId w:val="34"/>
    <w:lvlOverride w:ilvl="0">
      <w:lvl w:ilvl="0">
        <w:start w:val="1"/>
        <w:numFmt w:val="decimal"/>
        <w:lvlText w:val="%1."/>
        <w:legacy w:legacy="1" w:legacySpace="0" w:legacyIndent="283"/>
        <w:lvlJc w:val="left"/>
        <w:pPr>
          <w:ind w:left="1134" w:hanging="283"/>
        </w:pPr>
      </w:lvl>
    </w:lvlOverride>
  </w:num>
  <w:num w:numId="6" w16cid:durableId="131486812">
    <w:abstractNumId w:val="26"/>
  </w:num>
  <w:num w:numId="7" w16cid:durableId="744836090">
    <w:abstractNumId w:val="19"/>
  </w:num>
  <w:num w:numId="8" w16cid:durableId="1783498">
    <w:abstractNumId w:val="23"/>
  </w:num>
  <w:num w:numId="9" w16cid:durableId="1738895968">
    <w:abstractNumId w:val="21"/>
  </w:num>
  <w:num w:numId="10" w16cid:durableId="1854412392">
    <w:abstractNumId w:val="18"/>
  </w:num>
  <w:num w:numId="11" w16cid:durableId="240990544">
    <w:abstractNumId w:val="35"/>
  </w:num>
  <w:num w:numId="12" w16cid:durableId="898706272">
    <w:abstractNumId w:val="41"/>
  </w:num>
  <w:num w:numId="13" w16cid:durableId="1956935792">
    <w:abstractNumId w:val="12"/>
  </w:num>
  <w:num w:numId="14" w16cid:durableId="970668396">
    <w:abstractNumId w:val="16"/>
  </w:num>
  <w:num w:numId="15" w16cid:durableId="636110144">
    <w:abstractNumId w:val="13"/>
  </w:num>
  <w:num w:numId="16" w16cid:durableId="942152855">
    <w:abstractNumId w:val="9"/>
  </w:num>
  <w:num w:numId="17" w16cid:durableId="1327897766">
    <w:abstractNumId w:val="38"/>
  </w:num>
  <w:num w:numId="18" w16cid:durableId="1381132469">
    <w:abstractNumId w:val="24"/>
  </w:num>
  <w:num w:numId="19" w16cid:durableId="1798141537">
    <w:abstractNumId w:val="37"/>
  </w:num>
  <w:num w:numId="20" w16cid:durableId="2010984176">
    <w:abstractNumId w:val="42"/>
  </w:num>
  <w:num w:numId="21" w16cid:durableId="91979659">
    <w:abstractNumId w:val="43"/>
  </w:num>
  <w:num w:numId="22" w16cid:durableId="712769611">
    <w:abstractNumId w:val="32"/>
  </w:num>
  <w:num w:numId="23" w16cid:durableId="812253970">
    <w:abstractNumId w:val="28"/>
  </w:num>
  <w:num w:numId="24" w16cid:durableId="1848404652">
    <w:abstractNumId w:val="46"/>
  </w:num>
  <w:num w:numId="25" w16cid:durableId="1753814505">
    <w:abstractNumId w:val="15"/>
  </w:num>
  <w:num w:numId="26" w16cid:durableId="866719734">
    <w:abstractNumId w:val="11"/>
  </w:num>
  <w:num w:numId="27" w16cid:durableId="610673708">
    <w:abstractNumId w:val="10"/>
  </w:num>
  <w:num w:numId="28" w16cid:durableId="1644039751">
    <w:abstractNumId w:val="27"/>
  </w:num>
  <w:num w:numId="29" w16cid:durableId="1936864084">
    <w:abstractNumId w:val="31"/>
  </w:num>
  <w:num w:numId="30" w16cid:durableId="1390418080">
    <w:abstractNumId w:val="29"/>
  </w:num>
  <w:num w:numId="31" w16cid:durableId="635599187">
    <w:abstractNumId w:val="44"/>
  </w:num>
  <w:num w:numId="32" w16cid:durableId="2058779057">
    <w:abstractNumId w:val="25"/>
  </w:num>
  <w:num w:numId="33" w16cid:durableId="150874426">
    <w:abstractNumId w:val="22"/>
  </w:num>
  <w:num w:numId="34" w16cid:durableId="469054914">
    <w:abstractNumId w:val="33"/>
  </w:num>
  <w:num w:numId="35" w16cid:durableId="1659190778">
    <w:abstractNumId w:val="17"/>
  </w:num>
  <w:num w:numId="36" w16cid:durableId="2044938151">
    <w:abstractNumId w:val="39"/>
  </w:num>
  <w:num w:numId="37" w16cid:durableId="518088350">
    <w:abstractNumId w:val="36"/>
  </w:num>
  <w:num w:numId="38" w16cid:durableId="988899906">
    <w:abstractNumId w:val="47"/>
  </w:num>
  <w:num w:numId="39" w16cid:durableId="589700279">
    <w:abstractNumId w:val="20"/>
  </w:num>
  <w:num w:numId="40" w16cid:durableId="1316297979">
    <w:abstractNumId w:val="40"/>
  </w:num>
  <w:num w:numId="41" w16cid:durableId="1139689475">
    <w:abstractNumId w:val="45"/>
  </w:num>
  <w:num w:numId="42" w16cid:durableId="582564802">
    <w:abstractNumId w:val="0"/>
  </w:num>
  <w:num w:numId="43" w16cid:durableId="551886650">
    <w:abstractNumId w:val="1"/>
  </w:num>
  <w:num w:numId="44" w16cid:durableId="48502375">
    <w:abstractNumId w:val="2"/>
  </w:num>
  <w:num w:numId="45" w16cid:durableId="1555310589">
    <w:abstractNumId w:val="3"/>
  </w:num>
  <w:num w:numId="46" w16cid:durableId="2064211988">
    <w:abstractNumId w:val="4"/>
  </w:num>
  <w:num w:numId="47" w16cid:durableId="216161204">
    <w:abstractNumId w:val="5"/>
  </w:num>
  <w:num w:numId="48" w16cid:durableId="572086235">
    <w:abstractNumId w:val="6"/>
  </w:num>
  <w:num w:numId="49" w16cid:durableId="254411494">
    <w:abstractNumId w:val="7"/>
  </w:num>
  <w:num w:numId="50" w16cid:durableId="9377141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17D1F"/>
    <w:rsid w:val="000237BA"/>
    <w:rsid w:val="00027FF6"/>
    <w:rsid w:val="00032403"/>
    <w:rsid w:val="00040556"/>
    <w:rsid w:val="00043CDB"/>
    <w:rsid w:val="00045658"/>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0573"/>
    <w:rsid w:val="000B3539"/>
    <w:rsid w:val="000B45F7"/>
    <w:rsid w:val="000B4BC5"/>
    <w:rsid w:val="000C1CBB"/>
    <w:rsid w:val="000C6778"/>
    <w:rsid w:val="000E22E9"/>
    <w:rsid w:val="000F7179"/>
    <w:rsid w:val="00105962"/>
    <w:rsid w:val="00106D6C"/>
    <w:rsid w:val="0010735D"/>
    <w:rsid w:val="0010739A"/>
    <w:rsid w:val="001073FE"/>
    <w:rsid w:val="00110BDC"/>
    <w:rsid w:val="00113128"/>
    <w:rsid w:val="00113BC8"/>
    <w:rsid w:val="00114E87"/>
    <w:rsid w:val="001226B2"/>
    <w:rsid w:val="00123048"/>
    <w:rsid w:val="001240F6"/>
    <w:rsid w:val="001250A5"/>
    <w:rsid w:val="00125F89"/>
    <w:rsid w:val="001404C8"/>
    <w:rsid w:val="00145117"/>
    <w:rsid w:val="0014655B"/>
    <w:rsid w:val="001608A2"/>
    <w:rsid w:val="00161BDA"/>
    <w:rsid w:val="00170A71"/>
    <w:rsid w:val="001723A4"/>
    <w:rsid w:val="0017778B"/>
    <w:rsid w:val="001A327A"/>
    <w:rsid w:val="001A5397"/>
    <w:rsid w:val="001B7B00"/>
    <w:rsid w:val="001B7E17"/>
    <w:rsid w:val="001C3B27"/>
    <w:rsid w:val="001D2036"/>
    <w:rsid w:val="001D441E"/>
    <w:rsid w:val="001D4F18"/>
    <w:rsid w:val="001E1446"/>
    <w:rsid w:val="001E610B"/>
    <w:rsid w:val="00211E07"/>
    <w:rsid w:val="00214CF0"/>
    <w:rsid w:val="00215C08"/>
    <w:rsid w:val="00216140"/>
    <w:rsid w:val="00220337"/>
    <w:rsid w:val="002206A1"/>
    <w:rsid w:val="00231964"/>
    <w:rsid w:val="00231D89"/>
    <w:rsid w:val="0023714C"/>
    <w:rsid w:val="00237AE2"/>
    <w:rsid w:val="0025029F"/>
    <w:rsid w:val="00252531"/>
    <w:rsid w:val="00263C5A"/>
    <w:rsid w:val="00273B2B"/>
    <w:rsid w:val="00277227"/>
    <w:rsid w:val="002820E1"/>
    <w:rsid w:val="00286BF0"/>
    <w:rsid w:val="002A20F8"/>
    <w:rsid w:val="002A5324"/>
    <w:rsid w:val="002B6624"/>
    <w:rsid w:val="002B6D07"/>
    <w:rsid w:val="002C4628"/>
    <w:rsid w:val="002C4DB1"/>
    <w:rsid w:val="002C7B7D"/>
    <w:rsid w:val="002D0D43"/>
    <w:rsid w:val="002D2F38"/>
    <w:rsid w:val="002D32CB"/>
    <w:rsid w:val="002D695C"/>
    <w:rsid w:val="002E6254"/>
    <w:rsid w:val="002E7767"/>
    <w:rsid w:val="002F22A8"/>
    <w:rsid w:val="002F2AE2"/>
    <w:rsid w:val="003023B0"/>
    <w:rsid w:val="00305C6D"/>
    <w:rsid w:val="0031512B"/>
    <w:rsid w:val="003202BB"/>
    <w:rsid w:val="00326F8A"/>
    <w:rsid w:val="0034193D"/>
    <w:rsid w:val="003458FC"/>
    <w:rsid w:val="00347F58"/>
    <w:rsid w:val="0035001E"/>
    <w:rsid w:val="00352D42"/>
    <w:rsid w:val="00353AB4"/>
    <w:rsid w:val="0036196E"/>
    <w:rsid w:val="00362E8D"/>
    <w:rsid w:val="0036456B"/>
    <w:rsid w:val="003647CF"/>
    <w:rsid w:val="00364B28"/>
    <w:rsid w:val="00371A76"/>
    <w:rsid w:val="00373C42"/>
    <w:rsid w:val="00375BDF"/>
    <w:rsid w:val="00383FCE"/>
    <w:rsid w:val="0039024F"/>
    <w:rsid w:val="003910A9"/>
    <w:rsid w:val="003A023F"/>
    <w:rsid w:val="003A153E"/>
    <w:rsid w:val="003A643C"/>
    <w:rsid w:val="003B1196"/>
    <w:rsid w:val="003B2A63"/>
    <w:rsid w:val="003B450C"/>
    <w:rsid w:val="003B69DE"/>
    <w:rsid w:val="003B7276"/>
    <w:rsid w:val="003C0C5F"/>
    <w:rsid w:val="003C162A"/>
    <w:rsid w:val="003C4541"/>
    <w:rsid w:val="003D1A5C"/>
    <w:rsid w:val="003D2620"/>
    <w:rsid w:val="003D5A75"/>
    <w:rsid w:val="003E0D8A"/>
    <w:rsid w:val="003E3B3C"/>
    <w:rsid w:val="003E4AF4"/>
    <w:rsid w:val="003E5E6E"/>
    <w:rsid w:val="003F014B"/>
    <w:rsid w:val="003F0355"/>
    <w:rsid w:val="003F6219"/>
    <w:rsid w:val="003F6A67"/>
    <w:rsid w:val="00401424"/>
    <w:rsid w:val="00405FB0"/>
    <w:rsid w:val="0041007F"/>
    <w:rsid w:val="0041082B"/>
    <w:rsid w:val="00411DBF"/>
    <w:rsid w:val="00413B2D"/>
    <w:rsid w:val="004165EB"/>
    <w:rsid w:val="00423921"/>
    <w:rsid w:val="00431506"/>
    <w:rsid w:val="004328CB"/>
    <w:rsid w:val="004341FB"/>
    <w:rsid w:val="00434971"/>
    <w:rsid w:val="00437B26"/>
    <w:rsid w:val="00440F9B"/>
    <w:rsid w:val="00452505"/>
    <w:rsid w:val="00464D6D"/>
    <w:rsid w:val="004727C4"/>
    <w:rsid w:val="004756AD"/>
    <w:rsid w:val="00482449"/>
    <w:rsid w:val="004831AC"/>
    <w:rsid w:val="00485842"/>
    <w:rsid w:val="00486ACC"/>
    <w:rsid w:val="00490112"/>
    <w:rsid w:val="004910BC"/>
    <w:rsid w:val="004975D5"/>
    <w:rsid w:val="004A1132"/>
    <w:rsid w:val="004A17E1"/>
    <w:rsid w:val="004A5B7B"/>
    <w:rsid w:val="004A7CD8"/>
    <w:rsid w:val="004B633A"/>
    <w:rsid w:val="004D61F8"/>
    <w:rsid w:val="004D7506"/>
    <w:rsid w:val="004E24B3"/>
    <w:rsid w:val="004E4D7C"/>
    <w:rsid w:val="004F4F1C"/>
    <w:rsid w:val="004F651B"/>
    <w:rsid w:val="005053D4"/>
    <w:rsid w:val="005143F0"/>
    <w:rsid w:val="00516873"/>
    <w:rsid w:val="00517B07"/>
    <w:rsid w:val="005206E9"/>
    <w:rsid w:val="00520D83"/>
    <w:rsid w:val="00521BF6"/>
    <w:rsid w:val="00533CFF"/>
    <w:rsid w:val="0053636C"/>
    <w:rsid w:val="00536C86"/>
    <w:rsid w:val="00550C80"/>
    <w:rsid w:val="005550A3"/>
    <w:rsid w:val="00555396"/>
    <w:rsid w:val="0055583D"/>
    <w:rsid w:val="00557D5F"/>
    <w:rsid w:val="00562CE9"/>
    <w:rsid w:val="0056330E"/>
    <w:rsid w:val="005722B9"/>
    <w:rsid w:val="005725E7"/>
    <w:rsid w:val="00572838"/>
    <w:rsid w:val="005735D5"/>
    <w:rsid w:val="00573CF8"/>
    <w:rsid w:val="00574139"/>
    <w:rsid w:val="00576EE9"/>
    <w:rsid w:val="00581DF7"/>
    <w:rsid w:val="00583DAF"/>
    <w:rsid w:val="00587C45"/>
    <w:rsid w:val="0059144D"/>
    <w:rsid w:val="005919ED"/>
    <w:rsid w:val="005955A6"/>
    <w:rsid w:val="00597372"/>
    <w:rsid w:val="005A17C8"/>
    <w:rsid w:val="005A2004"/>
    <w:rsid w:val="005B4843"/>
    <w:rsid w:val="005B4B18"/>
    <w:rsid w:val="005B599F"/>
    <w:rsid w:val="005B5EA2"/>
    <w:rsid w:val="005B7590"/>
    <w:rsid w:val="005C221C"/>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2F7E"/>
    <w:rsid w:val="00625154"/>
    <w:rsid w:val="00633311"/>
    <w:rsid w:val="00637578"/>
    <w:rsid w:val="006552AB"/>
    <w:rsid w:val="0065791C"/>
    <w:rsid w:val="00657955"/>
    <w:rsid w:val="006623FC"/>
    <w:rsid w:val="00665E96"/>
    <w:rsid w:val="00673555"/>
    <w:rsid w:val="00675075"/>
    <w:rsid w:val="00675127"/>
    <w:rsid w:val="0068108A"/>
    <w:rsid w:val="00685E13"/>
    <w:rsid w:val="00696FAC"/>
    <w:rsid w:val="006975BD"/>
    <w:rsid w:val="006A5718"/>
    <w:rsid w:val="006A6DB0"/>
    <w:rsid w:val="006A7502"/>
    <w:rsid w:val="006A7FCD"/>
    <w:rsid w:val="006B4F85"/>
    <w:rsid w:val="006B6F0D"/>
    <w:rsid w:val="006C18B0"/>
    <w:rsid w:val="006C1FE2"/>
    <w:rsid w:val="006C2FE5"/>
    <w:rsid w:val="006C419E"/>
    <w:rsid w:val="006C5C30"/>
    <w:rsid w:val="006D19BF"/>
    <w:rsid w:val="006D4056"/>
    <w:rsid w:val="006D66D3"/>
    <w:rsid w:val="006E207F"/>
    <w:rsid w:val="006E346A"/>
    <w:rsid w:val="006E625A"/>
    <w:rsid w:val="006E7DFF"/>
    <w:rsid w:val="006F03DB"/>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679E1"/>
    <w:rsid w:val="007756D3"/>
    <w:rsid w:val="00776C80"/>
    <w:rsid w:val="007812BC"/>
    <w:rsid w:val="007830E2"/>
    <w:rsid w:val="00786055"/>
    <w:rsid w:val="007907DA"/>
    <w:rsid w:val="0079193C"/>
    <w:rsid w:val="007950D5"/>
    <w:rsid w:val="0079736F"/>
    <w:rsid w:val="007A217C"/>
    <w:rsid w:val="007A3A87"/>
    <w:rsid w:val="007A44C7"/>
    <w:rsid w:val="007A62D6"/>
    <w:rsid w:val="007A6D7B"/>
    <w:rsid w:val="007A7265"/>
    <w:rsid w:val="007A77DF"/>
    <w:rsid w:val="007B64CB"/>
    <w:rsid w:val="007C1D3C"/>
    <w:rsid w:val="007D0CC4"/>
    <w:rsid w:val="007D0D27"/>
    <w:rsid w:val="007D6E8D"/>
    <w:rsid w:val="007D76C0"/>
    <w:rsid w:val="007E3788"/>
    <w:rsid w:val="007E479C"/>
    <w:rsid w:val="007F6232"/>
    <w:rsid w:val="00800B90"/>
    <w:rsid w:val="00801862"/>
    <w:rsid w:val="0080393C"/>
    <w:rsid w:val="00806C12"/>
    <w:rsid w:val="00811FCB"/>
    <w:rsid w:val="0081351E"/>
    <w:rsid w:val="00821050"/>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A9"/>
    <w:rsid w:val="008873EF"/>
    <w:rsid w:val="008B0090"/>
    <w:rsid w:val="008B0522"/>
    <w:rsid w:val="008B238D"/>
    <w:rsid w:val="008B5F14"/>
    <w:rsid w:val="008B6997"/>
    <w:rsid w:val="008C0BDD"/>
    <w:rsid w:val="008C2C7B"/>
    <w:rsid w:val="008C7CF4"/>
    <w:rsid w:val="008D2719"/>
    <w:rsid w:val="008D284E"/>
    <w:rsid w:val="008E0C8F"/>
    <w:rsid w:val="008E4C38"/>
    <w:rsid w:val="008E7883"/>
    <w:rsid w:val="008F77F1"/>
    <w:rsid w:val="00903448"/>
    <w:rsid w:val="009139B0"/>
    <w:rsid w:val="00920964"/>
    <w:rsid w:val="009227F0"/>
    <w:rsid w:val="0092425D"/>
    <w:rsid w:val="00925758"/>
    <w:rsid w:val="0092654B"/>
    <w:rsid w:val="0093647B"/>
    <w:rsid w:val="00942F64"/>
    <w:rsid w:val="009437AD"/>
    <w:rsid w:val="00944220"/>
    <w:rsid w:val="00947B54"/>
    <w:rsid w:val="00952ED1"/>
    <w:rsid w:val="009543CE"/>
    <w:rsid w:val="00956037"/>
    <w:rsid w:val="00960C7A"/>
    <w:rsid w:val="00963055"/>
    <w:rsid w:val="00963F41"/>
    <w:rsid w:val="00967C5A"/>
    <w:rsid w:val="00971293"/>
    <w:rsid w:val="009719D3"/>
    <w:rsid w:val="009754D0"/>
    <w:rsid w:val="00977FDD"/>
    <w:rsid w:val="00983790"/>
    <w:rsid w:val="0099654F"/>
    <w:rsid w:val="009A069C"/>
    <w:rsid w:val="009A3628"/>
    <w:rsid w:val="009A3710"/>
    <w:rsid w:val="009A4FBF"/>
    <w:rsid w:val="009B370E"/>
    <w:rsid w:val="009B62EE"/>
    <w:rsid w:val="009C13B9"/>
    <w:rsid w:val="009C46E8"/>
    <w:rsid w:val="009C5EAA"/>
    <w:rsid w:val="009D4FAA"/>
    <w:rsid w:val="009E232A"/>
    <w:rsid w:val="009E313B"/>
    <w:rsid w:val="009E4E84"/>
    <w:rsid w:val="009F1118"/>
    <w:rsid w:val="009F600C"/>
    <w:rsid w:val="00A05639"/>
    <w:rsid w:val="00A13D95"/>
    <w:rsid w:val="00A2294F"/>
    <w:rsid w:val="00A2524A"/>
    <w:rsid w:val="00A305CE"/>
    <w:rsid w:val="00A31181"/>
    <w:rsid w:val="00A470BE"/>
    <w:rsid w:val="00A476A0"/>
    <w:rsid w:val="00A60657"/>
    <w:rsid w:val="00A64B1C"/>
    <w:rsid w:val="00A66CA4"/>
    <w:rsid w:val="00A70F1A"/>
    <w:rsid w:val="00A75EF3"/>
    <w:rsid w:val="00A80380"/>
    <w:rsid w:val="00A80CEA"/>
    <w:rsid w:val="00A8267B"/>
    <w:rsid w:val="00A831DC"/>
    <w:rsid w:val="00A8660F"/>
    <w:rsid w:val="00A86D87"/>
    <w:rsid w:val="00A908C0"/>
    <w:rsid w:val="00A92806"/>
    <w:rsid w:val="00A93E88"/>
    <w:rsid w:val="00A94C05"/>
    <w:rsid w:val="00AA4EAF"/>
    <w:rsid w:val="00AA6B8F"/>
    <w:rsid w:val="00AB30B0"/>
    <w:rsid w:val="00AB312D"/>
    <w:rsid w:val="00AB3FA7"/>
    <w:rsid w:val="00AC39C3"/>
    <w:rsid w:val="00AD13AC"/>
    <w:rsid w:val="00AD52B0"/>
    <w:rsid w:val="00AE2C91"/>
    <w:rsid w:val="00AE39B2"/>
    <w:rsid w:val="00AF51E9"/>
    <w:rsid w:val="00AF61E3"/>
    <w:rsid w:val="00B00BE2"/>
    <w:rsid w:val="00B0285E"/>
    <w:rsid w:val="00B03B88"/>
    <w:rsid w:val="00B05EF1"/>
    <w:rsid w:val="00B133B7"/>
    <w:rsid w:val="00B14F4B"/>
    <w:rsid w:val="00B22FAB"/>
    <w:rsid w:val="00B24B08"/>
    <w:rsid w:val="00B279C2"/>
    <w:rsid w:val="00B3065C"/>
    <w:rsid w:val="00B36156"/>
    <w:rsid w:val="00B37034"/>
    <w:rsid w:val="00B433A3"/>
    <w:rsid w:val="00B516E5"/>
    <w:rsid w:val="00B55299"/>
    <w:rsid w:val="00B56B70"/>
    <w:rsid w:val="00B60136"/>
    <w:rsid w:val="00B60DEF"/>
    <w:rsid w:val="00B65099"/>
    <w:rsid w:val="00B665DE"/>
    <w:rsid w:val="00B73D5F"/>
    <w:rsid w:val="00B96064"/>
    <w:rsid w:val="00B97BD3"/>
    <w:rsid w:val="00BA0AC4"/>
    <w:rsid w:val="00BA122F"/>
    <w:rsid w:val="00BA3898"/>
    <w:rsid w:val="00BA611B"/>
    <w:rsid w:val="00BB40FB"/>
    <w:rsid w:val="00BB7881"/>
    <w:rsid w:val="00BD45FA"/>
    <w:rsid w:val="00BD6760"/>
    <w:rsid w:val="00BF0692"/>
    <w:rsid w:val="00BF0D64"/>
    <w:rsid w:val="00BF33BD"/>
    <w:rsid w:val="00BF6800"/>
    <w:rsid w:val="00C00E33"/>
    <w:rsid w:val="00C0401B"/>
    <w:rsid w:val="00C04394"/>
    <w:rsid w:val="00C06773"/>
    <w:rsid w:val="00C074D6"/>
    <w:rsid w:val="00C100B7"/>
    <w:rsid w:val="00C10D71"/>
    <w:rsid w:val="00C15B72"/>
    <w:rsid w:val="00C21D75"/>
    <w:rsid w:val="00C24601"/>
    <w:rsid w:val="00C3128B"/>
    <w:rsid w:val="00C34CFC"/>
    <w:rsid w:val="00C358CD"/>
    <w:rsid w:val="00C37BD8"/>
    <w:rsid w:val="00C424DE"/>
    <w:rsid w:val="00C429BC"/>
    <w:rsid w:val="00C436E2"/>
    <w:rsid w:val="00C45AB3"/>
    <w:rsid w:val="00C62BB9"/>
    <w:rsid w:val="00C62C67"/>
    <w:rsid w:val="00C6493E"/>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263B1"/>
    <w:rsid w:val="00D30DE3"/>
    <w:rsid w:val="00D31F25"/>
    <w:rsid w:val="00D334BC"/>
    <w:rsid w:val="00D46515"/>
    <w:rsid w:val="00D5138A"/>
    <w:rsid w:val="00D53A4D"/>
    <w:rsid w:val="00D608E9"/>
    <w:rsid w:val="00D702D0"/>
    <w:rsid w:val="00D7100E"/>
    <w:rsid w:val="00D776BF"/>
    <w:rsid w:val="00D80B62"/>
    <w:rsid w:val="00D8103D"/>
    <w:rsid w:val="00D8534D"/>
    <w:rsid w:val="00D86CE6"/>
    <w:rsid w:val="00D873B9"/>
    <w:rsid w:val="00D90BB1"/>
    <w:rsid w:val="00DA229E"/>
    <w:rsid w:val="00DA31D7"/>
    <w:rsid w:val="00DA3669"/>
    <w:rsid w:val="00DA37A4"/>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208F0"/>
    <w:rsid w:val="00E20EDF"/>
    <w:rsid w:val="00E24543"/>
    <w:rsid w:val="00E2768D"/>
    <w:rsid w:val="00E3077E"/>
    <w:rsid w:val="00E30860"/>
    <w:rsid w:val="00E335C8"/>
    <w:rsid w:val="00E37956"/>
    <w:rsid w:val="00E41DCB"/>
    <w:rsid w:val="00E50787"/>
    <w:rsid w:val="00E549CE"/>
    <w:rsid w:val="00E54D4A"/>
    <w:rsid w:val="00E55CA2"/>
    <w:rsid w:val="00E6343E"/>
    <w:rsid w:val="00E66C73"/>
    <w:rsid w:val="00E67570"/>
    <w:rsid w:val="00E70111"/>
    <w:rsid w:val="00E74E07"/>
    <w:rsid w:val="00E75EB7"/>
    <w:rsid w:val="00E8534D"/>
    <w:rsid w:val="00E86EC4"/>
    <w:rsid w:val="00E91A44"/>
    <w:rsid w:val="00E9364A"/>
    <w:rsid w:val="00E93BF2"/>
    <w:rsid w:val="00E95AE4"/>
    <w:rsid w:val="00EA029F"/>
    <w:rsid w:val="00EA2A95"/>
    <w:rsid w:val="00EA5AE1"/>
    <w:rsid w:val="00EB78EB"/>
    <w:rsid w:val="00EC1299"/>
    <w:rsid w:val="00EC1368"/>
    <w:rsid w:val="00EC287E"/>
    <w:rsid w:val="00EC4266"/>
    <w:rsid w:val="00ED3664"/>
    <w:rsid w:val="00ED7C0F"/>
    <w:rsid w:val="00EE492A"/>
    <w:rsid w:val="00EF689E"/>
    <w:rsid w:val="00EF6CD1"/>
    <w:rsid w:val="00EF6DC6"/>
    <w:rsid w:val="00F0326A"/>
    <w:rsid w:val="00F10918"/>
    <w:rsid w:val="00F12D51"/>
    <w:rsid w:val="00F13088"/>
    <w:rsid w:val="00F131EA"/>
    <w:rsid w:val="00F170F3"/>
    <w:rsid w:val="00F2687C"/>
    <w:rsid w:val="00F26CE2"/>
    <w:rsid w:val="00F30B28"/>
    <w:rsid w:val="00F31824"/>
    <w:rsid w:val="00F3754F"/>
    <w:rsid w:val="00F472CD"/>
    <w:rsid w:val="00F56BBF"/>
    <w:rsid w:val="00F60E3E"/>
    <w:rsid w:val="00F60F21"/>
    <w:rsid w:val="00F71B38"/>
    <w:rsid w:val="00F73676"/>
    <w:rsid w:val="00F752C7"/>
    <w:rsid w:val="00F759F9"/>
    <w:rsid w:val="00F763E6"/>
    <w:rsid w:val="00F8042E"/>
    <w:rsid w:val="00F959C7"/>
    <w:rsid w:val="00F95EB4"/>
    <w:rsid w:val="00F96234"/>
    <w:rsid w:val="00FA314A"/>
    <w:rsid w:val="00FA347F"/>
    <w:rsid w:val="00FA4715"/>
    <w:rsid w:val="00FB0A10"/>
    <w:rsid w:val="00FB5C91"/>
    <w:rsid w:val="00FB68EB"/>
    <w:rsid w:val="00FC19AD"/>
    <w:rsid w:val="00FD02C9"/>
    <w:rsid w:val="00FD0540"/>
    <w:rsid w:val="00FD3F68"/>
    <w:rsid w:val="00FE1DC1"/>
    <w:rsid w:val="00FF2F88"/>
    <w:rsid w:val="00FF4FA9"/>
    <w:rsid w:val="00FF5B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link w:val="BodyTextChar"/>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 w:type="table" w:styleId="MediumList1-Accent1">
    <w:name w:val="Medium List 1 Accent 1"/>
    <w:basedOn w:val="TableNormal"/>
    <w:uiPriority w:val="65"/>
    <w:semiHidden/>
    <w:unhideWhenUsed/>
    <w:rsid w:val="0036456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6456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36456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36456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6456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6456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6456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6456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6456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645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6456B"/>
    <w:rPr>
      <w:i/>
      <w:iCs/>
    </w:rPr>
  </w:style>
  <w:style w:type="character" w:styleId="HTMLTypewriter">
    <w:name w:val="HTML Typewriter"/>
    <w:basedOn w:val="DefaultParagraphFont"/>
    <w:uiPriority w:val="99"/>
    <w:semiHidden/>
    <w:unhideWhenUsed/>
    <w:rsid w:val="0036456B"/>
    <w:rPr>
      <w:rFonts w:ascii="Consolas" w:hAnsi="Consolas"/>
      <w:sz w:val="20"/>
      <w:szCs w:val="20"/>
    </w:rPr>
  </w:style>
  <w:style w:type="character" w:styleId="HTMLSample">
    <w:name w:val="HTML Sample"/>
    <w:basedOn w:val="DefaultParagraphFont"/>
    <w:uiPriority w:val="99"/>
    <w:semiHidden/>
    <w:unhideWhenUsed/>
    <w:rsid w:val="0036456B"/>
    <w:rPr>
      <w:rFonts w:ascii="Consolas" w:hAnsi="Consolas"/>
      <w:sz w:val="24"/>
      <w:szCs w:val="24"/>
    </w:rPr>
  </w:style>
  <w:style w:type="paragraph" w:styleId="HTMLPreformatted">
    <w:name w:val="HTML Preformatted"/>
    <w:basedOn w:val="Normal"/>
    <w:link w:val="HTMLPreformattedChar"/>
    <w:uiPriority w:val="99"/>
    <w:semiHidden/>
    <w:unhideWhenUsed/>
    <w:rsid w:val="0036456B"/>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36456B"/>
    <w:rPr>
      <w:rFonts w:ascii="Consolas" w:hAnsi="Consolas"/>
    </w:rPr>
  </w:style>
  <w:style w:type="character" w:styleId="HTMLKeyboard">
    <w:name w:val="HTML Keyboard"/>
    <w:basedOn w:val="DefaultParagraphFont"/>
    <w:uiPriority w:val="99"/>
    <w:semiHidden/>
    <w:unhideWhenUsed/>
    <w:rsid w:val="0036456B"/>
    <w:rPr>
      <w:rFonts w:ascii="Consolas" w:hAnsi="Consolas"/>
      <w:sz w:val="20"/>
      <w:szCs w:val="20"/>
    </w:rPr>
  </w:style>
  <w:style w:type="character" w:styleId="HTMLDefinition">
    <w:name w:val="HTML Definition"/>
    <w:basedOn w:val="DefaultParagraphFont"/>
    <w:uiPriority w:val="99"/>
    <w:semiHidden/>
    <w:unhideWhenUsed/>
    <w:rsid w:val="0036456B"/>
    <w:rPr>
      <w:i/>
      <w:iCs/>
    </w:rPr>
  </w:style>
  <w:style w:type="character" w:styleId="HTMLCite">
    <w:name w:val="HTML Cite"/>
    <w:basedOn w:val="DefaultParagraphFont"/>
    <w:uiPriority w:val="99"/>
    <w:semiHidden/>
    <w:unhideWhenUsed/>
    <w:rsid w:val="0036456B"/>
    <w:rPr>
      <w:i/>
      <w:iCs/>
    </w:rPr>
  </w:style>
  <w:style w:type="paragraph" w:styleId="HTMLAddress">
    <w:name w:val="HTML Address"/>
    <w:basedOn w:val="Normal"/>
    <w:link w:val="HTMLAddressChar"/>
    <w:uiPriority w:val="99"/>
    <w:semiHidden/>
    <w:unhideWhenUsed/>
    <w:rsid w:val="0036456B"/>
    <w:pPr>
      <w:spacing w:before="0" w:after="0" w:line="240" w:lineRule="auto"/>
    </w:pPr>
    <w:rPr>
      <w:i/>
      <w:iCs/>
    </w:rPr>
  </w:style>
  <w:style w:type="character" w:customStyle="1" w:styleId="HTMLAddressChar">
    <w:name w:val="HTML Address Char"/>
    <w:basedOn w:val="DefaultParagraphFont"/>
    <w:link w:val="HTMLAddress"/>
    <w:uiPriority w:val="99"/>
    <w:semiHidden/>
    <w:rsid w:val="0036456B"/>
    <w:rPr>
      <w:rFonts w:ascii="Arial" w:hAnsi="Arial"/>
      <w:i/>
      <w:iCs/>
      <w:sz w:val="24"/>
    </w:rPr>
  </w:style>
  <w:style w:type="character" w:styleId="HTMLAcronym">
    <w:name w:val="HTML Acronym"/>
    <w:basedOn w:val="DefaultParagraphFont"/>
    <w:uiPriority w:val="99"/>
    <w:semiHidden/>
    <w:unhideWhenUsed/>
    <w:rsid w:val="0036456B"/>
  </w:style>
  <w:style w:type="paragraph" w:styleId="PlainText">
    <w:name w:val="Plain Text"/>
    <w:basedOn w:val="Normal"/>
    <w:link w:val="PlainTextChar"/>
    <w:uiPriority w:val="99"/>
    <w:semiHidden/>
    <w:unhideWhenUsed/>
    <w:rsid w:val="0036456B"/>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6456B"/>
    <w:rPr>
      <w:rFonts w:ascii="Consolas" w:hAnsi="Consolas"/>
      <w:sz w:val="21"/>
      <w:szCs w:val="21"/>
    </w:rPr>
  </w:style>
  <w:style w:type="paragraph" w:styleId="BlockText">
    <w:name w:val="Block Text"/>
    <w:basedOn w:val="Normal"/>
    <w:uiPriority w:val="99"/>
    <w:semiHidden/>
    <w:unhideWhenUsed/>
    <w:rsid w:val="0036456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36456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456B"/>
    <w:rPr>
      <w:rFonts w:ascii="Arial" w:hAnsi="Arial"/>
      <w:sz w:val="16"/>
      <w:szCs w:val="16"/>
    </w:rPr>
  </w:style>
  <w:style w:type="paragraph" w:styleId="BodyTextIndent2">
    <w:name w:val="Body Text Indent 2"/>
    <w:basedOn w:val="Normal"/>
    <w:link w:val="BodyTextIndent2Char"/>
    <w:uiPriority w:val="99"/>
    <w:semiHidden/>
    <w:unhideWhenUsed/>
    <w:rsid w:val="0036456B"/>
    <w:pPr>
      <w:spacing w:after="120" w:line="480" w:lineRule="auto"/>
      <w:ind w:left="283"/>
    </w:pPr>
  </w:style>
  <w:style w:type="character" w:customStyle="1" w:styleId="BodyTextIndent2Char">
    <w:name w:val="Body Text Indent 2 Char"/>
    <w:basedOn w:val="DefaultParagraphFont"/>
    <w:link w:val="BodyTextIndent2"/>
    <w:uiPriority w:val="99"/>
    <w:semiHidden/>
    <w:rsid w:val="0036456B"/>
    <w:rPr>
      <w:rFonts w:ascii="Arial" w:hAnsi="Arial"/>
      <w:sz w:val="24"/>
    </w:rPr>
  </w:style>
  <w:style w:type="paragraph" w:styleId="BodyText3">
    <w:name w:val="Body Text 3"/>
    <w:basedOn w:val="Normal"/>
    <w:link w:val="BodyText3Char"/>
    <w:uiPriority w:val="99"/>
    <w:semiHidden/>
    <w:unhideWhenUsed/>
    <w:rsid w:val="0036456B"/>
    <w:pPr>
      <w:spacing w:after="120"/>
    </w:pPr>
    <w:rPr>
      <w:sz w:val="16"/>
      <w:szCs w:val="16"/>
    </w:rPr>
  </w:style>
  <w:style w:type="character" w:customStyle="1" w:styleId="BodyText3Char">
    <w:name w:val="Body Text 3 Char"/>
    <w:basedOn w:val="DefaultParagraphFont"/>
    <w:link w:val="BodyText3"/>
    <w:uiPriority w:val="99"/>
    <w:semiHidden/>
    <w:rsid w:val="0036456B"/>
    <w:rPr>
      <w:rFonts w:ascii="Arial" w:hAnsi="Arial"/>
      <w:sz w:val="16"/>
      <w:szCs w:val="16"/>
    </w:rPr>
  </w:style>
  <w:style w:type="paragraph" w:styleId="NoteHeading">
    <w:name w:val="Note Heading"/>
    <w:basedOn w:val="Normal"/>
    <w:next w:val="Normal"/>
    <w:link w:val="NoteHeadingChar"/>
    <w:uiPriority w:val="99"/>
    <w:semiHidden/>
    <w:unhideWhenUsed/>
    <w:rsid w:val="0036456B"/>
    <w:pPr>
      <w:spacing w:before="0" w:after="0" w:line="240" w:lineRule="auto"/>
    </w:pPr>
  </w:style>
  <w:style w:type="character" w:customStyle="1" w:styleId="NoteHeadingChar">
    <w:name w:val="Note Heading Char"/>
    <w:basedOn w:val="DefaultParagraphFont"/>
    <w:link w:val="NoteHeading"/>
    <w:uiPriority w:val="99"/>
    <w:semiHidden/>
    <w:rsid w:val="0036456B"/>
    <w:rPr>
      <w:rFonts w:ascii="Arial" w:hAnsi="Arial"/>
      <w:sz w:val="24"/>
    </w:rPr>
  </w:style>
  <w:style w:type="paragraph" w:styleId="BodyTextIndent">
    <w:name w:val="Body Text Indent"/>
    <w:basedOn w:val="Normal"/>
    <w:link w:val="BodyTextIndentChar"/>
    <w:uiPriority w:val="99"/>
    <w:semiHidden/>
    <w:unhideWhenUsed/>
    <w:rsid w:val="0036456B"/>
    <w:pPr>
      <w:spacing w:after="120"/>
      <w:ind w:left="283"/>
    </w:pPr>
  </w:style>
  <w:style w:type="character" w:customStyle="1" w:styleId="BodyTextIndentChar">
    <w:name w:val="Body Text Indent Char"/>
    <w:basedOn w:val="DefaultParagraphFont"/>
    <w:link w:val="BodyTextIndent"/>
    <w:uiPriority w:val="99"/>
    <w:semiHidden/>
    <w:rsid w:val="0036456B"/>
    <w:rPr>
      <w:rFonts w:ascii="Arial" w:hAnsi="Arial"/>
      <w:sz w:val="24"/>
    </w:rPr>
  </w:style>
  <w:style w:type="paragraph" w:styleId="BodyTextFirstIndent2">
    <w:name w:val="Body Text First Indent 2"/>
    <w:basedOn w:val="BodyTextIndent"/>
    <w:link w:val="BodyTextFirstIndent2Char"/>
    <w:uiPriority w:val="99"/>
    <w:semiHidden/>
    <w:unhideWhenUsed/>
    <w:rsid w:val="0036456B"/>
    <w:pPr>
      <w:spacing w:after="60"/>
      <w:ind w:left="360" w:firstLine="360"/>
    </w:pPr>
  </w:style>
  <w:style w:type="character" w:customStyle="1" w:styleId="BodyTextFirstIndent2Char">
    <w:name w:val="Body Text First Indent 2 Char"/>
    <w:basedOn w:val="BodyTextIndentChar"/>
    <w:link w:val="BodyTextFirstIndent2"/>
    <w:uiPriority w:val="99"/>
    <w:semiHidden/>
    <w:rsid w:val="0036456B"/>
    <w:rPr>
      <w:rFonts w:ascii="Arial" w:hAnsi="Arial"/>
      <w:sz w:val="24"/>
    </w:rPr>
  </w:style>
  <w:style w:type="paragraph" w:styleId="BodyTextFirstIndent">
    <w:name w:val="Body Text First Indent"/>
    <w:basedOn w:val="BodyText"/>
    <w:link w:val="BodyTextFirstIndentChar"/>
    <w:uiPriority w:val="99"/>
    <w:semiHidden/>
    <w:unhideWhenUsed/>
    <w:rsid w:val="0036456B"/>
    <w:pPr>
      <w:spacing w:after="60"/>
      <w:ind w:firstLine="360"/>
    </w:pPr>
  </w:style>
  <w:style w:type="character" w:customStyle="1" w:styleId="BodyTextChar">
    <w:name w:val="Body Text Char"/>
    <w:basedOn w:val="DefaultParagraphFont"/>
    <w:link w:val="BodyText"/>
    <w:rsid w:val="0036456B"/>
    <w:rPr>
      <w:rFonts w:ascii="Arial" w:hAnsi="Arial"/>
      <w:sz w:val="24"/>
    </w:rPr>
  </w:style>
  <w:style w:type="character" w:customStyle="1" w:styleId="BodyTextFirstIndentChar">
    <w:name w:val="Body Text First Indent Char"/>
    <w:basedOn w:val="BodyTextChar"/>
    <w:link w:val="BodyTextFirstIndent"/>
    <w:uiPriority w:val="99"/>
    <w:semiHidden/>
    <w:rsid w:val="0036456B"/>
    <w:rPr>
      <w:rFonts w:ascii="Arial" w:hAnsi="Arial"/>
      <w:sz w:val="24"/>
    </w:rPr>
  </w:style>
  <w:style w:type="paragraph" w:styleId="Date">
    <w:name w:val="Date"/>
    <w:basedOn w:val="Normal"/>
    <w:next w:val="Normal"/>
    <w:link w:val="DateChar"/>
    <w:uiPriority w:val="99"/>
    <w:semiHidden/>
    <w:unhideWhenUsed/>
    <w:rsid w:val="0036456B"/>
  </w:style>
  <w:style w:type="character" w:customStyle="1" w:styleId="DateChar">
    <w:name w:val="Date Char"/>
    <w:basedOn w:val="DefaultParagraphFont"/>
    <w:link w:val="Date"/>
    <w:uiPriority w:val="99"/>
    <w:semiHidden/>
    <w:rsid w:val="0036456B"/>
    <w:rPr>
      <w:rFonts w:ascii="Arial" w:hAnsi="Arial"/>
      <w:sz w:val="24"/>
    </w:rPr>
  </w:style>
  <w:style w:type="paragraph" w:styleId="Salutation">
    <w:name w:val="Salutation"/>
    <w:basedOn w:val="Normal"/>
    <w:next w:val="Normal"/>
    <w:link w:val="SalutationChar"/>
    <w:uiPriority w:val="99"/>
    <w:semiHidden/>
    <w:unhideWhenUsed/>
    <w:rsid w:val="0036456B"/>
  </w:style>
  <w:style w:type="character" w:customStyle="1" w:styleId="SalutationChar">
    <w:name w:val="Salutation Char"/>
    <w:basedOn w:val="DefaultParagraphFont"/>
    <w:link w:val="Salutation"/>
    <w:uiPriority w:val="99"/>
    <w:semiHidden/>
    <w:rsid w:val="0036456B"/>
    <w:rPr>
      <w:rFonts w:ascii="Arial" w:hAnsi="Arial"/>
      <w:sz w:val="24"/>
    </w:rPr>
  </w:style>
  <w:style w:type="paragraph" w:styleId="MessageHeader">
    <w:name w:val="Message Header"/>
    <w:basedOn w:val="Normal"/>
    <w:link w:val="MessageHeaderChar"/>
    <w:uiPriority w:val="99"/>
    <w:semiHidden/>
    <w:unhideWhenUsed/>
    <w:rsid w:val="0036456B"/>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36456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6456B"/>
    <w:pPr>
      <w:spacing w:after="120"/>
      <w:ind w:left="1415"/>
      <w:contextualSpacing/>
    </w:pPr>
  </w:style>
  <w:style w:type="paragraph" w:styleId="ListContinue4">
    <w:name w:val="List Continue 4"/>
    <w:basedOn w:val="Normal"/>
    <w:uiPriority w:val="99"/>
    <w:semiHidden/>
    <w:unhideWhenUsed/>
    <w:rsid w:val="0036456B"/>
    <w:pPr>
      <w:spacing w:after="120"/>
      <w:ind w:left="1132"/>
      <w:contextualSpacing/>
    </w:pPr>
  </w:style>
  <w:style w:type="paragraph" w:styleId="ListContinue3">
    <w:name w:val="List Continue 3"/>
    <w:basedOn w:val="Normal"/>
    <w:uiPriority w:val="99"/>
    <w:semiHidden/>
    <w:unhideWhenUsed/>
    <w:rsid w:val="0036456B"/>
    <w:pPr>
      <w:spacing w:after="120"/>
      <w:ind w:left="849"/>
      <w:contextualSpacing/>
    </w:pPr>
  </w:style>
  <w:style w:type="paragraph" w:styleId="ListContinue2">
    <w:name w:val="List Continue 2"/>
    <w:basedOn w:val="Normal"/>
    <w:uiPriority w:val="99"/>
    <w:semiHidden/>
    <w:unhideWhenUsed/>
    <w:rsid w:val="0036456B"/>
    <w:pPr>
      <w:spacing w:after="120"/>
      <w:ind w:left="566"/>
      <w:contextualSpacing/>
    </w:pPr>
  </w:style>
  <w:style w:type="paragraph" w:styleId="ListContinue">
    <w:name w:val="List Continue"/>
    <w:basedOn w:val="Normal"/>
    <w:uiPriority w:val="99"/>
    <w:semiHidden/>
    <w:unhideWhenUsed/>
    <w:rsid w:val="0036456B"/>
    <w:pPr>
      <w:spacing w:after="120"/>
      <w:ind w:left="283"/>
      <w:contextualSpacing/>
    </w:pPr>
  </w:style>
  <w:style w:type="paragraph" w:styleId="Signature">
    <w:name w:val="Signature"/>
    <w:basedOn w:val="Normal"/>
    <w:link w:val="SignatureChar"/>
    <w:uiPriority w:val="99"/>
    <w:semiHidden/>
    <w:unhideWhenUsed/>
    <w:rsid w:val="0036456B"/>
    <w:pPr>
      <w:spacing w:before="0" w:after="0" w:line="240" w:lineRule="auto"/>
      <w:ind w:left="4252"/>
    </w:pPr>
  </w:style>
  <w:style w:type="character" w:customStyle="1" w:styleId="SignatureChar">
    <w:name w:val="Signature Char"/>
    <w:basedOn w:val="DefaultParagraphFont"/>
    <w:link w:val="Signature"/>
    <w:uiPriority w:val="99"/>
    <w:semiHidden/>
    <w:rsid w:val="0036456B"/>
    <w:rPr>
      <w:rFonts w:ascii="Arial" w:hAnsi="Arial"/>
      <w:sz w:val="24"/>
    </w:rPr>
  </w:style>
  <w:style w:type="paragraph" w:styleId="Closing">
    <w:name w:val="Closing"/>
    <w:basedOn w:val="Normal"/>
    <w:link w:val="ClosingChar"/>
    <w:uiPriority w:val="99"/>
    <w:semiHidden/>
    <w:unhideWhenUsed/>
    <w:rsid w:val="0036456B"/>
    <w:pPr>
      <w:spacing w:before="0" w:after="0" w:line="240" w:lineRule="auto"/>
      <w:ind w:left="4252"/>
    </w:pPr>
  </w:style>
  <w:style w:type="character" w:customStyle="1" w:styleId="ClosingChar">
    <w:name w:val="Closing Char"/>
    <w:basedOn w:val="DefaultParagraphFont"/>
    <w:link w:val="Closing"/>
    <w:uiPriority w:val="99"/>
    <w:semiHidden/>
    <w:rsid w:val="0036456B"/>
    <w:rPr>
      <w:rFonts w:ascii="Arial" w:hAnsi="Arial"/>
      <w:sz w:val="24"/>
    </w:rPr>
  </w:style>
  <w:style w:type="paragraph" w:styleId="ListNumber5">
    <w:name w:val="List Number 5"/>
    <w:basedOn w:val="Normal"/>
    <w:uiPriority w:val="99"/>
    <w:semiHidden/>
    <w:unhideWhenUsed/>
    <w:rsid w:val="0036456B"/>
    <w:pPr>
      <w:numPr>
        <w:numId w:val="42"/>
      </w:numPr>
      <w:contextualSpacing/>
    </w:pPr>
  </w:style>
  <w:style w:type="paragraph" w:styleId="ListNumber4">
    <w:name w:val="List Number 4"/>
    <w:basedOn w:val="Normal"/>
    <w:uiPriority w:val="99"/>
    <w:semiHidden/>
    <w:unhideWhenUsed/>
    <w:rsid w:val="0036456B"/>
    <w:pPr>
      <w:numPr>
        <w:numId w:val="43"/>
      </w:numPr>
      <w:contextualSpacing/>
    </w:pPr>
  </w:style>
  <w:style w:type="paragraph" w:styleId="ListNumber3">
    <w:name w:val="List Number 3"/>
    <w:basedOn w:val="Normal"/>
    <w:uiPriority w:val="99"/>
    <w:semiHidden/>
    <w:unhideWhenUsed/>
    <w:rsid w:val="0036456B"/>
    <w:pPr>
      <w:numPr>
        <w:numId w:val="44"/>
      </w:numPr>
      <w:contextualSpacing/>
    </w:pPr>
  </w:style>
  <w:style w:type="paragraph" w:styleId="ListNumber2">
    <w:name w:val="List Number 2"/>
    <w:basedOn w:val="Normal"/>
    <w:uiPriority w:val="99"/>
    <w:semiHidden/>
    <w:unhideWhenUsed/>
    <w:rsid w:val="0036456B"/>
    <w:pPr>
      <w:numPr>
        <w:numId w:val="45"/>
      </w:numPr>
      <w:contextualSpacing/>
    </w:pPr>
  </w:style>
  <w:style w:type="paragraph" w:styleId="ListBullet5">
    <w:name w:val="List Bullet 5"/>
    <w:basedOn w:val="Normal"/>
    <w:uiPriority w:val="99"/>
    <w:semiHidden/>
    <w:unhideWhenUsed/>
    <w:rsid w:val="0036456B"/>
    <w:pPr>
      <w:numPr>
        <w:numId w:val="46"/>
      </w:numPr>
      <w:contextualSpacing/>
    </w:pPr>
  </w:style>
  <w:style w:type="paragraph" w:styleId="ListBullet4">
    <w:name w:val="List Bullet 4"/>
    <w:basedOn w:val="Normal"/>
    <w:uiPriority w:val="99"/>
    <w:semiHidden/>
    <w:unhideWhenUsed/>
    <w:rsid w:val="0036456B"/>
    <w:pPr>
      <w:numPr>
        <w:numId w:val="47"/>
      </w:numPr>
      <w:contextualSpacing/>
    </w:pPr>
  </w:style>
  <w:style w:type="paragraph" w:styleId="ListBullet3">
    <w:name w:val="List Bullet 3"/>
    <w:basedOn w:val="Normal"/>
    <w:uiPriority w:val="99"/>
    <w:semiHidden/>
    <w:unhideWhenUsed/>
    <w:rsid w:val="0036456B"/>
    <w:pPr>
      <w:numPr>
        <w:numId w:val="48"/>
      </w:numPr>
      <w:contextualSpacing/>
    </w:pPr>
  </w:style>
  <w:style w:type="paragraph" w:styleId="ListBullet2">
    <w:name w:val="List Bullet 2"/>
    <w:basedOn w:val="Normal"/>
    <w:uiPriority w:val="99"/>
    <w:semiHidden/>
    <w:unhideWhenUsed/>
    <w:rsid w:val="0036456B"/>
    <w:pPr>
      <w:numPr>
        <w:numId w:val="49"/>
      </w:numPr>
      <w:contextualSpacing/>
    </w:pPr>
  </w:style>
  <w:style w:type="paragraph" w:styleId="List5">
    <w:name w:val="List 5"/>
    <w:basedOn w:val="Normal"/>
    <w:uiPriority w:val="99"/>
    <w:semiHidden/>
    <w:unhideWhenUsed/>
    <w:rsid w:val="0036456B"/>
    <w:pPr>
      <w:ind w:left="1415" w:hanging="283"/>
      <w:contextualSpacing/>
    </w:pPr>
  </w:style>
  <w:style w:type="paragraph" w:styleId="List4">
    <w:name w:val="List 4"/>
    <w:basedOn w:val="Normal"/>
    <w:uiPriority w:val="99"/>
    <w:semiHidden/>
    <w:unhideWhenUsed/>
    <w:rsid w:val="0036456B"/>
    <w:pPr>
      <w:ind w:left="1132" w:hanging="283"/>
      <w:contextualSpacing/>
    </w:pPr>
  </w:style>
  <w:style w:type="paragraph" w:styleId="List3">
    <w:name w:val="List 3"/>
    <w:basedOn w:val="Normal"/>
    <w:uiPriority w:val="99"/>
    <w:semiHidden/>
    <w:unhideWhenUsed/>
    <w:rsid w:val="0036456B"/>
    <w:pPr>
      <w:ind w:left="849" w:hanging="283"/>
      <w:contextualSpacing/>
    </w:pPr>
  </w:style>
  <w:style w:type="paragraph" w:styleId="List2">
    <w:name w:val="List 2"/>
    <w:basedOn w:val="Normal"/>
    <w:uiPriority w:val="99"/>
    <w:semiHidden/>
    <w:unhideWhenUsed/>
    <w:rsid w:val="0036456B"/>
    <w:pPr>
      <w:ind w:left="566" w:hanging="283"/>
      <w:contextualSpacing/>
    </w:pPr>
  </w:style>
  <w:style w:type="paragraph" w:styleId="ListBullet">
    <w:name w:val="List Bullet"/>
    <w:basedOn w:val="Normal"/>
    <w:uiPriority w:val="99"/>
    <w:semiHidden/>
    <w:unhideWhenUsed/>
    <w:rsid w:val="0036456B"/>
    <w:pPr>
      <w:numPr>
        <w:numId w:val="50"/>
      </w:numPr>
      <w:contextualSpacing/>
    </w:pPr>
  </w:style>
  <w:style w:type="paragraph" w:styleId="List">
    <w:name w:val="List"/>
    <w:basedOn w:val="Normal"/>
    <w:uiPriority w:val="99"/>
    <w:semiHidden/>
    <w:unhideWhenUsed/>
    <w:rsid w:val="0036456B"/>
    <w:pPr>
      <w:ind w:left="283" w:hanging="283"/>
      <w:contextualSpacing/>
    </w:pPr>
  </w:style>
  <w:style w:type="paragraph" w:styleId="TOAHeading">
    <w:name w:val="toa heading"/>
    <w:basedOn w:val="Normal"/>
    <w:next w:val="Normal"/>
    <w:uiPriority w:val="99"/>
    <w:semiHidden/>
    <w:unhideWhenUsed/>
    <w:rsid w:val="0036456B"/>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36456B"/>
    <w:pPr>
      <w:tabs>
        <w:tab w:val="left" w:pos="480"/>
        <w:tab w:val="left" w:pos="960"/>
        <w:tab w:val="left" w:pos="1440"/>
        <w:tab w:val="left" w:pos="1920"/>
        <w:tab w:val="left" w:pos="2400"/>
        <w:tab w:val="left" w:pos="2880"/>
        <w:tab w:val="left" w:pos="3360"/>
        <w:tab w:val="left" w:pos="3840"/>
        <w:tab w:val="left" w:pos="4320"/>
      </w:tabs>
      <w:spacing w:before="60" w:line="288" w:lineRule="auto"/>
      <w:jc w:val="both"/>
    </w:pPr>
    <w:rPr>
      <w:rFonts w:ascii="Consolas" w:hAnsi="Consolas"/>
    </w:rPr>
  </w:style>
  <w:style w:type="character" w:customStyle="1" w:styleId="MacroTextChar">
    <w:name w:val="Macro Text Char"/>
    <w:basedOn w:val="DefaultParagraphFont"/>
    <w:link w:val="MacroText"/>
    <w:uiPriority w:val="99"/>
    <w:semiHidden/>
    <w:rsid w:val="0036456B"/>
    <w:rPr>
      <w:rFonts w:ascii="Consolas" w:hAnsi="Consolas"/>
    </w:rPr>
  </w:style>
  <w:style w:type="paragraph" w:styleId="TableofAuthorities">
    <w:name w:val="table of authorities"/>
    <w:basedOn w:val="Normal"/>
    <w:next w:val="Normal"/>
    <w:uiPriority w:val="99"/>
    <w:semiHidden/>
    <w:unhideWhenUsed/>
    <w:rsid w:val="0036456B"/>
    <w:pPr>
      <w:spacing w:after="0"/>
      <w:ind w:left="240" w:hanging="240"/>
    </w:pPr>
  </w:style>
  <w:style w:type="character" w:styleId="LineNumber">
    <w:name w:val="line number"/>
    <w:basedOn w:val="DefaultParagraphFont"/>
    <w:uiPriority w:val="99"/>
    <w:semiHidden/>
    <w:unhideWhenUsed/>
    <w:rsid w:val="0036456B"/>
  </w:style>
  <w:style w:type="character" w:styleId="CommentReference">
    <w:name w:val="annotation reference"/>
    <w:basedOn w:val="DefaultParagraphFont"/>
    <w:uiPriority w:val="99"/>
    <w:semiHidden/>
    <w:unhideWhenUsed/>
    <w:rsid w:val="0036456B"/>
    <w:rPr>
      <w:sz w:val="16"/>
      <w:szCs w:val="16"/>
    </w:rPr>
  </w:style>
  <w:style w:type="paragraph" w:styleId="EnvelopeReturn">
    <w:name w:val="envelope return"/>
    <w:basedOn w:val="Normal"/>
    <w:uiPriority w:val="99"/>
    <w:semiHidden/>
    <w:unhideWhenUsed/>
    <w:rsid w:val="0036456B"/>
    <w:pPr>
      <w:spacing w:before="0" w:after="0"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36456B"/>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36456B"/>
    <w:pPr>
      <w:spacing w:before="0" w:after="0" w:line="240" w:lineRule="auto"/>
      <w:ind w:left="240" w:hanging="240"/>
    </w:pPr>
  </w:style>
  <w:style w:type="paragraph" w:styleId="IndexHeading">
    <w:name w:val="index heading"/>
    <w:basedOn w:val="Normal"/>
    <w:next w:val="Index1"/>
    <w:uiPriority w:val="99"/>
    <w:semiHidden/>
    <w:unhideWhenUsed/>
    <w:rsid w:val="0036456B"/>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36456B"/>
    <w:pPr>
      <w:spacing w:line="240" w:lineRule="auto"/>
    </w:pPr>
    <w:rPr>
      <w:sz w:val="20"/>
    </w:rPr>
  </w:style>
  <w:style w:type="character" w:customStyle="1" w:styleId="CommentTextChar">
    <w:name w:val="Comment Text Char"/>
    <w:basedOn w:val="DefaultParagraphFont"/>
    <w:link w:val="CommentText"/>
    <w:uiPriority w:val="99"/>
    <w:semiHidden/>
    <w:rsid w:val="0036456B"/>
    <w:rPr>
      <w:rFonts w:ascii="Arial" w:hAnsi="Arial"/>
    </w:rPr>
  </w:style>
  <w:style w:type="paragraph" w:styleId="NormalIndent">
    <w:name w:val="Normal Indent"/>
    <w:basedOn w:val="Normal"/>
    <w:uiPriority w:val="99"/>
    <w:semiHidden/>
    <w:unhideWhenUsed/>
    <w:rsid w:val="0036456B"/>
    <w:pPr>
      <w:ind w:left="720"/>
    </w:pPr>
  </w:style>
  <w:style w:type="paragraph" w:styleId="Index9">
    <w:name w:val="index 9"/>
    <w:basedOn w:val="Normal"/>
    <w:next w:val="Normal"/>
    <w:autoRedefine/>
    <w:uiPriority w:val="99"/>
    <w:semiHidden/>
    <w:unhideWhenUsed/>
    <w:rsid w:val="0036456B"/>
    <w:pPr>
      <w:spacing w:before="0" w:after="0" w:line="240" w:lineRule="auto"/>
      <w:ind w:left="2160" w:hanging="240"/>
    </w:pPr>
  </w:style>
  <w:style w:type="paragraph" w:styleId="Index8">
    <w:name w:val="index 8"/>
    <w:basedOn w:val="Normal"/>
    <w:next w:val="Normal"/>
    <w:autoRedefine/>
    <w:uiPriority w:val="99"/>
    <w:semiHidden/>
    <w:unhideWhenUsed/>
    <w:rsid w:val="0036456B"/>
    <w:pPr>
      <w:spacing w:before="0" w:after="0" w:line="240" w:lineRule="auto"/>
      <w:ind w:left="1920" w:hanging="240"/>
    </w:pPr>
  </w:style>
  <w:style w:type="paragraph" w:styleId="Index7">
    <w:name w:val="index 7"/>
    <w:basedOn w:val="Normal"/>
    <w:next w:val="Normal"/>
    <w:autoRedefine/>
    <w:uiPriority w:val="99"/>
    <w:semiHidden/>
    <w:unhideWhenUsed/>
    <w:rsid w:val="0036456B"/>
    <w:pPr>
      <w:spacing w:before="0" w:after="0" w:line="240" w:lineRule="auto"/>
      <w:ind w:left="1680" w:hanging="240"/>
    </w:pPr>
  </w:style>
  <w:style w:type="paragraph" w:styleId="Index6">
    <w:name w:val="index 6"/>
    <w:basedOn w:val="Normal"/>
    <w:next w:val="Normal"/>
    <w:autoRedefine/>
    <w:uiPriority w:val="99"/>
    <w:semiHidden/>
    <w:unhideWhenUsed/>
    <w:rsid w:val="0036456B"/>
    <w:pPr>
      <w:spacing w:before="0" w:after="0" w:line="240" w:lineRule="auto"/>
      <w:ind w:left="1440" w:hanging="240"/>
    </w:pPr>
  </w:style>
  <w:style w:type="paragraph" w:styleId="Index5">
    <w:name w:val="index 5"/>
    <w:basedOn w:val="Normal"/>
    <w:next w:val="Normal"/>
    <w:autoRedefine/>
    <w:uiPriority w:val="99"/>
    <w:semiHidden/>
    <w:unhideWhenUsed/>
    <w:rsid w:val="0036456B"/>
    <w:pPr>
      <w:spacing w:before="0" w:after="0" w:line="240" w:lineRule="auto"/>
      <w:ind w:left="1200" w:hanging="240"/>
    </w:pPr>
  </w:style>
  <w:style w:type="paragraph" w:styleId="Index4">
    <w:name w:val="index 4"/>
    <w:basedOn w:val="Normal"/>
    <w:next w:val="Normal"/>
    <w:autoRedefine/>
    <w:uiPriority w:val="99"/>
    <w:semiHidden/>
    <w:unhideWhenUsed/>
    <w:rsid w:val="0036456B"/>
    <w:pPr>
      <w:spacing w:before="0" w:after="0" w:line="240" w:lineRule="auto"/>
      <w:ind w:left="960" w:hanging="240"/>
    </w:pPr>
  </w:style>
  <w:style w:type="paragraph" w:styleId="Index3">
    <w:name w:val="index 3"/>
    <w:basedOn w:val="Normal"/>
    <w:next w:val="Normal"/>
    <w:autoRedefine/>
    <w:uiPriority w:val="99"/>
    <w:semiHidden/>
    <w:unhideWhenUsed/>
    <w:rsid w:val="0036456B"/>
    <w:pPr>
      <w:spacing w:before="0" w:after="0" w:line="240" w:lineRule="auto"/>
      <w:ind w:left="720" w:hanging="240"/>
    </w:pPr>
  </w:style>
  <w:style w:type="paragraph" w:styleId="Index2">
    <w:name w:val="index 2"/>
    <w:basedOn w:val="Normal"/>
    <w:next w:val="Normal"/>
    <w:autoRedefine/>
    <w:uiPriority w:val="99"/>
    <w:semiHidden/>
    <w:unhideWhenUsed/>
    <w:rsid w:val="0036456B"/>
    <w:pPr>
      <w:spacing w:before="0"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19.png"/><Relationship Id="rId63" Type="http://schemas.openxmlformats.org/officeDocument/2006/relationships/image" Target="media/image33.png"/><Relationship Id="rId84" Type="http://schemas.openxmlformats.org/officeDocument/2006/relationships/image" Target="media/image47.gif"/><Relationship Id="rId138" Type="http://schemas.openxmlformats.org/officeDocument/2006/relationships/header" Target="header7.xml"/><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2.png"/><Relationship Id="rId37" Type="http://schemas.openxmlformats.org/officeDocument/2006/relationships/image" Target="media/image14.gif"/><Relationship Id="rId53" Type="http://schemas.openxmlformats.org/officeDocument/2006/relationships/image" Target="media/image24.png"/><Relationship Id="rId58" Type="http://schemas.openxmlformats.org/officeDocument/2006/relationships/image" Target="media/image42.png"/><Relationship Id="rId74" Type="http://schemas.openxmlformats.org/officeDocument/2006/relationships/image" Target="media/image39.png"/><Relationship Id="rId79" Type="http://schemas.openxmlformats.org/officeDocument/2006/relationships/image" Target="media/image63.jpeg"/><Relationship Id="rId102" Type="http://schemas.openxmlformats.org/officeDocument/2006/relationships/image" Target="media/image62.png"/><Relationship Id="rId123" Type="http://schemas.openxmlformats.org/officeDocument/2006/relationships/image" Target="media/image107.png"/><Relationship Id="rId128" Type="http://schemas.openxmlformats.org/officeDocument/2006/relationships/image" Target="media/image80.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55.png"/><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0.png"/><Relationship Id="rId48" Type="http://schemas.openxmlformats.org/officeDocument/2006/relationships/image" Target="media/image32.png"/><Relationship Id="rId64" Type="http://schemas.openxmlformats.org/officeDocument/2006/relationships/image" Target="media/image48.jpeg"/><Relationship Id="rId69" Type="http://schemas.openxmlformats.org/officeDocument/2006/relationships/image" Target="media/image36.jpeg"/><Relationship Id="rId113" Type="http://schemas.openxmlformats.org/officeDocument/2006/relationships/image" Target="media/image69.png"/><Relationship Id="rId118" Type="http://schemas.openxmlformats.org/officeDocument/2006/relationships/image" Target="media/image102.png"/><Relationship Id="rId134" Type="http://schemas.openxmlformats.org/officeDocument/2006/relationships/chart" Target="charts/chart3.xml"/><Relationship Id="rId139" Type="http://schemas.openxmlformats.org/officeDocument/2006/relationships/footer" Target="footer5.xml"/><Relationship Id="rId80" Type="http://schemas.openxmlformats.org/officeDocument/2006/relationships/image" Target="media/image45.png"/><Relationship Id="rId85" Type="http://schemas.openxmlformats.org/officeDocument/2006/relationships/image" Target="media/image69.gif"/><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7.png"/><Relationship Id="rId38" Type="http://schemas.openxmlformats.org/officeDocument/2006/relationships/image" Target="media/image22.gif"/><Relationship Id="rId59" Type="http://schemas.openxmlformats.org/officeDocument/2006/relationships/image" Target="media/image43.png"/><Relationship Id="rId103" Type="http://schemas.openxmlformats.org/officeDocument/2006/relationships/image" Target="media/image63.png"/><Relationship Id="rId108" Type="http://schemas.openxmlformats.org/officeDocument/2006/relationships/image" Target="media/image64.png"/><Relationship Id="rId124" Type="http://schemas.openxmlformats.org/officeDocument/2006/relationships/image" Target="media/image75.png"/><Relationship Id="rId129" Type="http://schemas.openxmlformats.org/officeDocument/2006/relationships/image" Target="media/image113.png"/><Relationship Id="rId54" Type="http://schemas.openxmlformats.org/officeDocument/2006/relationships/image" Target="media/image25.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53.png"/><Relationship Id="rId96" Type="http://schemas.openxmlformats.org/officeDocument/2006/relationships/image" Target="media/image56.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0.png"/><Relationship Id="rId49" Type="http://schemas.openxmlformats.org/officeDocument/2006/relationships/image" Target="media/image22.png"/><Relationship Id="rId114" Type="http://schemas.openxmlformats.org/officeDocument/2006/relationships/image" Target="media/image70.png"/><Relationship Id="rId119" Type="http://schemas.openxmlformats.org/officeDocument/2006/relationships/image" Target="media/image103.png"/><Relationship Id="rId44" Type="http://schemas.openxmlformats.org/officeDocument/2006/relationships/image" Target="media/image21.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48.png"/><Relationship Id="rId130" Type="http://schemas.openxmlformats.org/officeDocument/2006/relationships/chart" Target="charts/chart1.xml"/><Relationship Id="rId135" Type="http://schemas.openxmlformats.org/officeDocument/2006/relationships/image" Target="media/image11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15.gif"/><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26.png"/><Relationship Id="rId76" Type="http://schemas.openxmlformats.org/officeDocument/2006/relationships/image" Target="media/image4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71.png"/><Relationship Id="rId125" Type="http://schemas.openxmlformats.org/officeDocument/2006/relationships/image" Target="media/image77.png"/><Relationship Id="rId141"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gif"/><Relationship Id="rId45" Type="http://schemas.openxmlformats.org/officeDocument/2006/relationships/image" Target="media/image29.gif"/><Relationship Id="rId66" Type="http://schemas.openxmlformats.org/officeDocument/2006/relationships/image" Target="media/image50.png"/><Relationship Id="rId87" Type="http://schemas.openxmlformats.org/officeDocument/2006/relationships/image" Target="media/image49.png"/><Relationship Id="rId110" Type="http://schemas.openxmlformats.org/officeDocument/2006/relationships/image" Target="media/image66.png"/><Relationship Id="rId115" Type="http://schemas.openxmlformats.org/officeDocument/2006/relationships/image" Target="media/image99.png"/><Relationship Id="rId131" Type="http://schemas.openxmlformats.org/officeDocument/2006/relationships/chart" Target="charts/chart2.xml"/><Relationship Id="rId136" Type="http://schemas.openxmlformats.org/officeDocument/2006/relationships/chart" Target="charts/chart4.xml"/><Relationship Id="rId61" Type="http://schemas.openxmlformats.org/officeDocument/2006/relationships/image" Target="media/image28.jpeg"/><Relationship Id="rId82" Type="http://schemas.openxmlformats.org/officeDocument/2006/relationships/image" Target="media/image46.gif"/><Relationship Id="rId19" Type="http://schemas.openxmlformats.org/officeDocument/2006/relationships/image" Target="media/image3.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3.gif"/><Relationship Id="rId56" Type="http://schemas.openxmlformats.org/officeDocument/2006/relationships/image" Target="media/image27.png"/><Relationship Id="rId77" Type="http://schemas.openxmlformats.org/officeDocument/2006/relationships/image" Target="media/image61.png"/><Relationship Id="rId100" Type="http://schemas.openxmlformats.org/officeDocument/2006/relationships/image" Target="media/image58.png"/><Relationship Id="rId105" Type="http://schemas.openxmlformats.org/officeDocument/2006/relationships/image" Target="media/image89.png"/><Relationship Id="rId126" Type="http://schemas.openxmlformats.org/officeDocument/2006/relationships/image" Target="media/image79.png"/><Relationship Id="rId8" Type="http://schemas.openxmlformats.org/officeDocument/2006/relationships/image" Target="media/image1.wmf"/><Relationship Id="rId51" Type="http://schemas.openxmlformats.org/officeDocument/2006/relationships/image" Target="media/image23.png"/><Relationship Id="rId72" Type="http://schemas.openxmlformats.org/officeDocument/2006/relationships/image" Target="media/image38.png"/><Relationship Id="rId93" Type="http://schemas.openxmlformats.org/officeDocument/2006/relationships/image" Target="media/image54.png"/><Relationship Id="rId98" Type="http://schemas.openxmlformats.org/officeDocument/2006/relationships/image" Target="media/image57.jpeg"/><Relationship Id="rId121" Type="http://schemas.openxmlformats.org/officeDocument/2006/relationships/image" Target="media/image105.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7.gif"/><Relationship Id="rId46" Type="http://schemas.openxmlformats.org/officeDocument/2006/relationships/image" Target="media/image30.png"/><Relationship Id="rId67" Type="http://schemas.openxmlformats.org/officeDocument/2006/relationships/image" Target="media/image35.png"/><Relationship Id="rId116" Type="http://schemas.openxmlformats.org/officeDocument/2006/relationships/image" Target="media/image100.png"/><Relationship Id="rId137" Type="http://schemas.openxmlformats.org/officeDocument/2006/relationships/header" Target="header6.xml"/><Relationship Id="rId20" Type="http://schemas.openxmlformats.org/officeDocument/2006/relationships/image" Target="media/image4.png"/><Relationship Id="rId41" Type="http://schemas.openxmlformats.org/officeDocument/2006/relationships/image" Target="media/image16.gif"/><Relationship Id="rId62" Type="http://schemas.openxmlformats.org/officeDocument/2006/relationships/image" Target="media/image29.jpeg"/><Relationship Id="rId83" Type="http://schemas.openxmlformats.org/officeDocument/2006/relationships/image" Target="media/image67.gif"/><Relationship Id="rId88" Type="http://schemas.openxmlformats.org/officeDocument/2006/relationships/image" Target="media/image72.png"/><Relationship Id="rId111" Type="http://schemas.openxmlformats.org/officeDocument/2006/relationships/image" Target="media/image67.png"/><Relationship Id="rId132" Type="http://schemas.openxmlformats.org/officeDocument/2006/relationships/image" Target="media/image82.png"/><Relationship Id="rId15" Type="http://schemas.openxmlformats.org/officeDocument/2006/relationships/footer" Target="footer3.xml"/><Relationship Id="rId36" Type="http://schemas.openxmlformats.org/officeDocument/2006/relationships/image" Target="media/image20.gif"/><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1.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41.jpg"/><Relationship Id="rId94" Type="http://schemas.openxmlformats.org/officeDocument/2006/relationships/image" Target="media/image78.png"/><Relationship Id="rId99" Type="http://schemas.openxmlformats.org/officeDocument/2006/relationships/image" Target="media/image83.jpeg"/><Relationship Id="rId101" Type="http://schemas.openxmlformats.org/officeDocument/2006/relationships/image" Target="media/image60.png"/><Relationship Id="rId122"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0.gif"/><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51.png"/><Relationship Id="rId112" Type="http://schemas.openxmlformats.org/officeDocument/2006/relationships/image" Target="media/image68.png"/><Relationship Id="rId133" Type="http://schemas.openxmlformats.org/officeDocument/2006/relationships/image" Target="media/image83.png"/><Relationship Id="rId16" Type="http://schemas.openxmlformats.org/officeDocument/2006/relationships/header" Target="header4.xml"/></Relationships>
</file>

<file path=word/_rels/header3.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009641591411243"/>
          <c:y val="2.97714614941425E-2"/>
          <c:w val="0.83877218737488324"/>
          <c:h val="0.67349529479546766"/>
        </c:manualLayout>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23929"/>
    <w:rsid w:val="000317FD"/>
    <w:rsid w:val="00040556"/>
    <w:rsid w:val="000457F2"/>
    <w:rsid w:val="00047BF9"/>
    <w:rsid w:val="00056588"/>
    <w:rsid w:val="000653DE"/>
    <w:rsid w:val="00066C29"/>
    <w:rsid w:val="00093D2A"/>
    <w:rsid w:val="00096E83"/>
    <w:rsid w:val="000B057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D695C"/>
    <w:rsid w:val="002E2603"/>
    <w:rsid w:val="002E6254"/>
    <w:rsid w:val="00303D95"/>
    <w:rsid w:val="00321CDC"/>
    <w:rsid w:val="00351A41"/>
    <w:rsid w:val="00354F10"/>
    <w:rsid w:val="0036196E"/>
    <w:rsid w:val="00361F22"/>
    <w:rsid w:val="00382FC3"/>
    <w:rsid w:val="0039024F"/>
    <w:rsid w:val="003A0002"/>
    <w:rsid w:val="003A0477"/>
    <w:rsid w:val="003A0B8F"/>
    <w:rsid w:val="003A79E3"/>
    <w:rsid w:val="003C0C5F"/>
    <w:rsid w:val="003C672D"/>
    <w:rsid w:val="003D0018"/>
    <w:rsid w:val="003D5BB5"/>
    <w:rsid w:val="003E5E6E"/>
    <w:rsid w:val="003E65A1"/>
    <w:rsid w:val="00432C44"/>
    <w:rsid w:val="00434971"/>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41047"/>
    <w:rsid w:val="00550C80"/>
    <w:rsid w:val="00554ED5"/>
    <w:rsid w:val="00555396"/>
    <w:rsid w:val="005703B7"/>
    <w:rsid w:val="005722B9"/>
    <w:rsid w:val="005725E7"/>
    <w:rsid w:val="005B5FB1"/>
    <w:rsid w:val="005B7181"/>
    <w:rsid w:val="005C2A88"/>
    <w:rsid w:val="005C79E9"/>
    <w:rsid w:val="005D4D6D"/>
    <w:rsid w:val="005F0A10"/>
    <w:rsid w:val="005F6233"/>
    <w:rsid w:val="00600143"/>
    <w:rsid w:val="00604BEA"/>
    <w:rsid w:val="00637578"/>
    <w:rsid w:val="00673B66"/>
    <w:rsid w:val="00675127"/>
    <w:rsid w:val="00692EE1"/>
    <w:rsid w:val="006975BD"/>
    <w:rsid w:val="006A6DB0"/>
    <w:rsid w:val="006A6E3D"/>
    <w:rsid w:val="006C6258"/>
    <w:rsid w:val="006D19BF"/>
    <w:rsid w:val="006F37F3"/>
    <w:rsid w:val="00706D30"/>
    <w:rsid w:val="007206A7"/>
    <w:rsid w:val="00732B8A"/>
    <w:rsid w:val="00733F52"/>
    <w:rsid w:val="00744FF9"/>
    <w:rsid w:val="00787103"/>
    <w:rsid w:val="00794723"/>
    <w:rsid w:val="0079736F"/>
    <w:rsid w:val="007A217C"/>
    <w:rsid w:val="007F1409"/>
    <w:rsid w:val="007F4552"/>
    <w:rsid w:val="00806C12"/>
    <w:rsid w:val="0081351E"/>
    <w:rsid w:val="008205DE"/>
    <w:rsid w:val="00822472"/>
    <w:rsid w:val="00860DF5"/>
    <w:rsid w:val="008857F4"/>
    <w:rsid w:val="008B209E"/>
    <w:rsid w:val="008B71C8"/>
    <w:rsid w:val="008B7218"/>
    <w:rsid w:val="008D1873"/>
    <w:rsid w:val="008F5EA6"/>
    <w:rsid w:val="009139B0"/>
    <w:rsid w:val="00920192"/>
    <w:rsid w:val="00932AD9"/>
    <w:rsid w:val="00952ED1"/>
    <w:rsid w:val="00956037"/>
    <w:rsid w:val="00971AC2"/>
    <w:rsid w:val="009754D0"/>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94F75"/>
    <w:rsid w:val="00AA3F7E"/>
    <w:rsid w:val="00AA6B8F"/>
    <w:rsid w:val="00AB30B0"/>
    <w:rsid w:val="00AD0406"/>
    <w:rsid w:val="00AF6BEB"/>
    <w:rsid w:val="00AF76FC"/>
    <w:rsid w:val="00B144BB"/>
    <w:rsid w:val="00B174DC"/>
    <w:rsid w:val="00B279C2"/>
    <w:rsid w:val="00B4070F"/>
    <w:rsid w:val="00B469D4"/>
    <w:rsid w:val="00B47CC3"/>
    <w:rsid w:val="00B54957"/>
    <w:rsid w:val="00B82FC4"/>
    <w:rsid w:val="00B87B99"/>
    <w:rsid w:val="00BB2A5C"/>
    <w:rsid w:val="00BB7881"/>
    <w:rsid w:val="00BC2F79"/>
    <w:rsid w:val="00BD77A4"/>
    <w:rsid w:val="00BF5B44"/>
    <w:rsid w:val="00BF7D6B"/>
    <w:rsid w:val="00C00E33"/>
    <w:rsid w:val="00C061F0"/>
    <w:rsid w:val="00C074D6"/>
    <w:rsid w:val="00C436E2"/>
    <w:rsid w:val="00C44367"/>
    <w:rsid w:val="00C62BB9"/>
    <w:rsid w:val="00C71A91"/>
    <w:rsid w:val="00C72CC9"/>
    <w:rsid w:val="00C875B8"/>
    <w:rsid w:val="00C962A0"/>
    <w:rsid w:val="00CA0019"/>
    <w:rsid w:val="00CA1516"/>
    <w:rsid w:val="00CA16B0"/>
    <w:rsid w:val="00CA2A30"/>
    <w:rsid w:val="00CE4947"/>
    <w:rsid w:val="00D218F6"/>
    <w:rsid w:val="00D33F51"/>
    <w:rsid w:val="00D41DB9"/>
    <w:rsid w:val="00D47DE8"/>
    <w:rsid w:val="00D5138A"/>
    <w:rsid w:val="00D73BA8"/>
    <w:rsid w:val="00D7452C"/>
    <w:rsid w:val="00D93412"/>
    <w:rsid w:val="00DA65DB"/>
    <w:rsid w:val="00DE4EAD"/>
    <w:rsid w:val="00DF007C"/>
    <w:rsid w:val="00DF0706"/>
    <w:rsid w:val="00E03A27"/>
    <w:rsid w:val="00E05349"/>
    <w:rsid w:val="00E20EDF"/>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EF6CD1"/>
    <w:rsid w:val="00EF6DC6"/>
    <w:rsid w:val="00F1103F"/>
    <w:rsid w:val="00F164B6"/>
    <w:rsid w:val="00F26EC7"/>
    <w:rsid w:val="00F4356C"/>
    <w:rsid w:val="00F553FB"/>
    <w:rsid w:val="00F5748F"/>
    <w:rsid w:val="00F611EA"/>
    <w:rsid w:val="00F73676"/>
    <w:rsid w:val="00F83E8E"/>
    <w:rsid w:val="00F95562"/>
    <w:rsid w:val="00F96571"/>
    <w:rsid w:val="00FA4715"/>
    <w:rsid w:val="00FA6186"/>
    <w:rsid w:val="00FD0540"/>
    <w:rsid w:val="00FE3C98"/>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TotalTime>
  <Pages>1</Pages>
  <Words>96257</Words>
  <Characters>548667</Characters>
  <Application>Microsoft Office Word</Application>
  <DocSecurity>0</DocSecurity>
  <Lines>4572</Lines>
  <Paragraphs>1287</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64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19</cp:revision>
  <cp:lastPrinted>2025-08-31T18:52:00Z</cp:lastPrinted>
  <dcterms:created xsi:type="dcterms:W3CDTF">2025-08-30T21:31:00Z</dcterms:created>
  <dcterms:modified xsi:type="dcterms:W3CDTF">2025-11-1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6">
    <vt:lpwstr>True</vt:lpwstr>
  </property>
  <property fmtid="{D5CDD505-2E9C-101B-9397-08002B2CF9AE}" pid="5" name="CitaviDocumentProperty_8">
    <vt:lpwstr>CloudProjectKey=x8c6tzztokyvq8ti5xbmv4udag6skp1v0oko54p3ws; ProjectName=Parametric_tool_modelling</vt:lpwstr>
  </property>
  <property fmtid="{D5CDD505-2E9C-101B-9397-08002B2CF9AE}" pid="6" name="CitaviDocumentProperty_1">
    <vt:lpwstr>7.0.7.1</vt:lpwstr>
  </property>
</Properties>
</file>